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B7B813" w14:textId="530DCC3B" w:rsidR="005109AE" w:rsidRDefault="004A720C" w:rsidP="00640C01">
      <w:pPr>
        <w:pStyle w:val="Heading1"/>
      </w:pPr>
      <w:r w:rsidRPr="00FA1A12">
        <w:t>New Horizons in</w:t>
      </w:r>
      <w:r w:rsidR="00562897">
        <w:t xml:space="preserve"> Appetite and the</w:t>
      </w:r>
      <w:r w:rsidRPr="00FA1A12">
        <w:t xml:space="preserve"> </w:t>
      </w:r>
      <w:r w:rsidR="00222230">
        <w:t>Anorexia of Ageing</w:t>
      </w:r>
    </w:p>
    <w:p w14:paraId="15D2DD42" w14:textId="77777777" w:rsidR="007A17F8" w:rsidRDefault="007A17F8" w:rsidP="007A17F8">
      <w:r>
        <w:t xml:space="preserve">Natalie J. Cox </w:t>
      </w:r>
      <w:r w:rsidRPr="00C41C95">
        <w:rPr>
          <w:vertAlign w:val="superscript"/>
        </w:rPr>
        <w:t>1</w:t>
      </w:r>
      <w:proofErr w:type="gramStart"/>
      <w:r w:rsidRPr="00C41C95">
        <w:rPr>
          <w:vertAlign w:val="superscript"/>
        </w:rPr>
        <w:t>,2</w:t>
      </w:r>
      <w:proofErr w:type="gramEnd"/>
      <w:r>
        <w:t xml:space="preserve">*, Leanne Morrison </w:t>
      </w:r>
      <w:r w:rsidRPr="00C41C95">
        <w:rPr>
          <w:vertAlign w:val="superscript"/>
        </w:rPr>
        <w:t>3,4</w:t>
      </w:r>
      <w:r>
        <w:t xml:space="preserve">, </w:t>
      </w:r>
      <w:proofErr w:type="spellStart"/>
      <w:r>
        <w:t>Kinda</w:t>
      </w:r>
      <w:proofErr w:type="spellEnd"/>
      <w:r>
        <w:t xml:space="preserve"> Ibrahim </w:t>
      </w:r>
      <w:r w:rsidRPr="00C41C95">
        <w:rPr>
          <w:vertAlign w:val="superscript"/>
        </w:rPr>
        <w:t>1</w:t>
      </w:r>
      <w:r>
        <w:rPr>
          <w:vertAlign w:val="superscript"/>
        </w:rPr>
        <w:t>,5</w:t>
      </w:r>
      <w:r>
        <w:t xml:space="preserve">, Sian M. Robinson </w:t>
      </w:r>
      <w:r w:rsidRPr="00C41C95">
        <w:rPr>
          <w:vertAlign w:val="superscript"/>
        </w:rPr>
        <w:t>6</w:t>
      </w:r>
      <w:r>
        <w:rPr>
          <w:vertAlign w:val="superscript"/>
        </w:rPr>
        <w:t>,7</w:t>
      </w:r>
      <w:r>
        <w:t xml:space="preserve">, Avan A. Sayer </w:t>
      </w:r>
      <w:r w:rsidRPr="00E804D7">
        <w:rPr>
          <w:vertAlign w:val="superscript"/>
        </w:rPr>
        <w:t>6</w:t>
      </w:r>
      <w:r>
        <w:rPr>
          <w:vertAlign w:val="superscript"/>
        </w:rPr>
        <w:t>,7</w:t>
      </w:r>
      <w:r>
        <w:t xml:space="preserve">, </w:t>
      </w:r>
      <w:r w:rsidRPr="00E804D7">
        <w:t>Helen</w:t>
      </w:r>
      <w:r>
        <w:t xml:space="preserve"> C. Roberts </w:t>
      </w:r>
      <w:r w:rsidRPr="00C41C95">
        <w:rPr>
          <w:vertAlign w:val="superscript"/>
        </w:rPr>
        <w:t>1,2,</w:t>
      </w:r>
      <w:r>
        <w:rPr>
          <w:vertAlign w:val="superscript"/>
        </w:rPr>
        <w:t>5</w:t>
      </w:r>
      <w:r>
        <w:t>.</w:t>
      </w:r>
    </w:p>
    <w:p w14:paraId="3E9B7B21" w14:textId="2B838E0E" w:rsidR="007A17F8" w:rsidRPr="00C41C95" w:rsidRDefault="007A17F8" w:rsidP="007A17F8">
      <w:pPr>
        <w:rPr>
          <w:sz w:val="20"/>
        </w:rPr>
      </w:pPr>
      <w:r w:rsidRPr="00C41C95">
        <w:rPr>
          <w:sz w:val="20"/>
        </w:rPr>
        <w:t>1</w:t>
      </w:r>
      <w:r>
        <w:rPr>
          <w:sz w:val="20"/>
        </w:rPr>
        <w:t>.</w:t>
      </w:r>
      <w:r w:rsidRPr="00C41C95">
        <w:rPr>
          <w:sz w:val="20"/>
        </w:rPr>
        <w:t xml:space="preserve"> Academic Geriatric Medicine, Faculty of Medicine, University of Southampton, Southampton, UK.</w:t>
      </w:r>
      <w:r>
        <w:rPr>
          <w:sz w:val="20"/>
        </w:rPr>
        <w:t xml:space="preserve"> </w:t>
      </w:r>
      <w:r w:rsidRPr="00C41C95">
        <w:rPr>
          <w:sz w:val="20"/>
        </w:rPr>
        <w:t>2</w:t>
      </w:r>
      <w:r>
        <w:rPr>
          <w:sz w:val="20"/>
        </w:rPr>
        <w:t>.</w:t>
      </w:r>
      <w:r w:rsidRPr="00C41C95">
        <w:rPr>
          <w:sz w:val="20"/>
        </w:rPr>
        <w:t xml:space="preserve"> NIHR Southampton Biomedical Research Centre, University of Southampton and University Hospital Southampton NHS Foundation Trust, Southampton, UK</w:t>
      </w:r>
      <w:r>
        <w:rPr>
          <w:sz w:val="20"/>
        </w:rPr>
        <w:t>.</w:t>
      </w:r>
      <w:r>
        <w:rPr>
          <w:sz w:val="20"/>
        </w:rPr>
        <w:t xml:space="preserve"> </w:t>
      </w:r>
      <w:r w:rsidRPr="00C41C95">
        <w:rPr>
          <w:sz w:val="20"/>
        </w:rPr>
        <w:t>3</w:t>
      </w:r>
      <w:r>
        <w:rPr>
          <w:sz w:val="20"/>
        </w:rPr>
        <w:t>.</w:t>
      </w:r>
      <w:r w:rsidRPr="00C41C95">
        <w:rPr>
          <w:sz w:val="20"/>
        </w:rPr>
        <w:t xml:space="preserve"> Department of Psychology, Faculty of Social, Human, and Mathematical Sciences, University of Southampton, Southampton, UK</w:t>
      </w:r>
      <w:r>
        <w:rPr>
          <w:sz w:val="20"/>
        </w:rPr>
        <w:t>.</w:t>
      </w:r>
      <w:r>
        <w:rPr>
          <w:sz w:val="20"/>
        </w:rPr>
        <w:t xml:space="preserve"> </w:t>
      </w:r>
      <w:r w:rsidRPr="00C41C95">
        <w:rPr>
          <w:sz w:val="20"/>
        </w:rPr>
        <w:t>4</w:t>
      </w:r>
      <w:r>
        <w:rPr>
          <w:sz w:val="20"/>
        </w:rPr>
        <w:t>.</w:t>
      </w:r>
      <w:r w:rsidRPr="00C41C95">
        <w:rPr>
          <w:sz w:val="20"/>
        </w:rPr>
        <w:t xml:space="preserve"> Primary Care and Population Sciences, Faculty of Medicine, Universi</w:t>
      </w:r>
      <w:r>
        <w:rPr>
          <w:sz w:val="20"/>
        </w:rPr>
        <w:t>ty of Southampton, Southampton</w:t>
      </w:r>
      <w:r w:rsidRPr="00C41C95">
        <w:rPr>
          <w:sz w:val="20"/>
        </w:rPr>
        <w:t>, UK</w:t>
      </w:r>
      <w:r>
        <w:rPr>
          <w:sz w:val="20"/>
        </w:rPr>
        <w:t>.</w:t>
      </w:r>
      <w:r>
        <w:rPr>
          <w:sz w:val="20"/>
        </w:rPr>
        <w:t xml:space="preserve"> </w:t>
      </w:r>
      <w:r>
        <w:rPr>
          <w:sz w:val="20"/>
        </w:rPr>
        <w:t xml:space="preserve">5. </w:t>
      </w:r>
      <w:r w:rsidRPr="00C41C95">
        <w:rPr>
          <w:sz w:val="20"/>
        </w:rPr>
        <w:t>NIHR Collaboration for Leadership in Applied Health Research and Care (NIHR CLAHRC) Wessex,</w:t>
      </w:r>
      <w:r>
        <w:rPr>
          <w:sz w:val="20"/>
        </w:rPr>
        <w:t xml:space="preserve"> </w:t>
      </w:r>
      <w:r w:rsidRPr="00C41C95">
        <w:rPr>
          <w:sz w:val="20"/>
        </w:rPr>
        <w:t>University of Southampton, Southampton, UK.</w:t>
      </w:r>
      <w:r>
        <w:rPr>
          <w:sz w:val="20"/>
        </w:rPr>
        <w:t xml:space="preserve"> </w:t>
      </w:r>
      <w:r>
        <w:rPr>
          <w:sz w:val="20"/>
        </w:rPr>
        <w:t>6.</w:t>
      </w:r>
      <w:r w:rsidRPr="00C41C95">
        <w:rPr>
          <w:sz w:val="20"/>
        </w:rPr>
        <w:t xml:space="preserve"> AGE Research Group, Institute of Neuroscience, Newcastle University, Newcastle upon Tyne, UK</w:t>
      </w:r>
      <w:r>
        <w:rPr>
          <w:sz w:val="20"/>
        </w:rPr>
        <w:t>.</w:t>
      </w:r>
      <w:r>
        <w:rPr>
          <w:sz w:val="20"/>
        </w:rPr>
        <w:t xml:space="preserve"> </w:t>
      </w:r>
      <w:r>
        <w:rPr>
          <w:sz w:val="20"/>
        </w:rPr>
        <w:t>7.</w:t>
      </w:r>
      <w:r w:rsidRPr="00C41C95">
        <w:rPr>
          <w:sz w:val="20"/>
        </w:rPr>
        <w:t xml:space="preserve"> NIHR Newcastle Biomedical Research Centre, Newcastle upon Tyne Hospitals NHS Foundation Trust and Newcastle University, Newcastle upon Tyne, UK</w:t>
      </w:r>
      <w:r>
        <w:rPr>
          <w:sz w:val="20"/>
        </w:rPr>
        <w:t>.</w:t>
      </w:r>
    </w:p>
    <w:p w14:paraId="6DCF6698" w14:textId="77777777" w:rsidR="007A17F8" w:rsidRDefault="007A17F8" w:rsidP="007A17F8">
      <w:pPr>
        <w:rPr>
          <w:sz w:val="20"/>
        </w:rPr>
      </w:pPr>
      <w:r w:rsidRPr="008C68FB">
        <w:rPr>
          <w:sz w:val="20"/>
        </w:rPr>
        <w:t xml:space="preserve">*correspondence to </w:t>
      </w:r>
      <w:hyperlink r:id="rId8" w:history="1">
        <w:r w:rsidRPr="00A227DD">
          <w:rPr>
            <w:rStyle w:val="Hyperlink"/>
            <w:sz w:val="20"/>
          </w:rPr>
          <w:t>n.cox@soton.ac.uk</w:t>
        </w:r>
      </w:hyperlink>
      <w:r>
        <w:rPr>
          <w:sz w:val="20"/>
        </w:rPr>
        <w:t xml:space="preserve">; Academic Geriatric Medicine, Faculty of Medicine, University of Southampton, </w:t>
      </w:r>
      <w:proofErr w:type="spellStart"/>
      <w:r>
        <w:rPr>
          <w:sz w:val="20"/>
        </w:rPr>
        <w:t>Mailpoint</w:t>
      </w:r>
      <w:proofErr w:type="spellEnd"/>
      <w:r>
        <w:rPr>
          <w:sz w:val="20"/>
        </w:rPr>
        <w:t xml:space="preserve"> 807, Southampton General Hospital, </w:t>
      </w:r>
      <w:proofErr w:type="spellStart"/>
      <w:r>
        <w:rPr>
          <w:sz w:val="20"/>
        </w:rPr>
        <w:t>Tremona</w:t>
      </w:r>
      <w:proofErr w:type="spellEnd"/>
      <w:r>
        <w:rPr>
          <w:sz w:val="20"/>
        </w:rPr>
        <w:t xml:space="preserve"> Road, Southampton, PO16 6YD, UK.</w:t>
      </w:r>
    </w:p>
    <w:p w14:paraId="77345F1B" w14:textId="77777777" w:rsidR="007A17F8" w:rsidRDefault="007A17F8" w:rsidP="007A17F8"/>
    <w:p w14:paraId="318E2BEA" w14:textId="330C3AB1" w:rsidR="00965807" w:rsidRDefault="00E13214" w:rsidP="00640C01">
      <w:pPr>
        <w:pStyle w:val="Heading2"/>
      </w:pPr>
      <w:r>
        <w:t>K</w:t>
      </w:r>
      <w:r w:rsidR="00F51411">
        <w:t>ey points</w:t>
      </w:r>
    </w:p>
    <w:p w14:paraId="76EC0411" w14:textId="12E89332" w:rsidR="00372066" w:rsidRDefault="00372066" w:rsidP="006D4744">
      <w:pPr>
        <w:pStyle w:val="ListParagraph"/>
        <w:numPr>
          <w:ilvl w:val="0"/>
          <w:numId w:val="4"/>
        </w:numPr>
      </w:pPr>
      <w:r>
        <w:t xml:space="preserve">Appetite </w:t>
      </w:r>
      <w:r w:rsidR="006D4744">
        <w:t>is</w:t>
      </w:r>
      <w:r w:rsidR="0097130B">
        <w:t xml:space="preserve"> important because</w:t>
      </w:r>
      <w:r w:rsidR="00F71975">
        <w:t xml:space="preserve"> it</w:t>
      </w:r>
      <w:r>
        <w:t xml:space="preserve"> drives </w:t>
      </w:r>
      <w:r w:rsidR="00F71975">
        <w:t xml:space="preserve">essential </w:t>
      </w:r>
      <w:r>
        <w:t>oral</w:t>
      </w:r>
      <w:r w:rsidR="00F71975">
        <w:t xml:space="preserve"> nutritional</w:t>
      </w:r>
      <w:r>
        <w:t xml:space="preserve"> intake</w:t>
      </w:r>
      <w:r w:rsidR="00D4534A">
        <w:t>.</w:t>
      </w:r>
    </w:p>
    <w:p w14:paraId="43E1DFA1" w14:textId="1B922E18" w:rsidR="00965807" w:rsidRDefault="00965807" w:rsidP="006D4744">
      <w:pPr>
        <w:pStyle w:val="ListParagraph"/>
        <w:numPr>
          <w:ilvl w:val="0"/>
          <w:numId w:val="4"/>
        </w:numPr>
      </w:pPr>
      <w:r>
        <w:t xml:space="preserve">Appetite loss </w:t>
      </w:r>
      <w:r w:rsidR="00F71975">
        <w:t xml:space="preserve">is </w:t>
      </w:r>
      <w:r>
        <w:t>common in older people</w:t>
      </w:r>
      <w:r w:rsidR="0097130B">
        <w:t xml:space="preserve"> </w:t>
      </w:r>
      <w:r w:rsidR="006D4744">
        <w:t>(’</w:t>
      </w:r>
      <w:r w:rsidR="001E13DC">
        <w:t>anorexia of ageing</w:t>
      </w:r>
      <w:r w:rsidR="006D4744">
        <w:t>’)</w:t>
      </w:r>
      <w:r w:rsidR="001E13DC">
        <w:t xml:space="preserve"> </w:t>
      </w:r>
      <w:r w:rsidR="004703CF">
        <w:t>and occurs</w:t>
      </w:r>
      <w:r w:rsidR="00971A41">
        <w:t>, outside of the context of medical conditions,</w:t>
      </w:r>
      <w:r w:rsidR="004703CF">
        <w:t xml:space="preserve"> because of age-related changes in </w:t>
      </w:r>
      <w:r w:rsidR="00F71975">
        <w:t>t</w:t>
      </w:r>
      <w:r w:rsidR="004703CF">
        <w:t>hree major influences</w:t>
      </w:r>
      <w:r w:rsidR="006D4744">
        <w:t xml:space="preserve"> on appetite: physiological signalling, hedonism and external cues</w:t>
      </w:r>
      <w:r w:rsidR="00D4534A">
        <w:t>.</w:t>
      </w:r>
    </w:p>
    <w:p w14:paraId="2592696B" w14:textId="2EE65F42" w:rsidR="0097130B" w:rsidRDefault="0097130B" w:rsidP="007127C7">
      <w:pPr>
        <w:pStyle w:val="ListParagraph"/>
        <w:numPr>
          <w:ilvl w:val="0"/>
          <w:numId w:val="4"/>
        </w:numPr>
      </w:pPr>
      <w:r>
        <w:t>Anorexia of ageing</w:t>
      </w:r>
      <w:r w:rsidR="00626E7E">
        <w:t xml:space="preserve"> </w:t>
      </w:r>
      <w:r w:rsidR="00E15A19">
        <w:t>is associated with</w:t>
      </w:r>
      <w:r>
        <w:t xml:space="preserve"> poor outcomes</w:t>
      </w:r>
      <w:r w:rsidR="00372066">
        <w:t xml:space="preserve"> including reductions in oral intake and dietary diversity, malnutrition, sarcopenia and frailty</w:t>
      </w:r>
      <w:r w:rsidR="00D4534A">
        <w:t>.</w:t>
      </w:r>
    </w:p>
    <w:p w14:paraId="15A71A0E" w14:textId="34DF4461" w:rsidR="001E13DC" w:rsidRDefault="001E13DC" w:rsidP="00965807">
      <w:pPr>
        <w:pStyle w:val="ListParagraph"/>
        <w:numPr>
          <w:ilvl w:val="0"/>
          <w:numId w:val="4"/>
        </w:numPr>
      </w:pPr>
      <w:r>
        <w:t xml:space="preserve">Current </w:t>
      </w:r>
      <w:r w:rsidR="00D4534A">
        <w:t xml:space="preserve">interventions for anorexia of ageing </w:t>
      </w:r>
      <w:r w:rsidR="007127C7">
        <w:t>have a</w:t>
      </w:r>
      <w:r w:rsidR="00E13AA5">
        <w:t xml:space="preserve"> limited e</w:t>
      </w:r>
      <w:r w:rsidR="00F71975">
        <w:t>vidence base and at present there is no standardised</w:t>
      </w:r>
      <w:r w:rsidR="006D4744">
        <w:t xml:space="preserve"> tool to </w:t>
      </w:r>
      <w:r w:rsidR="00F71975">
        <w:t>assess</w:t>
      </w:r>
      <w:r w:rsidR="006D4744">
        <w:t xml:space="preserve"> appetite</w:t>
      </w:r>
      <w:r w:rsidR="00D4534A">
        <w:t>.</w:t>
      </w:r>
    </w:p>
    <w:p w14:paraId="0896BF34" w14:textId="3335805E" w:rsidR="00965807" w:rsidRDefault="007127C7" w:rsidP="004B06EF">
      <w:pPr>
        <w:pStyle w:val="ListParagraph"/>
        <w:numPr>
          <w:ilvl w:val="0"/>
          <w:numId w:val="4"/>
        </w:numPr>
      </w:pPr>
      <w:r>
        <w:t xml:space="preserve">Looking ahead, </w:t>
      </w:r>
      <w:r w:rsidR="00F71975">
        <w:t xml:space="preserve">the aim is to develop </w:t>
      </w:r>
      <w:r w:rsidR="004703CF">
        <w:t>multicomponent approaches to</w:t>
      </w:r>
      <w:r w:rsidR="00F71975">
        <w:t xml:space="preserve"> </w:t>
      </w:r>
      <w:r w:rsidR="004703CF">
        <w:t xml:space="preserve">treatment </w:t>
      </w:r>
      <w:r w:rsidR="00F71975">
        <w:t>of the anorexia of ageing</w:t>
      </w:r>
      <w:r w:rsidR="004703CF">
        <w:t xml:space="preserve"> based on</w:t>
      </w:r>
      <w:r w:rsidR="00F71975">
        <w:t xml:space="preserve"> growing</w:t>
      </w:r>
      <w:r w:rsidR="004703CF">
        <w:t xml:space="preserve"> under</w:t>
      </w:r>
      <w:r w:rsidR="00CC463D">
        <w:t xml:space="preserve">standing </w:t>
      </w:r>
      <w:r w:rsidR="00F71975">
        <w:t xml:space="preserve">of the role of </w:t>
      </w:r>
      <w:r w:rsidR="00CC463D">
        <w:t>physiological signalling</w:t>
      </w:r>
      <w:r w:rsidR="004703CF">
        <w:t>, hedonism and external cues</w:t>
      </w:r>
      <w:r w:rsidR="00F71975">
        <w:t>.</w:t>
      </w:r>
    </w:p>
    <w:p w14:paraId="701D78AE" w14:textId="5B04E9E2" w:rsidR="0065169E" w:rsidRDefault="0065169E" w:rsidP="00640C01">
      <w:pPr>
        <w:pStyle w:val="Heading2"/>
      </w:pPr>
      <w:r>
        <w:t>Abstract</w:t>
      </w:r>
    </w:p>
    <w:p w14:paraId="58260624" w14:textId="608C8A95" w:rsidR="002E7CED" w:rsidRPr="008C68FB" w:rsidRDefault="002E7CED" w:rsidP="002E7CED">
      <w:r w:rsidRPr="008C68FB">
        <w:t>Appetite</w:t>
      </w:r>
      <w:r w:rsidR="001C4C14">
        <w:t xml:space="preserve"> drives essential oral nutritional intake</w:t>
      </w:r>
      <w:r w:rsidRPr="008C68FB">
        <w:t>.</w:t>
      </w:r>
      <w:r w:rsidR="0007232B">
        <w:t xml:space="preserve"> Its </w:t>
      </w:r>
      <w:r w:rsidRPr="008C68FB">
        <w:t xml:space="preserve">regulation </w:t>
      </w:r>
      <w:r w:rsidR="00325E6F" w:rsidRPr="008C68FB">
        <w:t>is complex, influenced</w:t>
      </w:r>
      <w:r w:rsidRPr="008C68FB">
        <w:t xml:space="preserve"> by physiology, hedonism</w:t>
      </w:r>
      <w:r w:rsidR="009176BE" w:rsidRPr="008C68FB">
        <w:t xml:space="preserve"> (the reward of eating)</w:t>
      </w:r>
      <w:r w:rsidRPr="008C68FB">
        <w:t xml:space="preserve"> and learning from external cues within a person’s society and culture.</w:t>
      </w:r>
    </w:p>
    <w:p w14:paraId="45C66BA5" w14:textId="2D48CC5F" w:rsidR="002E7CED" w:rsidRPr="008C68FB" w:rsidRDefault="00325E6F" w:rsidP="000E4043">
      <w:r w:rsidRPr="008C68FB">
        <w:t xml:space="preserve">Appetite loss is common </w:t>
      </w:r>
      <w:r w:rsidR="002E7CED" w:rsidRPr="008C68FB">
        <w:t>in the older population</w:t>
      </w:r>
      <w:r w:rsidR="004629AA">
        <w:t xml:space="preserve"> and not always attributable to medical conditions or treatment</w:t>
      </w:r>
      <w:r w:rsidR="00C06795">
        <w:t xml:space="preserve">. </w:t>
      </w:r>
      <w:r w:rsidR="00B2782A">
        <w:t>Although t</w:t>
      </w:r>
      <w:r w:rsidR="004629AA">
        <w:t xml:space="preserve">he </w:t>
      </w:r>
      <w:r w:rsidR="00B2782A">
        <w:t xml:space="preserve">physiological basis of the </w:t>
      </w:r>
      <w:r w:rsidR="004629AA">
        <w:t xml:space="preserve">anorexia of ageing (loss of appetite due to the ageing process) has </w:t>
      </w:r>
      <w:r w:rsidR="00B2782A">
        <w:t>been</w:t>
      </w:r>
      <w:r w:rsidR="004629AA">
        <w:t xml:space="preserve"> established</w:t>
      </w:r>
      <w:r w:rsidR="00B2782A">
        <w:t>,</w:t>
      </w:r>
      <w:r w:rsidR="007A7B87">
        <w:t xml:space="preserve"> </w:t>
      </w:r>
      <w:r w:rsidR="004629AA">
        <w:t>the effect of</w:t>
      </w:r>
      <w:r w:rsidR="004629AA" w:rsidRPr="008C68FB">
        <w:t xml:space="preserve"> </w:t>
      </w:r>
      <w:r w:rsidR="004629AA">
        <w:t>ageing on hedonism and external cues</w:t>
      </w:r>
      <w:r w:rsidR="00B2782A">
        <w:t>, which</w:t>
      </w:r>
      <w:r w:rsidR="004629AA">
        <w:t xml:space="preserve"> may be</w:t>
      </w:r>
      <w:r w:rsidR="004629AA" w:rsidRPr="008C68FB">
        <w:t xml:space="preserve"> equally important</w:t>
      </w:r>
      <w:r w:rsidR="00B2782A">
        <w:t>,</w:t>
      </w:r>
      <w:r w:rsidR="004629AA">
        <w:t xml:space="preserve"> is less well understood</w:t>
      </w:r>
      <w:r w:rsidR="004629AA" w:rsidRPr="008C68FB">
        <w:t>.</w:t>
      </w:r>
      <w:r w:rsidR="004629AA">
        <w:t xml:space="preserve"> T</w:t>
      </w:r>
      <w:r w:rsidR="00F44155" w:rsidRPr="00752EB4">
        <w:t>he anorexia of ageing</w:t>
      </w:r>
      <w:r w:rsidR="0007232B">
        <w:t xml:space="preserve"> </w:t>
      </w:r>
      <w:r w:rsidR="002E7CED" w:rsidRPr="008C68FB">
        <w:t>is associated with reductions in diet</w:t>
      </w:r>
      <w:r w:rsidRPr="008C68FB">
        <w:t>ary diversity and</w:t>
      </w:r>
      <w:r w:rsidR="002E7CED" w:rsidRPr="008C68FB">
        <w:t xml:space="preserve"> oral intake</w:t>
      </w:r>
      <w:r w:rsidR="00E21713" w:rsidRPr="008C68FB">
        <w:t>,</w:t>
      </w:r>
      <w:r w:rsidR="002E7CED" w:rsidRPr="008C68FB">
        <w:t xml:space="preserve"> </w:t>
      </w:r>
      <w:r w:rsidR="00372E17">
        <w:t>and</w:t>
      </w:r>
      <w:r w:rsidR="00372E17" w:rsidRPr="008C68FB">
        <w:t xml:space="preserve"> </w:t>
      </w:r>
      <w:r w:rsidR="002E7CED" w:rsidRPr="008C68FB">
        <w:t>increased risk of malnutrition, sarcopenia</w:t>
      </w:r>
      <w:r w:rsidRPr="008C68FB">
        <w:t xml:space="preserve"> and</w:t>
      </w:r>
      <w:r w:rsidR="002E7CED" w:rsidRPr="008C68FB">
        <w:t xml:space="preserve"> frailty. </w:t>
      </w:r>
      <w:r w:rsidR="00CE69CB" w:rsidRPr="0007232B">
        <w:t xml:space="preserve">Early identification of poor appetite could allow </w:t>
      </w:r>
      <w:r w:rsidR="009176BE" w:rsidRPr="0007232B">
        <w:t xml:space="preserve">timely </w:t>
      </w:r>
      <w:r w:rsidR="00CE69CB" w:rsidRPr="0007232B">
        <w:t>intervention</w:t>
      </w:r>
      <w:r w:rsidR="009176BE" w:rsidRPr="0007232B">
        <w:t xml:space="preserve"> </w:t>
      </w:r>
      <w:r w:rsidR="00CE69CB" w:rsidRPr="0007232B">
        <w:t>before weight loss occurs.</w:t>
      </w:r>
      <w:r w:rsidR="00CE69CB">
        <w:t xml:space="preserve"> There</w:t>
      </w:r>
      <w:r w:rsidR="001C4C14">
        <w:t xml:space="preserve"> is</w:t>
      </w:r>
      <w:r w:rsidR="00CE69CB">
        <w:t xml:space="preserve"> </w:t>
      </w:r>
      <w:r w:rsidR="0007232B">
        <w:t>no</w:t>
      </w:r>
      <w:r w:rsidR="00CE69CB">
        <w:t xml:space="preserve"> standardised tool for</w:t>
      </w:r>
      <w:r w:rsidR="0007232B">
        <w:t xml:space="preserve"> assessing</w:t>
      </w:r>
      <w:r w:rsidR="00CE69CB">
        <w:t xml:space="preserve"> appetite in clinical settings</w:t>
      </w:r>
      <w:r w:rsidR="0007232B">
        <w:t xml:space="preserve"> at present</w:t>
      </w:r>
      <w:r w:rsidR="000E4043">
        <w:t xml:space="preserve"> but the 4-item </w:t>
      </w:r>
      <w:r w:rsidR="0009339A">
        <w:t>Simplified Nutritional Appetite Questionnaire</w:t>
      </w:r>
      <w:r w:rsidR="001C4C14">
        <w:t xml:space="preserve"> (SNAQ)</w:t>
      </w:r>
      <w:r w:rsidR="0007232B">
        <w:t xml:space="preserve"> has the potential to be used in this way</w:t>
      </w:r>
      <w:r w:rsidR="000E4043">
        <w:t>.</w:t>
      </w:r>
      <w:r w:rsidR="009176BE" w:rsidRPr="008C68FB">
        <w:t xml:space="preserve"> </w:t>
      </w:r>
    </w:p>
    <w:p w14:paraId="00E02295" w14:textId="7C5BE2EB" w:rsidR="003321E0" w:rsidRDefault="00971A41" w:rsidP="000E4043">
      <w:r>
        <w:t xml:space="preserve">This review, designed for clinicians, will discuss </w:t>
      </w:r>
      <w:r w:rsidR="00372E17">
        <w:t>the regulation of appetite</w:t>
      </w:r>
      <w:r w:rsidR="00616125">
        <w:t xml:space="preserve"> and </w:t>
      </w:r>
      <w:r w:rsidR="00372E17">
        <w:t>the pathogenesis of the anorexia of ageing</w:t>
      </w:r>
      <w:r w:rsidR="00842C97">
        <w:t>. It will describe</w:t>
      </w:r>
      <w:r>
        <w:t xml:space="preserve"> the c</w:t>
      </w:r>
      <w:r w:rsidR="002E7CED" w:rsidRPr="008C68FB">
        <w:t xml:space="preserve">urrent evidence for interventions to manage the </w:t>
      </w:r>
      <w:r w:rsidR="002E7CED" w:rsidRPr="008C68FB">
        <w:lastRenderedPageBreak/>
        <w:t>anorexia of ageing</w:t>
      </w:r>
      <w:r w:rsidR="00616125">
        <w:t>, which</w:t>
      </w:r>
      <w:r w:rsidR="000E4043">
        <w:t xml:space="preserve"> is </w:t>
      </w:r>
      <w:r w:rsidR="0007232B">
        <w:t>limited</w:t>
      </w:r>
      <w:r w:rsidR="00616125">
        <w:t>,</w:t>
      </w:r>
      <w:r w:rsidR="002E7CED" w:rsidRPr="008C68FB">
        <w:t xml:space="preserve"> </w:t>
      </w:r>
      <w:r w:rsidR="00CE69CB">
        <w:t xml:space="preserve">with </w:t>
      </w:r>
      <w:r w:rsidR="000E4043">
        <w:t>little benefit</w:t>
      </w:r>
      <w:r w:rsidR="00CE69CB">
        <w:t xml:space="preserve"> </w:t>
      </w:r>
      <w:r w:rsidR="0007232B">
        <w:t xml:space="preserve">reported </w:t>
      </w:r>
      <w:r w:rsidR="00CE69CB">
        <w:t xml:space="preserve">from </w:t>
      </w:r>
      <w:r w:rsidR="000E4043">
        <w:t xml:space="preserve">individual </w:t>
      </w:r>
      <w:r w:rsidR="00CE69CB">
        <w:t xml:space="preserve">studies </w:t>
      </w:r>
      <w:r w:rsidR="001C4C14">
        <w:t>of education, physical activity</w:t>
      </w:r>
      <w:r w:rsidR="00CE69CB">
        <w:t xml:space="preserve"> and medication</w:t>
      </w:r>
      <w:r w:rsidR="00752EB4">
        <w:t xml:space="preserve">. </w:t>
      </w:r>
      <w:r w:rsidR="00DC33C2">
        <w:t>There is</w:t>
      </w:r>
      <w:r w:rsidR="00616125">
        <w:t xml:space="preserve"> </w:t>
      </w:r>
      <w:r w:rsidR="000E4043">
        <w:t xml:space="preserve">some </w:t>
      </w:r>
      <w:r w:rsidR="000279D8">
        <w:t xml:space="preserve">positive </w:t>
      </w:r>
      <w:r w:rsidR="000A38A9">
        <w:t>evidence</w:t>
      </w:r>
      <w:r w:rsidR="000E4043">
        <w:t xml:space="preserve"> for </w:t>
      </w:r>
      <w:r w:rsidR="00C06795">
        <w:t>flavour enhancement</w:t>
      </w:r>
      <w:r w:rsidR="00752EB4">
        <w:t>, fortified food and oral nutritional supplements but</w:t>
      </w:r>
      <w:r>
        <w:t xml:space="preserve"> mainly </w:t>
      </w:r>
      <w:r w:rsidR="00752EB4">
        <w:t>within single stud</w:t>
      </w:r>
      <w:r>
        <w:t>ies</w:t>
      </w:r>
      <w:r w:rsidR="00CE69CB">
        <w:t xml:space="preserve">. </w:t>
      </w:r>
    </w:p>
    <w:p w14:paraId="3B1345D4" w14:textId="65A55B41" w:rsidR="00F1709A" w:rsidRPr="00F1727E" w:rsidRDefault="0007232B" w:rsidP="0007232B">
      <w:r>
        <w:t xml:space="preserve">Looking ahead, the aim is to develop multicomponent approaches to the </w:t>
      </w:r>
      <w:r w:rsidR="0014715B">
        <w:t xml:space="preserve">treatment </w:t>
      </w:r>
      <w:r>
        <w:t>of the anorexia of ageing</w:t>
      </w:r>
      <w:r w:rsidR="00616125">
        <w:t>,</w:t>
      </w:r>
      <w:r>
        <w:t xml:space="preserve"> based on growing understanding of the role of physiological signalling, hedonism and external cues.</w:t>
      </w:r>
    </w:p>
    <w:p w14:paraId="35ABABDD" w14:textId="77777777" w:rsidR="00640C01" w:rsidRDefault="00640C01" w:rsidP="00640C01">
      <w:pPr>
        <w:pStyle w:val="Heading2"/>
      </w:pPr>
      <w:r w:rsidRPr="00FA1A12">
        <w:t>Introduction</w:t>
      </w:r>
    </w:p>
    <w:p w14:paraId="30446C43" w14:textId="0C676018" w:rsidR="0059116E" w:rsidRPr="00752EB4" w:rsidRDefault="0072305E" w:rsidP="00C36B44">
      <w:pPr>
        <w:rPr>
          <w:highlight w:val="yellow"/>
        </w:rPr>
      </w:pPr>
      <w:r>
        <w:t>A</w:t>
      </w:r>
      <w:r w:rsidR="003A5048" w:rsidRPr="00FA1A12">
        <w:t>ppetite is</w:t>
      </w:r>
      <w:r w:rsidR="00640C01" w:rsidRPr="00FA1A12">
        <w:t xml:space="preserve"> </w:t>
      </w:r>
      <w:r w:rsidR="00480F43">
        <w:t>a</w:t>
      </w:r>
      <w:r w:rsidR="00D838F6" w:rsidRPr="00FA1A12">
        <w:t xml:space="preserve"> collective</w:t>
      </w:r>
      <w:r w:rsidR="00222230">
        <w:t xml:space="preserve"> term for </w:t>
      </w:r>
      <w:r w:rsidR="00480F43">
        <w:t xml:space="preserve">the </w:t>
      </w:r>
      <w:r w:rsidR="00D838F6" w:rsidRPr="00FA1A12">
        <w:t>sensations</w:t>
      </w:r>
      <w:r>
        <w:t xml:space="preserve"> </w:t>
      </w:r>
      <w:r w:rsidR="005F74A9">
        <w:t>that serve</w:t>
      </w:r>
      <w:r w:rsidR="003A5048" w:rsidRPr="00FA1A12">
        <w:t xml:space="preserve"> </w:t>
      </w:r>
      <w:r w:rsidR="005F74A9">
        <w:t>a</w:t>
      </w:r>
      <w:r w:rsidR="003A5048" w:rsidRPr="00FA1A12">
        <w:t xml:space="preserve"> bodily need</w:t>
      </w:r>
      <w:r>
        <w:t xml:space="preserve"> for food</w:t>
      </w:r>
      <w:r w:rsidR="00640C01" w:rsidRPr="00FA1A12">
        <w:t xml:space="preserve">. </w:t>
      </w:r>
      <w:r w:rsidR="00D838F6" w:rsidRPr="00FA1A12">
        <w:t xml:space="preserve">It is </w:t>
      </w:r>
      <w:r w:rsidR="004A54F3">
        <w:t>usually described as</w:t>
      </w:r>
      <w:r w:rsidR="00222230">
        <w:t xml:space="preserve"> the components</w:t>
      </w:r>
      <w:r w:rsidR="00640C01" w:rsidRPr="00FA1A12">
        <w:t xml:space="preserve"> hunger</w:t>
      </w:r>
      <w:r w:rsidR="00D838F6" w:rsidRPr="00FA1A12">
        <w:t xml:space="preserve">, </w:t>
      </w:r>
      <w:r w:rsidR="0032358F" w:rsidRPr="00FA1A12">
        <w:t>satiation and satiety;</w:t>
      </w:r>
      <w:r w:rsidR="003A5048" w:rsidRPr="00FA1A12">
        <w:t xml:space="preserve"> the </w:t>
      </w:r>
      <w:r w:rsidR="00D838F6" w:rsidRPr="00FA1A12">
        <w:t>sensations</w:t>
      </w:r>
      <w:r w:rsidR="003A5048" w:rsidRPr="00FA1A12">
        <w:t xml:space="preserve"> which drive a </w:t>
      </w:r>
      <w:r w:rsidR="000B0A01">
        <w:t>person to eat</w:t>
      </w:r>
      <w:r w:rsidR="00C06795">
        <w:t xml:space="preserve"> and</w:t>
      </w:r>
      <w:r w:rsidR="003A5048" w:rsidRPr="00FA1A12">
        <w:t xml:space="preserve"> </w:t>
      </w:r>
      <w:r w:rsidR="000B0A01">
        <w:t>t</w:t>
      </w:r>
      <w:r w:rsidR="00C06795">
        <w:t>hen</w:t>
      </w:r>
      <w:r w:rsidR="000B0A01">
        <w:t xml:space="preserve"> </w:t>
      </w:r>
      <w:r w:rsidR="003A5048" w:rsidRPr="00FA1A12">
        <w:t>stop eating</w:t>
      </w:r>
      <w:r w:rsidR="004A54F3">
        <w:t xml:space="preserve">, </w:t>
      </w:r>
      <w:r w:rsidR="003A5048" w:rsidRPr="00FA1A12">
        <w:t>and</w:t>
      </w:r>
      <w:r w:rsidR="00640C01" w:rsidRPr="00FA1A12">
        <w:t xml:space="preserve"> the length of time between meals</w:t>
      </w:r>
      <w:r w:rsidR="000B0A01">
        <w:t xml:space="preserve"> </w:t>
      </w:r>
      <w:r w:rsidR="00640C01" w:rsidRPr="00686801">
        <w:fldChar w:fldCharType="begin"/>
      </w:r>
      <w:r w:rsidR="00721150" w:rsidRPr="00686801">
        <w:instrText xml:space="preserve"> ADDIN EN.CITE &lt;EndNote&gt;&lt;Cite&gt;&lt;Author&gt;Mattes&lt;/Author&gt;&lt;Year&gt;2005&lt;/Year&gt;&lt;RecNum&gt;419&lt;/RecNum&gt;&lt;DisplayText&gt;[1]&lt;/DisplayText&gt;&lt;record&gt;&lt;rec-number&gt;419&lt;/rec-number&gt;&lt;foreign-keys&gt;&lt;key app="EN" db-id="wdewa0rsb2apxtedsx6vsfd2xsawaxxzef9d" timestamp="1536136557"&gt;419&lt;/key&gt;&lt;/foreign-keys&gt;&lt;ref-type name="Journal Article"&gt;17&lt;/ref-type&gt;&lt;contributors&gt;&lt;authors&gt;&lt;author&gt;Mattes, Richard D.&lt;/author&gt;&lt;author&gt;Hollis, James&lt;/author&gt;&lt;author&gt;Hayes, Dayle&lt;/author&gt;&lt;author&gt;Stunkard, Albert J.&lt;/author&gt;&lt;/authors&gt;&lt;/contributors&gt;&lt;titles&gt;&lt;title&gt;Appetite: Measurement and Manipulation Misgivings&lt;/title&gt;&lt;secondary-title&gt;Journal of the Academy of Nutrition and Dietetics&lt;/secondary-title&gt;&lt;/titles&gt;&lt;periodical&gt;&lt;full-title&gt;Journal of the Academy of Nutrition and Dietetics&lt;/full-title&gt;&lt;/periodical&gt;&lt;pages&gt;87-97&lt;/pages&gt;&lt;volume&gt;105&lt;/volume&gt;&lt;number&gt;5&lt;/number&gt;&lt;dates&gt;&lt;year&gt;2005&lt;/year&gt;&lt;/dates&gt;&lt;publisher&gt;Elsevier&lt;/publisher&gt;&lt;isbn&gt;2212-2672&lt;/isbn&gt;&lt;urls&gt;&lt;related-urls&gt;&lt;url&gt;http://dx.doi.org/10.1016/j.jada.2005.02.029&lt;/url&gt;&lt;url&gt;https://ac.els-cdn.com/S0002822305002890/1-s2.0-S0002822305002890-main.pdf?_tid=92473382-a900-4f30-b092-433a85a02b7c&amp;amp;acdnat=1529492596_d1c52300f246bb52f32ff6659066cf24&lt;/url&gt;&lt;/related-urls&gt;&lt;/urls&gt;&lt;electronic-resource-num&gt;10.1016/j.jada.2005.02.029&lt;/electronic-resource-num&gt;&lt;access-date&gt;2018/06/20&lt;/access-date&gt;&lt;/record&gt;&lt;/Cite&gt;&lt;/EndNote&gt;</w:instrText>
      </w:r>
      <w:r w:rsidR="00640C01" w:rsidRPr="00686801">
        <w:fldChar w:fldCharType="separate"/>
      </w:r>
      <w:r w:rsidR="00721150" w:rsidRPr="00686801">
        <w:rPr>
          <w:noProof/>
        </w:rPr>
        <w:t>[1]</w:t>
      </w:r>
      <w:r w:rsidR="00640C01" w:rsidRPr="00686801">
        <w:fldChar w:fldCharType="end"/>
      </w:r>
      <w:r w:rsidR="00640C01" w:rsidRPr="00686801">
        <w:t>.</w:t>
      </w:r>
      <w:r w:rsidR="00686801" w:rsidRPr="00686801">
        <w:t xml:space="preserve"> </w:t>
      </w:r>
      <w:r w:rsidR="00372E17">
        <w:t>A</w:t>
      </w:r>
      <w:r w:rsidR="0040664F" w:rsidRPr="00686801">
        <w:t xml:space="preserve"> loss of appetite commonly occurs in older people. This can often be attributed to underlying chronic or acute medical conditions</w:t>
      </w:r>
      <w:r w:rsidR="00686801" w:rsidRPr="00686801">
        <w:t>, or reported as a</w:t>
      </w:r>
      <w:r w:rsidR="00372E17">
        <w:t xml:space="preserve"> medication</w:t>
      </w:r>
      <w:r w:rsidR="00686801" w:rsidRPr="00686801">
        <w:t xml:space="preserve"> </w:t>
      </w:r>
      <w:r w:rsidR="00372E17">
        <w:t>side effect</w:t>
      </w:r>
      <w:r w:rsidR="0040664F" w:rsidRPr="00686801">
        <w:t>. However, loss of appetite also occurs i</w:t>
      </w:r>
      <w:r w:rsidR="00372E17">
        <w:t>n the absence of a</w:t>
      </w:r>
      <w:r w:rsidR="0040664F" w:rsidRPr="00686801">
        <w:t xml:space="preserve"> medical c</w:t>
      </w:r>
      <w:r w:rsidR="0039171F">
        <w:t>ause and can be attributed to</w:t>
      </w:r>
      <w:r w:rsidR="0040664F" w:rsidRPr="00686801">
        <w:t xml:space="preserve"> ageing</w:t>
      </w:r>
      <w:r w:rsidR="005F4D16">
        <w:t xml:space="preserve"> </w:t>
      </w:r>
      <w:r w:rsidR="005F4D16">
        <w:fldChar w:fldCharType="begin">
          <w:fldData xml:space="preserve">PEVuZE5vdGU+PENpdGU+PEF1dGhvcj5HaWV6ZW5hYXI8L0F1dGhvcj48WWVhcj4yMDE2PC9ZZWFy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</w:fldData>
        </w:fldChar>
      </w:r>
      <w:r w:rsidR="00331E1E">
        <w:instrText xml:space="preserve"> ADDIN EN.CITE </w:instrText>
      </w:r>
      <w:r w:rsidR="00331E1E">
        <w:fldChar w:fldCharType="begin">
          <w:fldData xml:space="preserve">PEVuZE5vdGU+PENpdGU+PEF1dGhvcj5HaWV6ZW5hYXI8L0F1dGhvcj48WWVhcj4yMDE2PC9ZZWFy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</w:fldData>
        </w:fldChar>
      </w:r>
      <w:r w:rsidR="00331E1E">
        <w:instrText xml:space="preserve"> ADDIN EN.CITE.DATA </w:instrText>
      </w:r>
      <w:r w:rsidR="00331E1E">
        <w:fldChar w:fldCharType="end"/>
      </w:r>
      <w:r w:rsidR="005F4D16">
        <w:fldChar w:fldCharType="separate"/>
      </w:r>
      <w:r w:rsidR="005F4D16">
        <w:rPr>
          <w:noProof/>
        </w:rPr>
        <w:t>[2]</w:t>
      </w:r>
      <w:r w:rsidR="005F4D16">
        <w:fldChar w:fldCharType="end"/>
      </w:r>
      <w:r w:rsidR="0040664F" w:rsidRPr="00686801">
        <w:t xml:space="preserve">. This primary loss of appetite is </w:t>
      </w:r>
      <w:r w:rsidR="00413E04" w:rsidRPr="00686801">
        <w:t>often referred to as the anorexia of ageing</w:t>
      </w:r>
      <w:r w:rsidR="00407FDF">
        <w:t xml:space="preserve"> and is the focus of this review</w:t>
      </w:r>
      <w:r w:rsidR="00413E04" w:rsidRPr="00686801">
        <w:t xml:space="preserve"> </w:t>
      </w:r>
      <w:r w:rsidR="00413E04" w:rsidRPr="00686801">
        <w:fldChar w:fldCharType="begin"/>
      </w:r>
      <w:r w:rsidR="00331E1E">
        <w:instrText xml:space="preserve"> ADDIN EN.CITE &lt;EndNote&gt;&lt;Cite&gt;&lt;Author&gt;Morley&lt;/Author&gt;&lt;Year&gt;1988&lt;/Year&gt;&lt;RecNum&gt;428&lt;/RecNum&gt;&lt;DisplayText&gt;[3]&lt;/DisplayText&gt;&lt;record&gt;&lt;rec-number&gt;428&lt;/rec-number&gt;&lt;foreign-keys&gt;&lt;key app="EN" db-id="wdewa0rsb2apxtedsx6vsfd2xsawaxxzef9d" timestamp="1536136557"&gt;428&lt;/key&gt;&lt;/foreign-keys&gt;&lt;ref-type name="Journal Article"&gt;17&lt;/ref-type&gt;&lt;contributors&gt;&lt;authors&gt;&lt;author&gt;Morley, J. E.&lt;/author&gt;&lt;author&gt;Silver, A. J.&lt;/author&gt;&lt;/authors&gt;&lt;/contributors&gt;&lt;auth-address&gt;Geriatric Research, Education and Clinical Center, Sepulveda VA Medical Center, CA 91343.&lt;/auth-address&gt;&lt;titles&gt;&lt;title&gt;Anorexia in the Elderly&lt;/title&gt;&lt;secondary-title&gt;Neurobiology of Aging&lt;/secondary-title&gt;&lt;/titles&gt;&lt;periodical&gt;&lt;full-title&gt;Neurobiology of Aging&lt;/full-title&gt;&lt;/periodical&gt;&lt;pages&gt;9-16&lt;/pages&gt;&lt;volume&gt;9&lt;/volume&gt;&lt;number&gt;1&lt;/number&gt;&lt;edition&gt;1988/01/01&lt;/edition&gt;&lt;keywords&gt;&lt;keyword&gt;Aged&lt;/keyword&gt;&lt;keyword&gt;Aging/*physiology&lt;/keyword&gt;&lt;keyword&gt;Animals&lt;/keyword&gt;&lt;keyword&gt;Anorexia/*etiology&lt;/keyword&gt;&lt;keyword&gt;Body Weight&lt;/keyword&gt;&lt;keyword&gt;Eating&lt;/keyword&gt;&lt;keyword&gt;Endorphins/physiology&lt;/keyword&gt;&lt;keyword&gt;Feeding and Eating Disorders/*etiology&lt;/keyword&gt;&lt;keyword&gt;Food&lt;/keyword&gt;&lt;keyword&gt;Humans&lt;/keyword&gt;&lt;keyword&gt;Mental Disorders/complications&lt;/keyword&gt;&lt;keyword&gt;Neurotransmitter Agents/physiology&lt;/keyword&gt;&lt;keyword&gt;Satiation/physiology&lt;/keyword&gt;&lt;keyword&gt;Taste/physiology&lt;/keyword&gt;&lt;/keywords&gt;&lt;dates&gt;&lt;year&gt;1988&lt;/year&gt;&lt;pub-dates&gt;&lt;date&gt;Jan-Feb&lt;/date&gt;&lt;/pub-dates&gt;&lt;/dates&gt;&lt;isbn&gt;0197-4580 (Print)&amp;#xD;0197-4580 (Linking)&lt;/isbn&gt;&lt;accession-num&gt;2898107&lt;/accession-num&gt;&lt;urls&gt;&lt;related-urls&gt;&lt;url&gt;https://www.ncbi.nlm.nih.gov/pubmed/2898107&lt;/url&gt;&lt;/related-urls&gt;&lt;/urls&gt;&lt;/record&gt;&lt;/Cite&gt;&lt;/EndNote&gt;</w:instrText>
      </w:r>
      <w:r w:rsidR="00413E04" w:rsidRPr="00686801">
        <w:fldChar w:fldCharType="separate"/>
      </w:r>
      <w:r w:rsidR="005F4D16">
        <w:rPr>
          <w:noProof/>
        </w:rPr>
        <w:t>[3]</w:t>
      </w:r>
      <w:r w:rsidR="00413E04" w:rsidRPr="00686801">
        <w:fldChar w:fldCharType="end"/>
      </w:r>
      <w:r w:rsidRPr="00686801">
        <w:t>.</w:t>
      </w:r>
      <w:r>
        <w:t xml:space="preserve"> </w:t>
      </w:r>
    </w:p>
    <w:p w14:paraId="1DE63B36" w14:textId="4317FA9F" w:rsidR="00D6024D" w:rsidRDefault="00D6024D" w:rsidP="00C36B44">
      <w:r>
        <w:t>Recent studies</w:t>
      </w:r>
      <w:r w:rsidR="0043593E">
        <w:t xml:space="preserve"> have</w:t>
      </w:r>
      <w:r>
        <w:t xml:space="preserve"> place</w:t>
      </w:r>
      <w:r w:rsidR="0043593E">
        <w:t>d</w:t>
      </w:r>
      <w:r>
        <w:t xml:space="preserve"> the prevalence of anorexia of ageing a</w:t>
      </w:r>
      <w:r w:rsidR="004A54F3">
        <w:t>t</w:t>
      </w:r>
      <w:r>
        <w:t xml:space="preserve"> 22% of community-dwelling older people</w:t>
      </w:r>
      <w:r w:rsidR="00747338">
        <w:t>,</w:t>
      </w:r>
      <w:r w:rsidR="004B06EF">
        <w:t xml:space="preserve"> over 30% of those in care homes,</w:t>
      </w:r>
      <w:r>
        <w:t xml:space="preserve"> </w:t>
      </w:r>
      <w:r w:rsidR="00747338">
        <w:t>and</w:t>
      </w:r>
      <w:r>
        <w:t xml:space="preserve"> 42% of those admitted to acute care</w:t>
      </w:r>
      <w:r w:rsidR="00095F19">
        <w:t xml:space="preserve"> </w:t>
      </w:r>
      <w:r>
        <w:fldChar w:fldCharType="begin">
          <w:fldData xml:space="preserve">PEVuZE5vdGU+PENpdGU+PEF1dGhvcj5QaWxncmltPC9BdXRob3I+PFllYXI+MjAxNjwvWWVhcj48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=
</w:fldData>
        </w:fldChar>
      </w:r>
      <w:r w:rsidR="00331E1E">
        <w:instrText xml:space="preserve"> ADDIN EN.CITE </w:instrText>
      </w:r>
      <w:r w:rsidR="00331E1E">
        <w:fldChar w:fldCharType="begin">
          <w:fldData xml:space="preserve">PEVuZE5vdGU+PENpdGU+PEF1dGhvcj5QaWxncmltPC9BdXRob3I+PFllYXI+MjAxNjwvWWVhcj48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=
</w:fldData>
        </w:fldChar>
      </w:r>
      <w:r w:rsidR="00331E1E">
        <w:instrText xml:space="preserve"> ADDIN EN.CITE.DATA </w:instrText>
      </w:r>
      <w:r w:rsidR="00331E1E">
        <w:fldChar w:fldCharType="end"/>
      </w:r>
      <w:r>
        <w:fldChar w:fldCharType="separate"/>
      </w:r>
      <w:r w:rsidR="005F4D16">
        <w:rPr>
          <w:noProof/>
        </w:rPr>
        <w:t>[4-7]</w:t>
      </w:r>
      <w:r>
        <w:fldChar w:fldCharType="end"/>
      </w:r>
      <w:r>
        <w:t xml:space="preserve">. However </w:t>
      </w:r>
      <w:r w:rsidR="00162D49">
        <w:t xml:space="preserve">estimates </w:t>
      </w:r>
      <w:r w:rsidR="00A80208">
        <w:t>vary</w:t>
      </w:r>
      <w:r w:rsidR="000B0A01">
        <w:t>,</w:t>
      </w:r>
      <w:r w:rsidR="0043593E">
        <w:t xml:space="preserve"> </w:t>
      </w:r>
      <w:r w:rsidR="00EE7041">
        <w:t>partly because t</w:t>
      </w:r>
      <w:r w:rsidR="00A80208">
        <w:t>o date there has been no</w:t>
      </w:r>
      <w:r>
        <w:t xml:space="preserve"> standardised approach to</w:t>
      </w:r>
      <w:r w:rsidR="00095F19">
        <w:t xml:space="preserve"> </w:t>
      </w:r>
      <w:r w:rsidR="00372E17">
        <w:t xml:space="preserve">appetite </w:t>
      </w:r>
      <w:r>
        <w:t>assessment</w:t>
      </w:r>
      <w:r w:rsidR="00095F19">
        <w:t>, with studies using oral intake as a proxy</w:t>
      </w:r>
      <w:r w:rsidR="00A80208">
        <w:t>. C</w:t>
      </w:r>
      <w:r w:rsidRPr="00FA1A12">
        <w:t>linical emphasis</w:t>
      </w:r>
      <w:r w:rsidR="00480F43">
        <w:t xml:space="preserve"> </w:t>
      </w:r>
      <w:r w:rsidR="00A80208">
        <w:t xml:space="preserve">has also been </w:t>
      </w:r>
      <w:r w:rsidR="00480F43">
        <w:t>on identifying</w:t>
      </w:r>
      <w:r>
        <w:t xml:space="preserve"> those </w:t>
      </w:r>
      <w:r w:rsidRPr="00FA1A12">
        <w:t xml:space="preserve">with </w:t>
      </w:r>
      <w:r>
        <w:t xml:space="preserve">unintentional </w:t>
      </w:r>
      <w:r w:rsidRPr="00FA1A12">
        <w:t>weight loss and poor oral intake</w:t>
      </w:r>
      <w:r w:rsidR="0040675C">
        <w:t>,</w:t>
      </w:r>
      <w:r w:rsidR="007875FB">
        <w:t xml:space="preserve"> </w:t>
      </w:r>
      <w:r>
        <w:t>at risk of malnutrition, rather than</w:t>
      </w:r>
      <w:r w:rsidR="00480F43">
        <w:t xml:space="preserve"> </w:t>
      </w:r>
      <w:r w:rsidR="007875FB">
        <w:t>those with poor</w:t>
      </w:r>
      <w:r>
        <w:t xml:space="preserve"> appetite.</w:t>
      </w:r>
    </w:p>
    <w:p w14:paraId="42EAC051" w14:textId="07317722" w:rsidR="004A720C" w:rsidRPr="008C68FB" w:rsidRDefault="00D6024D" w:rsidP="00232B45">
      <w:r w:rsidRPr="008C68FB">
        <w:t xml:space="preserve">The anorexia of ageing is </w:t>
      </w:r>
      <w:r w:rsidR="000B0222" w:rsidRPr="008C68FB">
        <w:t>associated with</w:t>
      </w:r>
      <w:r w:rsidR="004B06EF" w:rsidRPr="008C68FB">
        <w:t xml:space="preserve"> reductions in overall </w:t>
      </w:r>
      <w:r w:rsidR="005E1222">
        <w:t>energy</w:t>
      </w:r>
      <w:r w:rsidR="005E1222" w:rsidRPr="008C68FB">
        <w:t xml:space="preserve"> </w:t>
      </w:r>
      <w:r w:rsidR="004B06EF" w:rsidRPr="008C68FB">
        <w:t>intake,</w:t>
      </w:r>
      <w:r w:rsidR="00EE7041">
        <w:t xml:space="preserve"> particularly </w:t>
      </w:r>
      <w:r w:rsidR="00971A41">
        <w:t>the food</w:t>
      </w:r>
      <w:r w:rsidR="00372E17">
        <w:t xml:space="preserve"> types</w:t>
      </w:r>
      <w:r w:rsidR="00971A41">
        <w:t xml:space="preserve"> </w:t>
      </w:r>
      <w:r w:rsidR="00EE7041">
        <w:t>whole grains, fibre, vegetables and</w:t>
      </w:r>
      <w:r w:rsidR="004B06EF" w:rsidRPr="008C68FB">
        <w:t xml:space="preserve"> protein </w:t>
      </w:r>
      <w:r w:rsidR="004B06EF" w:rsidRPr="008C68FB">
        <w:fldChar w:fldCharType="begin">
          <w:fldData xml:space="preserve">PEVuZE5vdGU+PENpdGU+PEF1dGhvcj52YW4gZGVyIE1laWo8L0F1dGhvcj48WWVhcj4yMDE3PC9Z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</w:fldData>
        </w:fldChar>
      </w:r>
      <w:r w:rsidR="005F4D16">
        <w:instrText xml:space="preserve"> ADDIN EN.CITE </w:instrText>
      </w:r>
      <w:r w:rsidR="005F4D16">
        <w:fldChar w:fldCharType="begin">
          <w:fldData xml:space="preserve">PEVuZE5vdGU+PENpdGU+PEF1dGhvcj52YW4gZGVyIE1laWo8L0F1dGhvcj48WWVhcj4yMDE3PC9Z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</w:fldData>
        </w:fldChar>
      </w:r>
      <w:r w:rsidR="005F4D16">
        <w:instrText xml:space="preserve"> ADDIN EN.CITE.DATA </w:instrText>
      </w:r>
      <w:r w:rsidR="005F4D16">
        <w:fldChar w:fldCharType="end"/>
      </w:r>
      <w:r w:rsidR="004B06EF" w:rsidRPr="008C68FB">
        <w:fldChar w:fldCharType="separate"/>
      </w:r>
      <w:r w:rsidR="005F4D16">
        <w:rPr>
          <w:noProof/>
        </w:rPr>
        <w:t>[5]</w:t>
      </w:r>
      <w:r w:rsidR="004B06EF" w:rsidRPr="008C68FB">
        <w:fldChar w:fldCharType="end"/>
      </w:r>
      <w:r w:rsidR="005F74A9">
        <w:t>,</w:t>
      </w:r>
      <w:r w:rsidR="00E40154" w:rsidRPr="008C68FB">
        <w:t xml:space="preserve"> subsequent</w:t>
      </w:r>
      <w:r w:rsidR="007D1B7A" w:rsidRPr="008C68FB">
        <w:t xml:space="preserve"> weight loss</w:t>
      </w:r>
      <w:r w:rsidR="009049DE">
        <w:t xml:space="preserve"> </w:t>
      </w:r>
      <w:r w:rsidR="009049DE">
        <w:fldChar w:fldCharType="begin">
          <w:fldData xml:space="preserve">PEVuZE5vdGU+PENpdGU+PEF1dGhvcj5XaWxzb248L0F1dGhvcj48WWVhcj4yMDA1PC9ZZWFyPjxS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</w:fldData>
        </w:fldChar>
      </w:r>
      <w:r w:rsidR="00331E1E">
        <w:instrText xml:space="preserve"> ADDIN EN.CITE </w:instrText>
      </w:r>
      <w:r w:rsidR="00331E1E">
        <w:fldChar w:fldCharType="begin">
          <w:fldData xml:space="preserve">PEVuZE5vdGU+PENpdGU+PEF1dGhvcj5XaWxzb248L0F1dGhvcj48WWVhcj4yMDA1PC9ZZWFyPjxS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</w:fldData>
        </w:fldChar>
      </w:r>
      <w:r w:rsidR="00331E1E">
        <w:instrText xml:space="preserve"> ADDIN EN.CITE.DATA </w:instrText>
      </w:r>
      <w:r w:rsidR="00331E1E">
        <w:fldChar w:fldCharType="end"/>
      </w:r>
      <w:r w:rsidR="009049DE">
        <w:fldChar w:fldCharType="separate"/>
      </w:r>
      <w:r w:rsidR="005F4D16">
        <w:rPr>
          <w:noProof/>
        </w:rPr>
        <w:t>[8]</w:t>
      </w:r>
      <w:r w:rsidR="009049DE">
        <w:fldChar w:fldCharType="end"/>
      </w:r>
      <w:r w:rsidR="009049DE">
        <w:t>,</w:t>
      </w:r>
      <w:r w:rsidR="007D1B7A" w:rsidRPr="008C68FB">
        <w:t xml:space="preserve"> and</w:t>
      </w:r>
      <w:r w:rsidR="00E40154" w:rsidRPr="008C68FB">
        <w:t xml:space="preserve"> </w:t>
      </w:r>
      <w:r w:rsidR="007875FB" w:rsidRPr="008C68FB">
        <w:t xml:space="preserve">malnutrition, </w:t>
      </w:r>
      <w:r w:rsidR="000B0222" w:rsidRPr="008C68FB">
        <w:t>sarcopenia</w:t>
      </w:r>
      <w:r w:rsidR="007875FB" w:rsidRPr="008C68FB">
        <w:t xml:space="preserve"> and</w:t>
      </w:r>
      <w:r w:rsidR="000B0222" w:rsidRPr="008C68FB">
        <w:t xml:space="preserve"> frailty </w:t>
      </w:r>
      <w:r w:rsidRPr="008C68FB">
        <w:fldChar w:fldCharType="begin">
          <w:fldData xml:space="preserve">PEVuZE5vdGU+PENpdGU+PEF1dGhvcj5MYW5kaTwvQXV0aG9yPjxZZWFyPjIwMTM8L1llYXI+PFJl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</w:fldData>
        </w:fldChar>
      </w:r>
      <w:r w:rsidR="00331E1E">
        <w:instrText xml:space="preserve"> ADDIN EN.CITE </w:instrText>
      </w:r>
      <w:r w:rsidR="00331E1E">
        <w:fldChar w:fldCharType="begin">
          <w:fldData xml:space="preserve">PEVuZE5vdGU+PENpdGU+PEF1dGhvcj5MYW5kaTwvQXV0aG9yPjxZZWFyPjIwMTM8L1llYXI+PFJl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</w:fldData>
        </w:fldChar>
      </w:r>
      <w:r w:rsidR="00331E1E">
        <w:instrText xml:space="preserve"> ADDIN EN.CITE.DATA </w:instrText>
      </w:r>
      <w:r w:rsidR="00331E1E">
        <w:fldChar w:fldCharType="end"/>
      </w:r>
      <w:r w:rsidRPr="008C68FB">
        <w:fldChar w:fldCharType="separate"/>
      </w:r>
      <w:r w:rsidR="005F4D16">
        <w:rPr>
          <w:noProof/>
        </w:rPr>
        <w:t>[7, 9, 10]</w:t>
      </w:r>
      <w:r w:rsidRPr="008C68FB">
        <w:fldChar w:fldCharType="end"/>
      </w:r>
      <w:r w:rsidR="00E40154" w:rsidRPr="008C68FB">
        <w:t>.</w:t>
      </w:r>
      <w:r w:rsidR="00C267B7" w:rsidRPr="008C68FB">
        <w:t xml:space="preserve"> </w:t>
      </w:r>
      <w:r w:rsidR="000B0222" w:rsidRPr="008C68FB">
        <w:t>Malnutrition poses a considerable health burden</w:t>
      </w:r>
      <w:r w:rsidR="00C379B9" w:rsidRPr="008C68FB">
        <w:t xml:space="preserve"> which disproportionately affects older people (the estimated UK prevalence is </w:t>
      </w:r>
      <w:r w:rsidR="000B0222" w:rsidRPr="008C68FB">
        <w:t>1.3 million older people</w:t>
      </w:r>
      <w:r w:rsidR="00C379B9" w:rsidRPr="008C68FB">
        <w:t>),</w:t>
      </w:r>
      <w:r w:rsidR="000B0222" w:rsidRPr="008C68FB">
        <w:t xml:space="preserve"> </w:t>
      </w:r>
      <w:r w:rsidRPr="008C68FB">
        <w:t>with an overall</w:t>
      </w:r>
      <w:r w:rsidR="000B0222" w:rsidRPr="008C68FB">
        <w:t xml:space="preserve"> </w:t>
      </w:r>
      <w:r w:rsidRPr="008C68FB">
        <w:t>cost to the NHS</w:t>
      </w:r>
      <w:r w:rsidR="000B0222" w:rsidRPr="008C68FB">
        <w:t xml:space="preserve"> estimated at £19.6 billion in 2011-2012 </w:t>
      </w:r>
      <w:r w:rsidR="00F97723" w:rsidRPr="008C68FB">
        <w:fldChar w:fldCharType="begin"/>
      </w:r>
      <w:r w:rsidR="00331E1E">
        <w:instrText xml:space="preserve"> ADDIN EN.CITE &lt;EndNote&gt;&lt;Cite&gt;&lt;Author&gt;Elia&lt;/Author&gt;&lt;Year&gt;2016&lt;/Year&gt;&lt;RecNum&gt;815&lt;/RecNum&gt;&lt;DisplayText&gt;[11]&lt;/DisplayText&gt;&lt;record&gt;&lt;rec-number&gt;815&lt;/rec-number&gt;&lt;foreign-keys&gt;&lt;key app="EN" db-id="wdewa0rsb2apxtedsx6vsfd2xsawaxxzef9d" timestamp="1567777523"&gt;815&lt;/key&gt;&lt;/foreign-keys&gt;&lt;ref-type name="Report"&gt;27&lt;/ref-type&gt;&lt;contributors&gt;&lt;authors&gt;&lt;author&gt;M. Elia&lt;/author&gt;&lt;/authors&gt;&lt;/contributors&gt;&lt;titles&gt;&lt;title&gt;The Cost of Malnutrition in England and Potential Cost Savings from Nutritional Interventions (Full Report): A Report on the Cost of Disease-Related Malnutrition in England and a Budget Impact Analysis of Implementing the NICE guidelines/Quality Standard on Nutritional Support in Adults.&lt;/title&gt;&lt;/titles&gt;&lt;dates&gt;&lt;year&gt;2016&lt;/year&gt;&lt;/dates&gt;&lt;pub-location&gt;BAPEN and NIHR Southampton Biomedical Research Centre&lt;/pub-location&gt;&lt;urls&gt;&lt;/urls&gt;&lt;/record&gt;&lt;/Cite&gt;&lt;/EndNote&gt;</w:instrText>
      </w:r>
      <w:r w:rsidR="00F97723" w:rsidRPr="008C68FB">
        <w:fldChar w:fldCharType="separate"/>
      </w:r>
      <w:r w:rsidR="005F4D16">
        <w:rPr>
          <w:noProof/>
        </w:rPr>
        <w:t>[11]</w:t>
      </w:r>
      <w:r w:rsidR="00F97723" w:rsidRPr="008C68FB">
        <w:fldChar w:fldCharType="end"/>
      </w:r>
      <w:r w:rsidR="00DD4B07" w:rsidRPr="008C68FB">
        <w:t xml:space="preserve">. </w:t>
      </w:r>
      <w:r w:rsidR="00184CD2" w:rsidRPr="008C68FB">
        <w:t xml:space="preserve">Sarcopenia </w:t>
      </w:r>
      <w:r w:rsidR="001E259E" w:rsidRPr="008C68FB">
        <w:t>also contributes a sizable health burden to both individuals and the healthcare system with increased risk of falls, fractures and functional impairment</w:t>
      </w:r>
      <w:r w:rsidR="004A54F3" w:rsidRPr="008C68FB">
        <w:t>, and hospital admission</w:t>
      </w:r>
      <w:r w:rsidR="001E259E" w:rsidRPr="008C68FB">
        <w:t xml:space="preserve"> with higher costs of care </w:t>
      </w:r>
      <w:r w:rsidR="001E259E" w:rsidRPr="008C68FB">
        <w:fldChar w:fldCharType="begin"/>
      </w:r>
      <w:r w:rsidR="00331E1E">
        <w:instrText xml:space="preserve"> ADDIN EN.CITE &lt;EndNote&gt;&lt;Cite&gt;&lt;Author&gt;Cruz-Jentoft&lt;/Author&gt;&lt;Year&gt;2019&lt;/Year&gt;&lt;RecNum&gt;714&lt;/RecNum&gt;&lt;DisplayText&gt;[12]&lt;/DisplayText&gt;&lt;record&gt;&lt;rec-number&gt;714&lt;/rec-number&gt;&lt;foreign-keys&gt;&lt;key app="EN" db-id="wdewa0rsb2apxtedsx6vsfd2xsawaxxzef9d" timestamp="1548335706"&gt;714&lt;/key&gt;&lt;/foreign-keys&gt;&lt;ref-type name="Journal Article"&gt;17&lt;/ref-type&gt;&lt;contributors&gt;&lt;authors&gt;&lt;author&gt;Cruz-Jentoft, Alfonso J.&lt;/author&gt;&lt;author&gt;Bahat, Gülistan&lt;/author&gt;&lt;author&gt;Bauer, Jürgen&lt;/author&gt;&lt;author&gt;Boirie, Yves&lt;/author&gt;&lt;author&gt;Bruyère, Olivier&lt;/author&gt;&lt;author&gt;Cederholm, Tommy&lt;/author&gt;&lt;author&gt;Cooper, Cyrus&lt;/author&gt;&lt;author&gt;Landi, Francesco&lt;/author&gt;&lt;author&gt;Rolland, Yves&lt;/author&gt;&lt;author&gt;Sayer, Avan Aihie&lt;/author&gt;&lt;author&gt;Schneider, Stéphane M.&lt;/author&gt;&lt;author&gt;Sieber, Cornel C.&lt;/author&gt;&lt;author&gt;Topinkova, Eva&lt;/author&gt;&lt;author&gt;Vandewoude, Maurits&lt;/author&gt;&lt;author&gt;Visser, Marjolein&lt;/author&gt;&lt;author&gt;Zamboni, Mauro&lt;/author&gt;&lt;author&gt;Writing Group for the European Working Group on Sarcopenia in Older, People&lt;/author&gt;&lt;author&gt;the Extended Group for, Ewgsop&lt;/author&gt;&lt;/authors&gt;&lt;/contributors&gt;&lt;titles&gt;&lt;title&gt;Sarcopenia: Revised European Consensus on Definition and Diagnosis&lt;/title&gt;&lt;secondary-title&gt;Age and Ageing&lt;/secondary-title&gt;&lt;/titles&gt;&lt;periodical&gt;&lt;full-title&gt;Age and Ageing&lt;/full-title&gt;&lt;/periodical&gt;&lt;pages&gt;16-31&lt;/pages&gt;&lt;volume&gt;48&lt;/volume&gt;&lt;number&gt;1&lt;/number&gt;&lt;dates&gt;&lt;year&gt;2019&lt;/year&gt;&lt;/dates&gt;&lt;isbn&gt;0002-0729&lt;/isbn&gt;&lt;urls&gt;&lt;related-urls&gt;&lt;url&gt;http://dx.doi.org/10.1093/ageing/afy169&lt;/url&gt;&lt;url&gt;https://www.ncbi.nlm.nih.gov/pmc/articles/PMC6322506/pdf/afy169.pdf&lt;/url&gt;&lt;/related-urls&gt;&lt;/urls&gt;&lt;electronic-resource-num&gt;10.1093/ageing/afy169&lt;/electronic-resource-num&gt;&lt;/record&gt;&lt;/Cite&gt;&lt;/EndNote&gt;</w:instrText>
      </w:r>
      <w:r w:rsidR="001E259E" w:rsidRPr="008C68FB">
        <w:fldChar w:fldCharType="separate"/>
      </w:r>
      <w:r w:rsidR="005F4D16">
        <w:rPr>
          <w:noProof/>
        </w:rPr>
        <w:t>[12]</w:t>
      </w:r>
      <w:r w:rsidR="001E259E" w:rsidRPr="008C68FB">
        <w:fldChar w:fldCharType="end"/>
      </w:r>
      <w:r w:rsidR="001E259E" w:rsidRPr="008C68FB">
        <w:t>. Sarcopenia</w:t>
      </w:r>
      <w:r w:rsidR="007D1B7A" w:rsidRPr="008C68FB">
        <w:t xml:space="preserve"> is </w:t>
      </w:r>
      <w:r w:rsidR="00EE7041">
        <w:t>more common in malnourished individuals</w:t>
      </w:r>
      <w:r w:rsidR="00995E4C" w:rsidRPr="008C68FB">
        <w:t>,</w:t>
      </w:r>
      <w:r w:rsidR="007D1B7A" w:rsidRPr="008C68FB">
        <w:t xml:space="preserve"> and</w:t>
      </w:r>
      <w:r w:rsidR="00747338" w:rsidRPr="008C68FB">
        <w:t xml:space="preserve"> </w:t>
      </w:r>
      <w:r w:rsidR="00995E4C" w:rsidRPr="008C68FB">
        <w:t xml:space="preserve">weight loss </w:t>
      </w:r>
      <w:r w:rsidR="00747338" w:rsidRPr="008C68FB">
        <w:t>also</w:t>
      </w:r>
      <w:r w:rsidR="007D1B7A" w:rsidRPr="008C68FB">
        <w:t xml:space="preserve"> constitutes a </w:t>
      </w:r>
      <w:r w:rsidR="00EE7041">
        <w:t>key component to</w:t>
      </w:r>
      <w:r w:rsidR="000B0A01">
        <w:t xml:space="preserve"> frailty with its well described </w:t>
      </w:r>
      <w:r w:rsidR="00995E4C" w:rsidRPr="008C68FB">
        <w:t xml:space="preserve">poor healthcare outcomes </w:t>
      </w:r>
      <w:r w:rsidR="007D1B7A" w:rsidRPr="008C68FB">
        <w:fldChar w:fldCharType="begin"/>
      </w:r>
      <w:r w:rsidR="00331E1E">
        <w:instrText xml:space="preserve"> ADDIN EN.CITE &lt;EndNote&gt;&lt;Cite&gt;&lt;Author&gt;Clegg&lt;/Author&gt;&lt;Year&gt;2013&lt;/Year&gt;&lt;RecNum&gt;309&lt;/RecNum&gt;&lt;DisplayText&gt;[13]&lt;/DisplayText&gt;&lt;record&gt;&lt;rec-number&gt;309&lt;/rec-number&gt;&lt;foreign-keys&gt;&lt;key app="EN" db-id="wdewa0rsb2apxtedsx6vsfd2xsawaxxzef9d" timestamp="1536136549"&gt;309&lt;/key&gt;&lt;/foreign-keys&gt;&lt;ref-type name="Journal Article"&gt;17&lt;/ref-type&gt;&lt;contributors&gt;&lt;authors&gt;&lt;author&gt;Clegg, A.&lt;/author&gt;&lt;author&gt;Young, J.&lt;/author&gt;&lt;author&gt;Iliffe, S.&lt;/author&gt;&lt;author&gt;Rikkert, M. O.&lt;/author&gt;&lt;author&gt;Rockwood, K.&lt;/author&gt;&lt;/authors&gt;&lt;/contributors&gt;&lt;auth-address&gt;Academic Unit of Elderly Care and Rehabilitation, University of Leeds, Leeds, UK. a.p.clegg@leeds.ac.uk&lt;/auth-address&gt;&lt;titles&gt;&lt;title&gt;Frailty in Elderly People&lt;/title&gt;&lt;secondary-title&gt;Lancet&lt;/secondary-title&gt;&lt;/titles&gt;&lt;periodical&gt;&lt;full-title&gt;Lancet&lt;/full-title&gt;&lt;/periodical&gt;&lt;pages&gt;752-62&lt;/pages&gt;&lt;volume&gt;381&lt;/volume&gt;&lt;number&gt;9868&lt;/number&gt;&lt;edition&gt;2013/02/12&lt;/edition&gt;&lt;keywords&gt;&lt;keyword&gt;Aged&lt;/keyword&gt;&lt;keyword&gt;Aged, 80 and over/physiology&lt;/keyword&gt;&lt;keyword&gt;Aging/physiology&lt;/keyword&gt;&lt;keyword&gt;Brain/physiopathology&lt;/keyword&gt;&lt;keyword&gt;Endocrine System/physiopathology&lt;/keyword&gt;&lt;keyword&gt;Female&lt;/keyword&gt;&lt;keyword&gt;*Frail Elderly&lt;/keyword&gt;&lt;keyword&gt;Geriatric Assessment&lt;/keyword&gt;&lt;keyword&gt;*Health Services for the Aged&lt;/keyword&gt;&lt;keyword&gt;Humans&lt;/keyword&gt;&lt;keyword&gt;Immune System/physiopathology&lt;/keyword&gt;&lt;keyword&gt;Male&lt;/keyword&gt;&lt;keyword&gt;Models, Biological&lt;/keyword&gt;&lt;/keywords&gt;&lt;dates&gt;&lt;year&gt;2013&lt;/year&gt;&lt;pub-dates&gt;&lt;date&gt;Mar&lt;/date&gt;&lt;/pub-dates&gt;&lt;/dates&gt;&lt;isbn&gt;1474-547X (Electronic)&amp;#xD;0140-6736 (Linking)&lt;/isbn&gt;&lt;accession-num&gt;23395245&lt;/accession-num&gt;&lt;urls&gt;&lt;related-urls&gt;&lt;url&gt;https://www.ncbi.nlm.nih.gov/pubmed/23395245&lt;/url&gt;&lt;url&gt;https://ac.els-cdn.com/S0140673612621679/1-s2.0-S0140673612621679-main.pdf?_tid=7ed93e28-bd53-4e44-9760-541c046bd873&amp;amp;acdnat=1530693868_c4cd220a52e1be0a53f927a860677957&lt;/url&gt;&lt;/related-urls&gt;&lt;/urls&gt;&lt;custom2&gt;PMC4098658&lt;/custom2&gt;&lt;electronic-resource-num&gt;10.1016/S0140-6736(12)62167-9&lt;/electronic-resource-num&gt;&lt;/record&gt;&lt;/Cite&gt;&lt;/EndNote&gt;</w:instrText>
      </w:r>
      <w:r w:rsidR="007D1B7A" w:rsidRPr="008C68FB">
        <w:fldChar w:fldCharType="separate"/>
      </w:r>
      <w:r w:rsidR="005F4D16">
        <w:rPr>
          <w:noProof/>
        </w:rPr>
        <w:t>[13]</w:t>
      </w:r>
      <w:r w:rsidR="007D1B7A" w:rsidRPr="008C68FB">
        <w:fldChar w:fldCharType="end"/>
      </w:r>
      <w:r w:rsidR="00747338" w:rsidRPr="008C68FB">
        <w:t xml:space="preserve">. </w:t>
      </w:r>
      <w:r w:rsidR="00372E17">
        <w:t>I</w:t>
      </w:r>
      <w:r w:rsidR="00095F19" w:rsidRPr="008C68FB">
        <w:t xml:space="preserve">dentification of </w:t>
      </w:r>
      <w:r w:rsidR="004A720C" w:rsidRPr="008C68FB">
        <w:t xml:space="preserve">those with poor appetite </w:t>
      </w:r>
      <w:r w:rsidR="004A720C" w:rsidRPr="008C68FB">
        <w:fldChar w:fldCharType="begin">
          <w:fldData xml:space="preserve">PEVuZE5vdGU+PENpdGU+PEF1dGhvcj5XaWxzb248L0F1dGhvcj48WWVhcj4yMDA1PC9ZZWFyPjxS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</w:fldData>
        </w:fldChar>
      </w:r>
      <w:r w:rsidR="00331E1E">
        <w:instrText xml:space="preserve"> ADDIN EN.CITE </w:instrText>
      </w:r>
      <w:r w:rsidR="00331E1E">
        <w:fldChar w:fldCharType="begin">
          <w:fldData xml:space="preserve">PEVuZE5vdGU+PENpdGU+PEF1dGhvcj5XaWxzb248L0F1dGhvcj48WWVhcj4yMDA1PC9ZZWFyPjxS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</w:fldData>
        </w:fldChar>
      </w:r>
      <w:r w:rsidR="00331E1E">
        <w:instrText xml:space="preserve"> ADDIN EN.CITE.DATA </w:instrText>
      </w:r>
      <w:r w:rsidR="00331E1E">
        <w:fldChar w:fldCharType="end"/>
      </w:r>
      <w:r w:rsidR="004A720C" w:rsidRPr="008C68FB">
        <w:fldChar w:fldCharType="separate"/>
      </w:r>
      <w:r w:rsidR="005F4D16">
        <w:rPr>
          <w:noProof/>
        </w:rPr>
        <w:t>[8]</w:t>
      </w:r>
      <w:r w:rsidR="004A720C" w:rsidRPr="008C68FB">
        <w:fldChar w:fldCharType="end"/>
      </w:r>
      <w:r w:rsidR="00B83350" w:rsidRPr="008C68FB">
        <w:t xml:space="preserve">, </w:t>
      </w:r>
      <w:r w:rsidR="00222230" w:rsidRPr="008C68FB">
        <w:t>could offer the opportunity for early intervention</w:t>
      </w:r>
      <w:r w:rsidR="00095F19" w:rsidRPr="008C68FB">
        <w:t xml:space="preserve"> </w:t>
      </w:r>
      <w:r w:rsidR="00232B45">
        <w:t xml:space="preserve">before loss of weight </w:t>
      </w:r>
      <w:r w:rsidR="00095F19" w:rsidRPr="008C68FB">
        <w:t xml:space="preserve">and </w:t>
      </w:r>
      <w:r w:rsidR="00747338" w:rsidRPr="008C68FB">
        <w:t xml:space="preserve">potential prevention </w:t>
      </w:r>
      <w:r w:rsidR="00095F19" w:rsidRPr="008C68FB">
        <w:t>of</w:t>
      </w:r>
      <w:r w:rsidR="00747338" w:rsidRPr="008C68FB">
        <w:t xml:space="preserve"> these significant health challenges</w:t>
      </w:r>
      <w:r w:rsidR="004A720C" w:rsidRPr="008C68FB">
        <w:t>.</w:t>
      </w:r>
      <w:r w:rsidR="00BA62B0" w:rsidRPr="008C68FB">
        <w:t xml:space="preserve"> </w:t>
      </w:r>
    </w:p>
    <w:p w14:paraId="27172B28" w14:textId="1CF2558D" w:rsidR="00E806A2" w:rsidRDefault="0021629F" w:rsidP="001045F3">
      <w:r>
        <w:t xml:space="preserve">Knowledge of the </w:t>
      </w:r>
      <w:r w:rsidR="00BC7E89" w:rsidRPr="008C68FB">
        <w:t>mechanisms of the</w:t>
      </w:r>
      <w:r>
        <w:t xml:space="preserve"> anorexia of ageing recognises</w:t>
      </w:r>
      <w:r w:rsidR="00962DCD" w:rsidRPr="008C68FB">
        <w:t xml:space="preserve"> that ol</w:t>
      </w:r>
      <w:r w:rsidR="00162D49" w:rsidRPr="008C68FB">
        <w:t xml:space="preserve">der people experience </w:t>
      </w:r>
      <w:r w:rsidR="00BC7E89" w:rsidRPr="008C68FB">
        <w:t>reduced hunger</w:t>
      </w:r>
      <w:r w:rsidR="00162D49" w:rsidRPr="008C68FB">
        <w:t xml:space="preserve"> and increased satiety</w:t>
      </w:r>
      <w:r w:rsidR="00BC7E89" w:rsidRPr="008C68FB">
        <w:t xml:space="preserve"> </w:t>
      </w:r>
      <w:r w:rsidR="00BE69FB" w:rsidRPr="008C68FB">
        <w:fldChar w:fldCharType="begin">
          <w:fldData xml:space="preserve">PEVuZE5vdGU+PENpdGU+PEF1dGhvcj5HaWV6ZW5hYXI8L0F1dGhvcj48WWVhcj4yMDE2PC9ZZWFy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</w:fldData>
        </w:fldChar>
      </w:r>
      <w:r w:rsidR="00331E1E">
        <w:instrText xml:space="preserve"> ADDIN EN.CITE </w:instrText>
      </w:r>
      <w:r w:rsidR="00331E1E">
        <w:fldChar w:fldCharType="begin">
          <w:fldData xml:space="preserve">PEVuZE5vdGU+PENpdGU+PEF1dGhvcj5HaWV6ZW5hYXI8L0F1dGhvcj48WWVhcj4yMDE2PC9ZZWFy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</w:fldData>
        </w:fldChar>
      </w:r>
      <w:r w:rsidR="00331E1E">
        <w:instrText xml:space="preserve"> ADDIN EN.CITE.DATA </w:instrText>
      </w:r>
      <w:r w:rsidR="00331E1E">
        <w:fldChar w:fldCharType="end"/>
      </w:r>
      <w:r w:rsidR="00BE69FB" w:rsidRPr="008C68FB">
        <w:fldChar w:fldCharType="separate"/>
      </w:r>
      <w:r w:rsidR="005F4D16">
        <w:rPr>
          <w:noProof/>
        </w:rPr>
        <w:t>[2]</w:t>
      </w:r>
      <w:r w:rsidR="00BE69FB" w:rsidRPr="008C68FB">
        <w:fldChar w:fldCharType="end"/>
      </w:r>
      <w:r w:rsidR="00962DCD" w:rsidRPr="008C68FB">
        <w:t xml:space="preserve">. </w:t>
      </w:r>
      <w:r w:rsidR="00D6024D" w:rsidRPr="008C68FB">
        <w:t>However</w:t>
      </w:r>
      <w:r w:rsidR="001E60FB" w:rsidRPr="008C68FB">
        <w:t>,</w:t>
      </w:r>
      <w:r w:rsidR="00D6024D" w:rsidRPr="008C68FB">
        <w:t xml:space="preserve"> </w:t>
      </w:r>
      <w:r w:rsidR="00480F43" w:rsidRPr="008C68FB">
        <w:t>development</w:t>
      </w:r>
      <w:r w:rsidR="00480F43">
        <w:t xml:space="preserve"> of</w:t>
      </w:r>
      <w:r w:rsidR="00F4034B">
        <w:t xml:space="preserve"> effective</w:t>
      </w:r>
      <w:r w:rsidR="00162D49" w:rsidRPr="008C68FB">
        <w:t xml:space="preserve"> interventions</w:t>
      </w:r>
      <w:r w:rsidR="00D6024D" w:rsidRPr="008C68FB">
        <w:t xml:space="preserve"> </w:t>
      </w:r>
      <w:r w:rsidR="00162D49" w:rsidRPr="008C68FB">
        <w:t>for</w:t>
      </w:r>
      <w:r w:rsidR="00D6024D" w:rsidRPr="008C68FB">
        <w:t xml:space="preserve"> clinical practice has not been forthcoming</w:t>
      </w:r>
      <w:r w:rsidR="000B0A01">
        <w:t>. This may reflect</w:t>
      </w:r>
      <w:r w:rsidR="00F4034B">
        <w:t xml:space="preserve"> a need for a </w:t>
      </w:r>
      <w:r w:rsidR="00FE6A83">
        <w:t xml:space="preserve">holistic </w:t>
      </w:r>
      <w:r w:rsidR="00F4034B">
        <w:t xml:space="preserve">understanding of </w:t>
      </w:r>
      <w:r w:rsidR="00FE6A83">
        <w:t xml:space="preserve">the </w:t>
      </w:r>
      <w:r w:rsidR="00F4034B">
        <w:t xml:space="preserve">determinants of appetite </w:t>
      </w:r>
      <w:r w:rsidR="00FE6A83">
        <w:t xml:space="preserve">in </w:t>
      </w:r>
      <w:r w:rsidR="00F4034B">
        <w:t xml:space="preserve">older people. </w:t>
      </w:r>
      <w:r w:rsidR="001743FD" w:rsidRPr="008C68FB">
        <w:t>Th</w:t>
      </w:r>
      <w:r w:rsidR="00616125">
        <w:t>e</w:t>
      </w:r>
      <w:r w:rsidR="001743FD" w:rsidRPr="008C68FB">
        <w:t xml:space="preserve"> </w:t>
      </w:r>
      <w:r w:rsidR="00FE6A83">
        <w:t xml:space="preserve">aim of this </w:t>
      </w:r>
      <w:r w:rsidR="001743FD" w:rsidRPr="008C68FB">
        <w:t>review</w:t>
      </w:r>
      <w:r w:rsidR="00FE6A83">
        <w:t xml:space="preserve"> is </w:t>
      </w:r>
      <w:r w:rsidR="001743FD" w:rsidRPr="008C68FB">
        <w:t xml:space="preserve">to </w:t>
      </w:r>
      <w:r w:rsidR="00447537">
        <w:t>give a</w:t>
      </w:r>
      <w:r w:rsidR="00F4034B">
        <w:t xml:space="preserve"> coherent</w:t>
      </w:r>
      <w:r w:rsidR="00EE2D20" w:rsidRPr="008C68FB">
        <w:t xml:space="preserve"> </w:t>
      </w:r>
      <w:r w:rsidR="00447537">
        <w:t>viewpoint</w:t>
      </w:r>
      <w:r w:rsidR="00F4034B">
        <w:t xml:space="preserve"> </w:t>
      </w:r>
      <w:r w:rsidR="00AF7930">
        <w:t>for clinicians</w:t>
      </w:r>
      <w:r w:rsidR="00F4034B">
        <w:t xml:space="preserve"> </w:t>
      </w:r>
      <w:r w:rsidR="001B45F6">
        <w:t>on</w:t>
      </w:r>
      <w:r w:rsidR="001B45F6" w:rsidRPr="008C68FB">
        <w:t xml:space="preserve"> </w:t>
      </w:r>
      <w:r w:rsidR="00F4034B">
        <w:t>the multi</w:t>
      </w:r>
      <w:r w:rsidR="003010D4">
        <w:t>ple</w:t>
      </w:r>
      <w:r w:rsidR="00F4034B">
        <w:t xml:space="preserve"> influences on </w:t>
      </w:r>
      <w:r w:rsidR="00EE2D20" w:rsidRPr="008C68FB">
        <w:t>appetite</w:t>
      </w:r>
      <w:r w:rsidR="001045F3">
        <w:t>, w</w:t>
      </w:r>
      <w:r w:rsidR="00EE2D20" w:rsidRPr="008C68FB">
        <w:t>ith</w:t>
      </w:r>
      <w:r w:rsidR="001743FD" w:rsidRPr="008C68FB">
        <w:t xml:space="preserve"> perspectives on how </w:t>
      </w:r>
      <w:r w:rsidR="00EE2D20" w:rsidRPr="008C68FB">
        <w:t>these</w:t>
      </w:r>
      <w:r w:rsidR="001610FE" w:rsidRPr="008C68FB">
        <w:t xml:space="preserve"> </w:t>
      </w:r>
      <w:r w:rsidR="00F4034B">
        <w:t xml:space="preserve">influences </w:t>
      </w:r>
      <w:r w:rsidR="001610FE" w:rsidRPr="008C68FB">
        <w:t xml:space="preserve">may </w:t>
      </w:r>
      <w:r w:rsidR="00962DCD" w:rsidRPr="008C68FB">
        <w:t>change in</w:t>
      </w:r>
      <w:r w:rsidR="001743FD" w:rsidRPr="008C68FB">
        <w:t xml:space="preserve"> later life</w:t>
      </w:r>
      <w:r w:rsidR="00093DBA" w:rsidRPr="008C68FB">
        <w:t xml:space="preserve"> in the pathogenesis of the anorexia of ageing</w:t>
      </w:r>
      <w:r w:rsidR="00E806A2" w:rsidRPr="008C68FB">
        <w:t xml:space="preserve">. </w:t>
      </w:r>
      <w:r w:rsidR="001743FD" w:rsidRPr="008C68FB">
        <w:t xml:space="preserve">We </w:t>
      </w:r>
      <w:r w:rsidR="001B45F6">
        <w:t xml:space="preserve">will then </w:t>
      </w:r>
      <w:r w:rsidR="007B031A" w:rsidRPr="008C68FB">
        <w:t>discuss</w:t>
      </w:r>
      <w:r w:rsidR="001D63C7" w:rsidRPr="008C68FB">
        <w:t xml:space="preserve"> current approaches </w:t>
      </w:r>
      <w:r w:rsidR="00A13CC4" w:rsidRPr="008C68FB">
        <w:t xml:space="preserve">to </w:t>
      </w:r>
      <w:r w:rsidR="00AF7930">
        <w:t>appetite</w:t>
      </w:r>
      <w:r w:rsidR="00AF7930" w:rsidRPr="008C68FB">
        <w:t xml:space="preserve"> </w:t>
      </w:r>
      <w:r w:rsidR="00AF7930">
        <w:t xml:space="preserve">assessment </w:t>
      </w:r>
      <w:r w:rsidR="001D63C7" w:rsidRPr="008C68FB">
        <w:t xml:space="preserve">and </w:t>
      </w:r>
      <w:r w:rsidR="00AF7930">
        <w:t xml:space="preserve">the </w:t>
      </w:r>
      <w:r w:rsidR="00A86BF7" w:rsidRPr="008C68FB">
        <w:t>management of</w:t>
      </w:r>
      <w:r w:rsidR="001D63C7" w:rsidRPr="008C68FB">
        <w:t xml:space="preserve"> </w:t>
      </w:r>
      <w:r w:rsidR="009F6E85" w:rsidRPr="008C68FB">
        <w:t>appetite loss</w:t>
      </w:r>
      <w:r w:rsidR="00AF7930">
        <w:t>,</w:t>
      </w:r>
      <w:r w:rsidR="009F6E85" w:rsidRPr="008C68FB">
        <w:t xml:space="preserve"> </w:t>
      </w:r>
      <w:r w:rsidR="00E806A2" w:rsidRPr="008C68FB">
        <w:t xml:space="preserve">and </w:t>
      </w:r>
      <w:r w:rsidR="001E60FB" w:rsidRPr="008C68FB">
        <w:t>suggest</w:t>
      </w:r>
      <w:r w:rsidR="00E806A2" w:rsidRPr="008C68FB">
        <w:t xml:space="preserve"> how using a </w:t>
      </w:r>
      <w:r w:rsidR="00447537">
        <w:t>multidimensional</w:t>
      </w:r>
      <w:r w:rsidR="00E806A2" w:rsidRPr="008C68FB">
        <w:t xml:space="preserve"> approach could inform future </w:t>
      </w:r>
      <w:r w:rsidR="001E60FB" w:rsidRPr="008C68FB">
        <w:t xml:space="preserve">methods </w:t>
      </w:r>
      <w:r w:rsidR="001B45F6">
        <w:t>o</w:t>
      </w:r>
      <w:r w:rsidR="001E60FB" w:rsidRPr="008C68FB">
        <w:t>f</w:t>
      </w:r>
      <w:r w:rsidR="007C60D6">
        <w:t xml:space="preserve"> </w:t>
      </w:r>
      <w:r w:rsidR="00E806A2" w:rsidRPr="008C68FB">
        <w:t xml:space="preserve">treatment for </w:t>
      </w:r>
      <w:r w:rsidR="009F6E85" w:rsidRPr="008C68FB">
        <w:t>the anorexia of ageing.</w:t>
      </w:r>
    </w:p>
    <w:p w14:paraId="40C442A7" w14:textId="5F46D50C" w:rsidR="00640C01" w:rsidRDefault="00FD17C0" w:rsidP="002F5DD2">
      <w:pPr>
        <w:pStyle w:val="Heading2"/>
      </w:pPr>
      <w:r>
        <w:t>A</w:t>
      </w:r>
      <w:r w:rsidR="00DB183D">
        <w:t xml:space="preserve">ppetite </w:t>
      </w:r>
      <w:r w:rsidR="000004EF">
        <w:t xml:space="preserve">and the </w:t>
      </w:r>
      <w:r w:rsidR="004B322C">
        <w:t>P</w:t>
      </w:r>
      <w:r w:rsidR="0053129B">
        <w:t>athogenesis</w:t>
      </w:r>
      <w:r w:rsidR="004B322C">
        <w:t xml:space="preserve"> of the Anorexia of A</w:t>
      </w:r>
      <w:r w:rsidR="000004EF">
        <w:t>geing</w:t>
      </w:r>
    </w:p>
    <w:p w14:paraId="4BE89C32" w14:textId="02AE9AEF" w:rsidR="00853A8B" w:rsidRDefault="00853A8B" w:rsidP="00BE3C3A">
      <w:r w:rsidRPr="00503DBC">
        <w:t>Understanding of appetite regulation has developed over more than a century</w:t>
      </w:r>
      <w:r w:rsidR="005318FC">
        <w:t xml:space="preserve"> from </w:t>
      </w:r>
      <w:r w:rsidR="002E0B9D">
        <w:t>knowledge</w:t>
      </w:r>
      <w:r w:rsidR="005318FC">
        <w:t xml:space="preserve"> that behaviour is affected by the demands of homeostasis but also learning from past experience and social influence</w:t>
      </w:r>
      <w:r w:rsidR="00971A41">
        <w:t xml:space="preserve"> </w:t>
      </w:r>
      <w:r w:rsidR="00971A41">
        <w:fldChar w:fldCharType="begin"/>
      </w:r>
      <w:r w:rsidR="00971A41">
        <w:instrText xml:space="preserve"> ADDIN EN.CITE &lt;EndNote&gt;&lt;Cite&gt;&lt;Author&gt;Hopkins&lt;/Author&gt;&lt;Year&gt;2000&lt;/Year&gt;&lt;RecNum&gt;381&lt;/RecNum&gt;&lt;DisplayText&gt;[14]&lt;/DisplayText&gt;&lt;record&gt;&lt;rec-number&gt;381&lt;/rec-number&gt;&lt;foreign-keys&gt;&lt;key app="EN" db-id="wdewa0rsb2apxtedsx6vsfd2xsawaxxzef9d" timestamp="1536136554"&gt;381&lt;/key&gt;&lt;/foreign-keys&gt;&lt;ref-type name="Book Section"&gt;5&lt;/ref-type&gt;&lt;contributors&gt;&lt;authors&gt;&lt;author&gt;Hopkins, M.&lt;/author&gt;&lt;author&gt;Blundell, J.&lt;/author&gt;&lt;author&gt;Halford, J.&lt;/author&gt;&lt;author&gt;King, N.&lt;/author&gt;&lt;author&gt;Finlayson, G.&lt;/author&gt;&lt;/authors&gt;&lt;secondary-authors&gt;&lt;author&gt;De Groot, L. J.&lt;/author&gt;&lt;author&gt;Chrousos, G.&lt;/author&gt;&lt;author&gt;Dungan, K.&lt;/author&gt;&lt;author&gt;Feingold, K. R.&lt;/author&gt;&lt;author&gt;Grossman, A.&lt;/author&gt;&lt;author&gt;Hershman, J. M.&lt;/author&gt;&lt;author&gt;Koch, C.&lt;/author&gt;&lt;author&gt;Korbonits, M.&lt;/author&gt;&lt;author&gt;McLachlan, R.&lt;/author&gt;&lt;author&gt;New, M.&lt;/author&gt;&lt;author&gt;Purnell, J.&lt;/author&gt;&lt;author&gt;Rebar, R.&lt;/author&gt;&lt;author&gt;Singer, F.&lt;/author&gt;&lt;author&gt;Vinik, A.&lt;/author&gt;&lt;/secondary-authors&gt;&lt;/contributors&gt;&lt;titles&gt;&lt;title&gt;The Regulation of Food Intake in Humans&lt;/title&gt;&lt;secondary-title&gt;Endotext&lt;/secondary-title&gt;&lt;/titles&gt;&lt;dates&gt;&lt;year&gt;2000&lt;/year&gt;&lt;/dates&gt;&lt;pub-location&gt;South Dartmouth (MA)&lt;/pub-location&gt;&lt;accession-num&gt;25905169&lt;/accession-num&gt;&lt;urls&gt;&lt;related-urls&gt;&lt;url&gt;https://www.ncbi.nlm.nih.gov/pubmed/25905169&lt;/url&gt;&lt;/related-urls&gt;&lt;/urls&gt;&lt;language&gt;eng&lt;/language&gt;&lt;/record&gt;&lt;/Cite&gt;&lt;/EndNote&gt;</w:instrText>
      </w:r>
      <w:r w:rsidR="00971A41">
        <w:fldChar w:fldCharType="separate"/>
      </w:r>
      <w:r w:rsidR="00971A41">
        <w:rPr>
          <w:noProof/>
        </w:rPr>
        <w:t>[14]</w:t>
      </w:r>
      <w:r w:rsidR="00971A41">
        <w:fldChar w:fldCharType="end"/>
      </w:r>
      <w:r w:rsidR="005318FC">
        <w:t xml:space="preserve">. One way to consider the current understanding of influences on a person’s </w:t>
      </w:r>
      <w:r w:rsidR="005318FC">
        <w:lastRenderedPageBreak/>
        <w:t xml:space="preserve">appetite is </w:t>
      </w:r>
      <w:r w:rsidR="002E0B9D">
        <w:t>as</w:t>
      </w:r>
      <w:r w:rsidR="007614CA">
        <w:t xml:space="preserve"> separate</w:t>
      </w:r>
      <w:r w:rsidR="005318FC">
        <w:t xml:space="preserve"> categories of</w:t>
      </w:r>
      <w:r w:rsidR="007614CA">
        <w:t>:</w:t>
      </w:r>
      <w:r w:rsidR="005318FC">
        <w:t xml:space="preserve"> </w:t>
      </w:r>
      <w:r w:rsidRPr="00503DBC">
        <w:t>physiological signalling</w:t>
      </w:r>
      <w:r w:rsidR="005318FC">
        <w:t xml:space="preserve"> (to achieve energy homeostasis)</w:t>
      </w:r>
      <w:r w:rsidRPr="00503DBC">
        <w:t>, hedonis</w:t>
      </w:r>
      <w:r w:rsidR="002E0B9D">
        <w:t xml:space="preserve">m (the reward of eating and </w:t>
      </w:r>
      <w:r w:rsidRPr="00503DBC">
        <w:t xml:space="preserve">associated learning and behaviour) </w:t>
      </w:r>
      <w:r w:rsidRPr="00503DBC">
        <w:fldChar w:fldCharType="begin"/>
      </w:r>
      <w:r w:rsidR="00721150">
        <w:instrText xml:space="preserve"> ADDIN EN.CITE &lt;EndNote&gt;&lt;Cite&gt;&lt;Author&gt;Hopkins&lt;/Author&gt;&lt;Year&gt;2000&lt;/Year&gt;&lt;RecNum&gt;381&lt;/RecNum&gt;&lt;DisplayText&gt;[14]&lt;/DisplayText&gt;&lt;record&gt;&lt;rec-number&gt;381&lt;/rec-number&gt;&lt;foreign-keys&gt;&lt;key app="EN" db-id="wdewa0rsb2apxtedsx6vsfd2xsawaxxzef9d" timestamp="1536136554"&gt;381&lt;/key&gt;&lt;/foreign-keys&gt;&lt;ref-type name="Book Section"&gt;5&lt;/ref-type&gt;&lt;contributors&gt;&lt;authors&gt;&lt;author&gt;Hopkins, M.&lt;/author&gt;&lt;author&gt;Blundell, J.&lt;/author&gt;&lt;author&gt;Halford, J.&lt;/author&gt;&lt;author&gt;King, N.&lt;/author&gt;&lt;author&gt;Finlayson, G.&lt;/author&gt;&lt;/authors&gt;&lt;secondary-authors&gt;&lt;author&gt;De Groot, L. J.&lt;/author&gt;&lt;author&gt;Chrousos, G.&lt;/author&gt;&lt;author&gt;Dungan, K.&lt;/author&gt;&lt;author&gt;Feingold, K. R.&lt;/author&gt;&lt;author&gt;Grossman, A.&lt;/author&gt;&lt;author&gt;Hershman, J. M.&lt;/author&gt;&lt;author&gt;Koch, C.&lt;/author&gt;&lt;author&gt;Korbonits, M.&lt;/author&gt;&lt;author&gt;McLachlan, R.&lt;/author&gt;&lt;author&gt;New, M.&lt;/author&gt;&lt;author&gt;Purnell, J.&lt;/author&gt;&lt;author&gt;Rebar, R.&lt;/author&gt;&lt;author&gt;Singer, F.&lt;/author&gt;&lt;author&gt;Vinik, A.&lt;/author&gt;&lt;/secondary-authors&gt;&lt;/contributors&gt;&lt;titles&gt;&lt;title&gt;The Regulation of Food Intake in Humans&lt;/title&gt;&lt;secondary-title&gt;Endotext&lt;/secondary-title&gt;&lt;/titles&gt;&lt;dates&gt;&lt;year&gt;2000&lt;/year&gt;&lt;/dates&gt;&lt;pub-location&gt;South Dartmouth (MA)&lt;/pub-location&gt;&lt;accession-num&gt;25905169&lt;/accession-num&gt;&lt;urls&gt;&lt;related-urls&gt;&lt;url&gt;https://www.ncbi.nlm.nih.gov/pubmed/25905169&lt;/url&gt;&lt;/related-urls&gt;&lt;/urls&gt;&lt;language&gt;eng&lt;/language&gt;&lt;/record&gt;&lt;/Cite&gt;&lt;/EndNote&gt;</w:instrText>
      </w:r>
      <w:r w:rsidRPr="00503DBC">
        <w:fldChar w:fldCharType="separate"/>
      </w:r>
      <w:r w:rsidR="00721150">
        <w:rPr>
          <w:noProof/>
        </w:rPr>
        <w:t>[14]</w:t>
      </w:r>
      <w:r w:rsidRPr="00503DBC">
        <w:fldChar w:fldCharType="end"/>
      </w:r>
      <w:r w:rsidR="00503DBC" w:rsidRPr="00503DBC">
        <w:t xml:space="preserve">, </w:t>
      </w:r>
      <w:r w:rsidR="00BE3C3A" w:rsidRPr="00503DBC">
        <w:t>and environmental and s</w:t>
      </w:r>
      <w:r w:rsidR="00503DBC">
        <w:t>ocietal influences (</w:t>
      </w:r>
      <w:r w:rsidR="00BE3C3A" w:rsidRPr="00503DBC">
        <w:t>external cues)</w:t>
      </w:r>
      <w:r w:rsidR="00503DBC">
        <w:t xml:space="preserve"> </w:t>
      </w:r>
      <w:r w:rsidR="00503DBC">
        <w:fldChar w:fldCharType="begin"/>
      </w:r>
      <w:r w:rsidR="00331E1E">
        <w:instrText xml:space="preserve"> ADDIN EN.CITE &lt;EndNote&gt;&lt;Cite&gt;&lt;Author&gt;Bilman&lt;/Author&gt;&lt;Year&gt;2017&lt;/Year&gt;&lt;RecNum&gt;279&lt;/RecNum&gt;&lt;DisplayText&gt;[15]&lt;/DisplayText&gt;&lt;record&gt;&lt;rec-number&gt;279&lt;/rec-number&gt;&lt;foreign-keys&gt;&lt;key app="EN" db-id="wdewa0rsb2apxtedsx6vsfd2xsawaxxzef9d" timestamp="1536136547"&gt;279&lt;/key&gt;&lt;/foreign-keys&gt;&lt;ref-type name="Journal Article"&gt;17&lt;/ref-type&gt;&lt;contributors&gt;&lt;authors&gt;&lt;author&gt;Bilman, E.&lt;/author&gt;&lt;author&gt;van Kleef, E.&lt;/author&gt;&lt;author&gt;van Trijp, H.&lt;/author&gt;&lt;/authors&gt;&lt;/contributors&gt;&lt;auth-address&gt;a Wageningen University, Marketing and Consumer Behaviour Group , Wageningen , The Netherlands.&lt;/auth-address&gt;&lt;titles&gt;&lt;title&gt;External Cues Challenging the Internal Appetite Control System-Overview and Practical Implications&lt;/title&gt;&lt;secondary-title&gt;Critical Reviews in Food Science and Nutrition&lt;/secondary-title&gt;&lt;/titles&gt;&lt;periodical&gt;&lt;full-title&gt;Critical Reviews in Food Science and Nutrition&lt;/full-title&gt;&lt;/periodical&gt;&lt;pages&gt;2825-2834&lt;/pages&gt;&lt;volume&gt;57&lt;/volume&gt;&lt;number&gt;13&lt;/number&gt;&lt;edition&gt;2015/10/16&lt;/edition&gt;&lt;keywords&gt;&lt;keyword&gt;Appetite&lt;/keyword&gt;&lt;keyword&gt;Appetite Regulation/*physiology&lt;/keyword&gt;&lt;keyword&gt;Conditioning, Classical&lt;/keyword&gt;&lt;keyword&gt;*Cues&lt;/keyword&gt;&lt;keyword&gt;Eating&lt;/keyword&gt;&lt;keyword&gt;Energy Intake&lt;/keyword&gt;&lt;keyword&gt;*Feeding Behavior&lt;/keyword&gt;&lt;keyword&gt;Humans&lt;/keyword&gt;&lt;keyword&gt;Obesity/prevention &amp;amp; control&lt;/keyword&gt;&lt;keyword&gt;Satiation&lt;/keyword&gt;&lt;keyword&gt;Food environment&lt;/keyword&gt;&lt;keyword&gt;food intake&lt;/keyword&gt;&lt;keyword&gt;obesity&lt;/keyword&gt;&lt;keyword&gt;satiety&lt;/keyword&gt;&lt;/keywords&gt;&lt;dates&gt;&lt;year&gt;2017&lt;/year&gt;&lt;pub-dates&gt;&lt;date&gt;Sep&lt;/date&gt;&lt;/pub-dates&gt;&lt;/dates&gt;&lt;isbn&gt;1549-7852 (Electronic)&amp;#xD;1040-8398 (Linking)&lt;/isbn&gt;&lt;accession-num&gt;26463499&lt;/accession-num&gt;&lt;urls&gt;&lt;related-urls&gt;&lt;url&gt;https://www.ncbi.nlm.nih.gov/pubmed/26463499&lt;/url&gt;&lt;url&gt;https://www.tandfonline.com/doi/pdf/10.1080/10408398.2015.1073140?needAccess=true&lt;/url&gt;&lt;/related-urls&gt;&lt;/urls&gt;&lt;electronic-resource-num&gt;10.1080/10408398.2015.1073140&lt;/electronic-resource-num&gt;&lt;/record&gt;&lt;/Cite&gt;&lt;/EndNote&gt;</w:instrText>
      </w:r>
      <w:r w:rsidR="00503DBC">
        <w:fldChar w:fldCharType="separate"/>
      </w:r>
      <w:r w:rsidR="00721150">
        <w:rPr>
          <w:noProof/>
        </w:rPr>
        <w:t>[15]</w:t>
      </w:r>
      <w:r w:rsidR="00503DBC">
        <w:fldChar w:fldCharType="end"/>
      </w:r>
      <w:r w:rsidR="00503DBC">
        <w:t>.</w:t>
      </w:r>
    </w:p>
    <w:p w14:paraId="1A3373D9" w14:textId="733824CC" w:rsidR="0053129B" w:rsidRPr="0053129B" w:rsidRDefault="0091255B" w:rsidP="0053129B">
      <w:pPr>
        <w:pStyle w:val="Heading3"/>
      </w:pPr>
      <w:r>
        <w:t>Physiology</w:t>
      </w:r>
    </w:p>
    <w:p w14:paraId="2CB739EB" w14:textId="0CC3BA78" w:rsidR="001525BB" w:rsidRDefault="00B44296" w:rsidP="00D237B4">
      <w:r>
        <w:t xml:space="preserve">The physiological signalling </w:t>
      </w:r>
      <w:r w:rsidR="002E0B9D">
        <w:t>that</w:t>
      </w:r>
      <w:r>
        <w:t xml:space="preserve"> regulates appetite </w:t>
      </w:r>
      <w:r w:rsidR="001525BB">
        <w:t xml:space="preserve">is </w:t>
      </w:r>
      <w:r>
        <w:t xml:space="preserve">a complex network, </w:t>
      </w:r>
      <w:r w:rsidR="001525BB">
        <w:t xml:space="preserve">both central and peripheral, which interact and are </w:t>
      </w:r>
      <w:r w:rsidR="00BA62B0">
        <w:t>processed</w:t>
      </w:r>
      <w:r w:rsidR="001525BB" w:rsidRPr="00FA1A12">
        <w:t xml:space="preserve"> in </w:t>
      </w:r>
      <w:r w:rsidR="00D237B4" w:rsidRPr="00FA1A12">
        <w:t xml:space="preserve">the arcuate nucleus </w:t>
      </w:r>
      <w:r w:rsidR="00D237B4">
        <w:t>within</w:t>
      </w:r>
      <w:r w:rsidR="001525BB" w:rsidRPr="00FA1A12">
        <w:t xml:space="preserve"> the hypothalamus (referred to as the appetite control centre</w:t>
      </w:r>
      <w:r w:rsidR="001525BB">
        <w:t xml:space="preserve">) </w:t>
      </w:r>
      <w:r w:rsidR="001525BB">
        <w:fldChar w:fldCharType="begin">
          <w:fldData xml:space="preserve">PEVuZE5vdGU+PENpdGU+PEF1dGhvcj5XZWx0ZW5zPC9BdXRob3I+PFllYXI+MjAxODwvWWVhcj48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=
</w:fldData>
        </w:fldChar>
      </w:r>
      <w:r w:rsidR="00331E1E">
        <w:instrText xml:space="preserve"> ADDIN EN.CITE </w:instrText>
      </w:r>
      <w:r w:rsidR="00331E1E">
        <w:fldChar w:fldCharType="begin">
          <w:fldData xml:space="preserve">PEVuZE5vdGU+PENpdGU+PEF1dGhvcj5XZWx0ZW5zPC9BdXRob3I+PFllYXI+MjAxODwvWWVhcj48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=
</w:fldData>
        </w:fldChar>
      </w:r>
      <w:r w:rsidR="00331E1E">
        <w:instrText xml:space="preserve"> ADDIN EN.CITE.DATA </w:instrText>
      </w:r>
      <w:r w:rsidR="00331E1E">
        <w:fldChar w:fldCharType="end"/>
      </w:r>
      <w:r w:rsidR="001525BB">
        <w:fldChar w:fldCharType="separate"/>
      </w:r>
      <w:r w:rsidR="00721150">
        <w:rPr>
          <w:noProof/>
        </w:rPr>
        <w:t>[16, 17]</w:t>
      </w:r>
      <w:r w:rsidR="001525BB">
        <w:fldChar w:fldCharType="end"/>
      </w:r>
      <w:r w:rsidR="001525BB" w:rsidRPr="00FA1A12">
        <w:t>.</w:t>
      </w:r>
      <w:r w:rsidR="001525BB">
        <w:t xml:space="preserve"> This appetite control centre </w:t>
      </w:r>
      <w:r w:rsidR="001525BB" w:rsidRPr="00FA1A12">
        <w:t>has a stimulatory and inhibitory circuit</w:t>
      </w:r>
      <w:r w:rsidR="001525BB">
        <w:t xml:space="preserve"> </w:t>
      </w:r>
      <w:r w:rsidR="008F4C0B">
        <w:t>a</w:t>
      </w:r>
      <w:r w:rsidR="00EE424A" w:rsidRPr="00FA1A12">
        <w:t>ffect</w:t>
      </w:r>
      <w:r w:rsidR="003A46C0">
        <w:t>ing</w:t>
      </w:r>
      <w:r w:rsidR="001525BB" w:rsidRPr="00FA1A12">
        <w:t xml:space="preserve"> </w:t>
      </w:r>
      <w:r w:rsidR="00EE424A">
        <w:t>multiple</w:t>
      </w:r>
      <w:r w:rsidR="001525BB" w:rsidRPr="00FA1A12">
        <w:t xml:space="preserve"> </w:t>
      </w:r>
      <w:r w:rsidR="00EE424A">
        <w:t xml:space="preserve">downstream </w:t>
      </w:r>
      <w:r w:rsidR="001525BB" w:rsidRPr="00FA1A12">
        <w:t>pathways</w:t>
      </w:r>
      <w:r w:rsidR="00981D53">
        <w:t xml:space="preserve">, including other areas of the </w:t>
      </w:r>
      <w:r w:rsidR="00981D53" w:rsidRPr="005318FC">
        <w:t>brain</w:t>
      </w:r>
      <w:r w:rsidR="005318FC" w:rsidRPr="005318FC">
        <w:t xml:space="preserve">, </w:t>
      </w:r>
      <w:r w:rsidR="002E0B9D">
        <w:t xml:space="preserve">the </w:t>
      </w:r>
      <w:r w:rsidR="005318FC" w:rsidRPr="005318FC">
        <w:t>peripheral nerv</w:t>
      </w:r>
      <w:r w:rsidR="002E0B9D">
        <w:t>ous system and endocrine organs</w:t>
      </w:r>
      <w:r w:rsidR="001525BB">
        <w:t xml:space="preserve"> </w:t>
      </w:r>
      <w:r w:rsidR="00C76C5D">
        <w:fldChar w:fldCharType="begin"/>
      </w:r>
      <w:r w:rsidR="00331E1E">
        <w:instrText xml:space="preserve"> ADDIN EN.CITE &lt;EndNote&gt;&lt;Cite&gt;&lt;Author&gt;Coll&lt;/Author&gt;&lt;Year&gt;2007&lt;/Year&gt;&lt;RecNum&gt;764&lt;/RecNum&gt;&lt;DisplayText&gt;[17]&lt;/DisplayText&gt;&lt;record&gt;&lt;rec-number&gt;764&lt;/rec-number&gt;&lt;foreign-keys&gt;&lt;key app="EN" db-id="wdewa0rsb2apxtedsx6vsfd2xsawaxxzef9d" timestamp="1556031007"&gt;764&lt;/key&gt;&lt;/foreign-keys&gt;&lt;ref-type name="Journal Article"&gt;17&lt;/ref-type&gt;&lt;contributors&gt;&lt;authors&gt;&lt;author&gt;Coll, Anthony P.&lt;/author&gt;&lt;author&gt;Farooqi, I. Sadaf&lt;/author&gt;&lt;author&gt;O&amp;apos;Rahilly, Stephen&lt;/author&gt;&lt;/authors&gt;&lt;/contributors&gt;&lt;titles&gt;&lt;title&gt;The Hormonal Control of Food Intake&lt;/title&gt;&lt;secondary-title&gt;Cell&lt;/secondary-title&gt;&lt;/titles&gt;&lt;periodical&gt;&lt;full-title&gt;Cell&lt;/full-title&gt;&lt;/periodical&gt;&lt;pages&gt;251-262&lt;/pages&gt;&lt;volume&gt;129&lt;/volume&gt;&lt;number&gt;2&lt;/number&gt;&lt;dates&gt;&lt;year&gt;2007&lt;/year&gt;&lt;/dates&gt;&lt;publisher&gt;Cell Press&lt;/publisher&gt;&lt;isbn&gt;0092-8674&amp;#xD;1097-4172&lt;/isbn&gt;&lt;accession-num&gt;17448988&lt;/accession-num&gt;&lt;urls&gt;&lt;related-urls&gt;&lt;url&gt;https://www.ncbi.nlm.nih.gov/pubmed/17448988&lt;/url&gt;&lt;url&gt;https://www.ncbi.nlm.nih.gov/pmc/PMC2202913/&lt;/url&gt;&lt;url&gt;https://www.sciencedirect.com/science/article/pii/S0092867407004473?via%3Dihub&lt;/url&gt;&lt;/related-urls&gt;&lt;/urls&gt;&lt;electronic-resource-num&gt;10.1016/j.cell.2007.04.001&lt;/electronic-resource-num&gt;&lt;remote-database-name&gt;PubMed&lt;/remote-database-name&gt;&lt;language&gt;eng&lt;/language&gt;&lt;/record&gt;&lt;/Cite&gt;&lt;/EndNote&gt;</w:instrText>
      </w:r>
      <w:r w:rsidR="00C76C5D">
        <w:fldChar w:fldCharType="separate"/>
      </w:r>
      <w:r w:rsidR="00721150">
        <w:rPr>
          <w:noProof/>
        </w:rPr>
        <w:t>[17]</w:t>
      </w:r>
      <w:r w:rsidR="00C76C5D">
        <w:fldChar w:fldCharType="end"/>
      </w:r>
      <w:r w:rsidR="001525BB" w:rsidRPr="00FA1A12">
        <w:t xml:space="preserve">. </w:t>
      </w:r>
      <w:r w:rsidR="00CD1114">
        <w:t xml:space="preserve">The main peripheral </w:t>
      </w:r>
      <w:r w:rsidR="002E0B9D">
        <w:t xml:space="preserve">upstream </w:t>
      </w:r>
      <w:r w:rsidR="00CD1114">
        <w:t>components of appetite signal</w:t>
      </w:r>
      <w:r w:rsidR="00647CD3">
        <w:t>ling</w:t>
      </w:r>
      <w:r w:rsidR="00FE6A83">
        <w:t xml:space="preserve">, </w:t>
      </w:r>
      <w:r w:rsidR="002E0B9D">
        <w:t>communicating to</w:t>
      </w:r>
      <w:r w:rsidR="00FE6A83">
        <w:t xml:space="preserve"> the appetite control centre</w:t>
      </w:r>
      <w:r w:rsidR="002E0B9D">
        <w:t>,</w:t>
      </w:r>
      <w:r w:rsidR="00647CD3">
        <w:t xml:space="preserve"> include energy</w:t>
      </w:r>
      <w:r w:rsidR="002E0B9D">
        <w:t>-</w:t>
      </w:r>
      <w:r w:rsidR="00647CD3">
        <w:t xml:space="preserve">expenditure </w:t>
      </w:r>
      <w:r w:rsidR="00CD1114">
        <w:t xml:space="preserve">signalling linked to </w:t>
      </w:r>
      <w:r w:rsidR="008F4C0B">
        <w:t>resting</w:t>
      </w:r>
      <w:r w:rsidR="002E0B9D">
        <w:t xml:space="preserve"> metabolic rate and</w:t>
      </w:r>
      <w:r w:rsidR="00CD1114">
        <w:t xml:space="preserve"> </w:t>
      </w:r>
      <w:r w:rsidR="00647CD3">
        <w:t>neuro-endocrine</w:t>
      </w:r>
      <w:r w:rsidR="00CD1114">
        <w:t xml:space="preserve"> signalling</w:t>
      </w:r>
      <w:r w:rsidR="00647CD3">
        <w:t xml:space="preserve"> </w:t>
      </w:r>
      <w:r w:rsidR="003A46C0">
        <w:t>from the gut</w:t>
      </w:r>
      <w:r w:rsidR="002E0B9D">
        <w:t xml:space="preserve"> (both hunger and satiety)</w:t>
      </w:r>
      <w:r w:rsidR="00ED59FB">
        <w:t xml:space="preserve">, </w:t>
      </w:r>
      <w:r w:rsidR="00981D53">
        <w:t>pancreas and adipose tissue (</w:t>
      </w:r>
      <w:r w:rsidR="002E0B9D">
        <w:t xml:space="preserve">referred to as </w:t>
      </w:r>
      <w:r w:rsidR="00CD1114">
        <w:t>energy availability signalling</w:t>
      </w:r>
      <w:r w:rsidR="00981D53">
        <w:t>)</w:t>
      </w:r>
      <w:r w:rsidR="00CD1114">
        <w:t xml:space="preserve"> (</w:t>
      </w:r>
      <w:r w:rsidR="009465F9">
        <w:t>summarised in F</w:t>
      </w:r>
      <w:r w:rsidR="00CD1114">
        <w:t xml:space="preserve">igure 1). </w:t>
      </w:r>
    </w:p>
    <w:p w14:paraId="5A8CDCF0" w14:textId="49CDE28C" w:rsidR="001525BB" w:rsidRDefault="00ED59FB" w:rsidP="00ED59FB">
      <w:pPr>
        <w:pStyle w:val="EndNoteBibliography"/>
        <w:numPr>
          <w:ilvl w:val="0"/>
          <w:numId w:val="0"/>
        </w:numPr>
      </w:pPr>
      <w:r>
        <w:rPr>
          <w:noProof w:val="0"/>
          <w:lang w:val="en-GB"/>
        </w:rPr>
        <w:t>R</w:t>
      </w:r>
      <w:r w:rsidRPr="00FA1A12">
        <w:rPr>
          <w:noProof w:val="0"/>
          <w:lang w:val="en-GB"/>
        </w:rPr>
        <w:t xml:space="preserve">esting basal metabolic rate has been </w:t>
      </w:r>
      <w:r w:rsidR="00EE424A">
        <w:rPr>
          <w:noProof w:val="0"/>
          <w:lang w:val="en-GB"/>
        </w:rPr>
        <w:t>proposed</w:t>
      </w:r>
      <w:r w:rsidRPr="00FA1A12">
        <w:rPr>
          <w:noProof w:val="0"/>
          <w:lang w:val="en-GB"/>
        </w:rPr>
        <w:t xml:space="preserve"> as a </w:t>
      </w:r>
      <w:r w:rsidR="00EE424A">
        <w:rPr>
          <w:noProof w:val="0"/>
          <w:lang w:val="en-GB"/>
        </w:rPr>
        <w:t>background</w:t>
      </w:r>
      <w:r w:rsidRPr="00FA1A12">
        <w:rPr>
          <w:noProof w:val="0"/>
          <w:lang w:val="en-GB"/>
        </w:rPr>
        <w:t xml:space="preserve"> </w:t>
      </w:r>
      <w:r w:rsidR="003A46C0">
        <w:rPr>
          <w:noProof w:val="0"/>
          <w:lang w:val="en-GB"/>
        </w:rPr>
        <w:t>driver for</w:t>
      </w:r>
      <w:r w:rsidRPr="00FA1A12">
        <w:rPr>
          <w:noProof w:val="0"/>
          <w:lang w:val="en-GB"/>
        </w:rPr>
        <w:t xml:space="preserve"> hunger</w:t>
      </w:r>
      <w:r>
        <w:rPr>
          <w:noProof w:val="0"/>
          <w:lang w:val="en-GB"/>
        </w:rPr>
        <w:t xml:space="preserve">, with </w:t>
      </w:r>
      <w:r w:rsidRPr="00FA1A12">
        <w:rPr>
          <w:noProof w:val="0"/>
          <w:lang w:val="en-GB"/>
        </w:rPr>
        <w:t>fat free mass energy expenditure</w:t>
      </w:r>
      <w:r>
        <w:rPr>
          <w:noProof w:val="0"/>
          <w:lang w:val="en-GB"/>
        </w:rPr>
        <w:t xml:space="preserve"> </w:t>
      </w:r>
      <w:r w:rsidR="00981D53">
        <w:rPr>
          <w:noProof w:val="0"/>
          <w:lang w:val="en-GB"/>
        </w:rPr>
        <w:t xml:space="preserve">being </w:t>
      </w:r>
      <w:r>
        <w:rPr>
          <w:noProof w:val="0"/>
          <w:lang w:val="en-GB"/>
        </w:rPr>
        <w:t>a major contributor to this</w:t>
      </w:r>
      <w:r w:rsidRPr="00FA1A12">
        <w:rPr>
          <w:noProof w:val="0"/>
          <w:lang w:val="en-GB"/>
        </w:rPr>
        <w:t xml:space="preserve"> </w:t>
      </w:r>
      <w:r>
        <w:rPr>
          <w:noProof w:val="0"/>
          <w:lang w:val="en-GB"/>
        </w:rPr>
        <w:fldChar w:fldCharType="begin">
          <w:fldData xml:space="preserve">PEVuZE5vdGU+PENpdGU+PEF1dGhvcj5Ib3BraW5zPC9BdXRob3I+PFllYXI+MjAxNjwvWWVhcj48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</w:fldData>
        </w:fldChar>
      </w:r>
      <w:r w:rsidR="00331E1E">
        <w:rPr>
          <w:noProof w:val="0"/>
          <w:lang w:val="en-GB"/>
        </w:rPr>
        <w:instrText xml:space="preserve"> ADDIN EN.CITE </w:instrText>
      </w:r>
      <w:r w:rsidR="00331E1E">
        <w:rPr>
          <w:noProof w:val="0"/>
          <w:lang w:val="en-GB"/>
        </w:rPr>
        <w:fldChar w:fldCharType="begin">
          <w:fldData xml:space="preserve">PEVuZE5vdGU+PENpdGU+PEF1dGhvcj5Ib3BraW5zPC9BdXRob3I+PFllYXI+MjAxNjwvWWVhcj48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</w:fldData>
        </w:fldChar>
      </w:r>
      <w:r w:rsidR="00331E1E">
        <w:rPr>
          <w:noProof w:val="0"/>
          <w:lang w:val="en-GB"/>
        </w:rPr>
        <w:instrText xml:space="preserve"> ADDIN EN.CITE.DATA </w:instrText>
      </w:r>
      <w:r w:rsidR="00331E1E">
        <w:rPr>
          <w:noProof w:val="0"/>
          <w:lang w:val="en-GB"/>
        </w:rPr>
      </w:r>
      <w:r w:rsidR="00331E1E">
        <w:rPr>
          <w:noProof w:val="0"/>
          <w:lang w:val="en-GB"/>
        </w:rPr>
        <w:fldChar w:fldCharType="end"/>
      </w:r>
      <w:r>
        <w:rPr>
          <w:noProof w:val="0"/>
          <w:lang w:val="en-GB"/>
        </w:rPr>
      </w:r>
      <w:r>
        <w:rPr>
          <w:noProof w:val="0"/>
          <w:lang w:val="en-GB"/>
        </w:rPr>
        <w:fldChar w:fldCharType="separate"/>
      </w:r>
      <w:r w:rsidR="00721150">
        <w:rPr>
          <w:lang w:val="en-GB"/>
        </w:rPr>
        <w:t>[18]</w:t>
      </w:r>
      <w:r>
        <w:rPr>
          <w:noProof w:val="0"/>
          <w:lang w:val="en-GB"/>
        </w:rPr>
        <w:fldChar w:fldCharType="end"/>
      </w:r>
      <w:r w:rsidRPr="00FA1A12">
        <w:rPr>
          <w:noProof w:val="0"/>
          <w:lang w:val="en-GB"/>
        </w:rPr>
        <w:t xml:space="preserve">. </w:t>
      </w:r>
      <w:r w:rsidR="008F4C0B">
        <w:rPr>
          <w:noProof w:val="0"/>
          <w:lang w:val="en-GB"/>
        </w:rPr>
        <w:t>However t</w:t>
      </w:r>
      <w:r w:rsidRPr="00FA1A12">
        <w:rPr>
          <w:noProof w:val="0"/>
          <w:lang w:val="en-GB"/>
        </w:rPr>
        <w:t xml:space="preserve">he </w:t>
      </w:r>
      <w:r w:rsidR="008F4C0B">
        <w:rPr>
          <w:noProof w:val="0"/>
          <w:lang w:val="en-GB"/>
        </w:rPr>
        <w:t>mechanisms</w:t>
      </w:r>
      <w:r w:rsidRPr="00FA1A12">
        <w:rPr>
          <w:noProof w:val="0"/>
          <w:lang w:val="en-GB"/>
        </w:rPr>
        <w:t xml:space="preserve"> of</w:t>
      </w:r>
      <w:r w:rsidR="00647CD3">
        <w:rPr>
          <w:noProof w:val="0"/>
          <w:lang w:val="en-GB"/>
        </w:rPr>
        <w:t xml:space="preserve"> this</w:t>
      </w:r>
      <w:r w:rsidR="002E0B9D">
        <w:rPr>
          <w:noProof w:val="0"/>
          <w:lang w:val="en-GB"/>
        </w:rPr>
        <w:t xml:space="preserve"> energy-</w:t>
      </w:r>
      <w:r>
        <w:rPr>
          <w:noProof w:val="0"/>
          <w:lang w:val="en-GB"/>
        </w:rPr>
        <w:t>expenditure signalling</w:t>
      </w:r>
      <w:r w:rsidR="00647CD3">
        <w:rPr>
          <w:noProof w:val="0"/>
          <w:lang w:val="en-GB"/>
        </w:rPr>
        <w:t xml:space="preserve"> </w:t>
      </w:r>
      <w:r w:rsidR="008F4C0B">
        <w:rPr>
          <w:noProof w:val="0"/>
          <w:lang w:val="en-GB"/>
        </w:rPr>
        <w:t>are</w:t>
      </w:r>
      <w:r w:rsidR="00647CD3">
        <w:rPr>
          <w:noProof w:val="0"/>
          <w:lang w:val="en-GB"/>
        </w:rPr>
        <w:t xml:space="preserve"> </w:t>
      </w:r>
      <w:r w:rsidRPr="00FA1A12">
        <w:rPr>
          <w:noProof w:val="0"/>
          <w:lang w:val="en-GB"/>
        </w:rPr>
        <w:t>unclear</w:t>
      </w:r>
      <w:r w:rsidR="00A60E05">
        <w:rPr>
          <w:noProof w:val="0"/>
          <w:lang w:val="en-GB"/>
        </w:rPr>
        <w:t xml:space="preserve"> and a possible relationship between hunger and loss of fat free mass seen in older people, is currently un</w:t>
      </w:r>
      <w:r w:rsidR="00A220D2">
        <w:rPr>
          <w:noProof w:val="0"/>
          <w:lang w:val="en-GB"/>
        </w:rPr>
        <w:t>der-</w:t>
      </w:r>
      <w:r w:rsidR="00A60E05">
        <w:rPr>
          <w:noProof w:val="0"/>
          <w:lang w:val="en-GB"/>
        </w:rPr>
        <w:t>explored.</w:t>
      </w:r>
      <w:r w:rsidR="00424643">
        <w:rPr>
          <w:noProof w:val="0"/>
          <w:lang w:val="en-GB"/>
        </w:rPr>
        <w:t xml:space="preserve"> </w:t>
      </w:r>
      <w:r>
        <w:rPr>
          <w:noProof w:val="0"/>
          <w:lang w:val="en-GB"/>
        </w:rPr>
        <w:t>The other chief driver of hunger</w:t>
      </w:r>
      <w:r w:rsidR="00C267B7">
        <w:rPr>
          <w:noProof w:val="0"/>
          <w:lang w:val="en-GB"/>
        </w:rPr>
        <w:t xml:space="preserve"> </w:t>
      </w:r>
      <w:r>
        <w:rPr>
          <w:noProof w:val="0"/>
          <w:lang w:val="en-GB"/>
        </w:rPr>
        <w:t>i</w:t>
      </w:r>
      <w:r w:rsidR="002E0B9D">
        <w:rPr>
          <w:noProof w:val="0"/>
          <w:lang w:val="en-GB"/>
        </w:rPr>
        <w:t xml:space="preserve">s the hormone ghrelin, </w:t>
      </w:r>
      <w:r>
        <w:rPr>
          <w:noProof w:val="0"/>
          <w:lang w:val="en-GB"/>
        </w:rPr>
        <w:t xml:space="preserve">released during fasting as a </w:t>
      </w:r>
      <w:r w:rsidR="00F73EB5">
        <w:rPr>
          <w:noProof w:val="0"/>
          <w:lang w:val="en-GB"/>
        </w:rPr>
        <w:t>signalling molecule</w:t>
      </w:r>
      <w:r>
        <w:rPr>
          <w:noProof w:val="0"/>
          <w:lang w:val="en-GB"/>
        </w:rPr>
        <w:t xml:space="preserve"> of the </w:t>
      </w:r>
      <w:r w:rsidR="00BA1354">
        <w:t>gut-brain-</w:t>
      </w:r>
      <w:r w:rsidR="002D3547">
        <w:t xml:space="preserve">axis </w:t>
      </w:r>
      <w:r w:rsidR="002D3547">
        <w:fldChar w:fldCharType="begin"/>
      </w:r>
      <w:r w:rsidR="00331E1E">
        <w:instrText xml:space="preserve"> ADDIN EN.CITE &lt;EndNote&gt;&lt;Cite&gt;&lt;Author&gt;Weltens&lt;/Author&gt;&lt;Year&gt;2018&lt;/Year&gt;&lt;RecNum&gt;705&lt;/RecNum&gt;&lt;DisplayText&gt;[16]&lt;/DisplayText&gt;&lt;record&gt;&lt;rec-number&gt;705&lt;/rec-number&gt;&lt;foreign-keys&gt;&lt;key app="EN" db-id="wdewa0rsb2apxtedsx6vsfd2xsawaxxzef9d" timestamp="1542892483"&gt;705&lt;/key&gt;&lt;/foreign-keys&gt;&lt;ref-type name="Journal Article"&gt;17&lt;/ref-type&gt;&lt;contributors&gt;&lt;authors&gt;&lt;author&gt;Weltens, Nathalie&lt;/author&gt;&lt;author&gt;Iven, Julie&lt;/author&gt;&lt;author&gt;Oudenhove, Lukas&lt;/author&gt;&lt;author&gt;Kano, Michiko&lt;/author&gt;&lt;/authors&gt;&lt;/contributors&gt;&lt;titles&gt;&lt;title&gt;The Gut–Brain Axis in Health Neuroscience: Implications for Functional Gastrointestinal Disorders and Appetite Regulation&lt;/title&gt;&lt;secondary-title&gt;Annals of the New York Academy of Sciences&lt;/secondary-title&gt;&lt;/titles&gt;&lt;periodical&gt;&lt;full-title&gt;Annals of the New York Academy of Sciences&lt;/full-title&gt;&lt;/periodical&gt;&lt;pages&gt;129-150&lt;/pages&gt;&lt;volume&gt;1428&lt;/volume&gt;&lt;number&gt;1&lt;/number&gt;&lt;dates&gt;&lt;year&gt;2018&lt;/year&gt;&lt;/dates&gt;&lt;urls&gt;&lt;related-urls&gt;&lt;url&gt;https://nyaspubs.onlinelibrary.wiley.com/doi/abs/10.1111/nyas.13969&lt;/url&gt;&lt;url&gt;https://nyaspubs.onlinelibrary.wiley.com/doi/pdf/10.1111/nyas.13969&lt;/url&gt;&lt;/related-urls&gt;&lt;/urls&gt;&lt;electronic-resource-num&gt;doi:10.1111/nyas.13969&lt;/electronic-resource-num&gt;&lt;/record&gt;&lt;/Cite&gt;&lt;/EndNote&gt;</w:instrText>
      </w:r>
      <w:r w:rsidR="002D3547">
        <w:fldChar w:fldCharType="separate"/>
      </w:r>
      <w:r w:rsidR="00721150">
        <w:t>[16]</w:t>
      </w:r>
      <w:r w:rsidR="002D3547">
        <w:fldChar w:fldCharType="end"/>
      </w:r>
      <w:r w:rsidR="002D3547">
        <w:t>. This</w:t>
      </w:r>
      <w:r w:rsidR="00913EE7">
        <w:t xml:space="preserve"> term</w:t>
      </w:r>
      <w:r w:rsidR="002D3547">
        <w:t xml:space="preserve"> descri</w:t>
      </w:r>
      <w:r w:rsidR="002E0B9D">
        <w:t xml:space="preserve">bes </w:t>
      </w:r>
      <w:r w:rsidR="001525BB">
        <w:t xml:space="preserve">bidirectional </w:t>
      </w:r>
      <w:r w:rsidR="002D3547">
        <w:t>communication betwee</w:t>
      </w:r>
      <w:r w:rsidR="00913EE7">
        <w:t>n the brain and gut, which a</w:t>
      </w:r>
      <w:r w:rsidR="002D3547">
        <w:t>ffects multiple bodily systems</w:t>
      </w:r>
      <w:r w:rsidR="00647CD3">
        <w:t>,</w:t>
      </w:r>
      <w:r w:rsidR="001525BB">
        <w:t xml:space="preserve"> </w:t>
      </w:r>
      <w:r w:rsidR="00913EE7">
        <w:t>integrat</w:t>
      </w:r>
      <w:r w:rsidR="00A220D2">
        <w:t>ing</w:t>
      </w:r>
      <w:r w:rsidR="004F6DA5">
        <w:t xml:space="preserve"> digestion</w:t>
      </w:r>
      <w:r w:rsidR="00B339B5">
        <w:t xml:space="preserve"> and nutrition</w:t>
      </w:r>
      <w:r w:rsidR="001525BB">
        <w:t xml:space="preserve"> into </w:t>
      </w:r>
      <w:r w:rsidR="004F6DA5">
        <w:t xml:space="preserve">a person’s </w:t>
      </w:r>
      <w:r w:rsidR="002D3547">
        <w:t>overall physical</w:t>
      </w:r>
      <w:r w:rsidR="004F6DA5">
        <w:t xml:space="preserve"> and psychological state </w:t>
      </w:r>
      <w:r w:rsidR="002D3547">
        <w:fldChar w:fldCharType="begin"/>
      </w:r>
      <w:r w:rsidR="00331E1E">
        <w:instrText xml:space="preserve"> ADDIN EN.CITE &lt;EndNote&gt;&lt;Cite&gt;&lt;Author&gt;Weltens&lt;/Author&gt;&lt;Year&gt;2018&lt;/Year&gt;&lt;RecNum&gt;705&lt;/RecNum&gt;&lt;DisplayText&gt;[16]&lt;/DisplayText&gt;&lt;record&gt;&lt;rec-number&gt;705&lt;/rec-number&gt;&lt;foreign-keys&gt;&lt;key app="EN" db-id="wdewa0rsb2apxtedsx6vsfd2xsawaxxzef9d" timestamp="1542892483"&gt;705&lt;/key&gt;&lt;/foreign-keys&gt;&lt;ref-type name="Journal Article"&gt;17&lt;/ref-type&gt;&lt;contributors&gt;&lt;authors&gt;&lt;author&gt;Weltens, Nathalie&lt;/author&gt;&lt;author&gt;Iven, Julie&lt;/author&gt;&lt;author&gt;Oudenhove, Lukas&lt;/author&gt;&lt;author&gt;Kano, Michiko&lt;/author&gt;&lt;/authors&gt;&lt;/contributors&gt;&lt;titles&gt;&lt;title&gt;The Gut–Brain Axis in Health Neuroscience: Implications for Functional Gastrointestinal Disorders and Appetite Regulation&lt;/title&gt;&lt;secondary-title&gt;Annals of the New York Academy of Sciences&lt;/secondary-title&gt;&lt;/titles&gt;&lt;periodical&gt;&lt;full-title&gt;Annals of the New York Academy of Sciences&lt;/full-title&gt;&lt;/periodical&gt;&lt;pages&gt;129-150&lt;/pages&gt;&lt;volume&gt;1428&lt;/volume&gt;&lt;number&gt;1&lt;/number&gt;&lt;dates&gt;&lt;year&gt;2018&lt;/year&gt;&lt;/dates&gt;&lt;urls&gt;&lt;related-urls&gt;&lt;url&gt;https://nyaspubs.onlinelibrary.wiley.com/doi/abs/10.1111/nyas.13969&lt;/url&gt;&lt;url&gt;https://nyaspubs.onlinelibrary.wiley.com/doi/pdf/10.1111/nyas.13969&lt;/url&gt;&lt;/related-urls&gt;&lt;/urls&gt;&lt;electronic-resource-num&gt;doi:10.1111/nyas.13969&lt;/electronic-resource-num&gt;&lt;/record&gt;&lt;/Cite&gt;&lt;/EndNote&gt;</w:instrText>
      </w:r>
      <w:r w:rsidR="002D3547">
        <w:fldChar w:fldCharType="separate"/>
      </w:r>
      <w:r w:rsidR="00721150">
        <w:t>[16]</w:t>
      </w:r>
      <w:r w:rsidR="002D3547">
        <w:fldChar w:fldCharType="end"/>
      </w:r>
      <w:r w:rsidR="007022CA">
        <w:t xml:space="preserve">. </w:t>
      </w:r>
      <w:r w:rsidR="004B4DD7">
        <w:t>The</w:t>
      </w:r>
      <w:r>
        <w:t xml:space="preserve"> axis also plays a </w:t>
      </w:r>
      <w:r w:rsidR="00B339B5">
        <w:t>part</w:t>
      </w:r>
      <w:r>
        <w:t xml:space="preserve"> in </w:t>
      </w:r>
      <w:r w:rsidR="004F4EFC">
        <w:t xml:space="preserve">satiation and </w:t>
      </w:r>
      <w:r w:rsidR="00480F43">
        <w:t>satiety signalling. T</w:t>
      </w:r>
      <w:r>
        <w:t>he release of satiety hormones including cholecystokinin (CCK), glucagon like pepti</w:t>
      </w:r>
      <w:r w:rsidR="00F74CE7">
        <w:t>d</w:t>
      </w:r>
      <w:r>
        <w:t>e-1 and peptide YY (PYY) among others</w:t>
      </w:r>
      <w:r w:rsidR="00647CD3">
        <w:t>,</w:t>
      </w:r>
      <w:r w:rsidR="00F73EB5">
        <w:t xml:space="preserve"> following ingestion of food</w:t>
      </w:r>
      <w:r w:rsidR="000533B6">
        <w:t xml:space="preserve">, as well as neural </w:t>
      </w:r>
      <w:r w:rsidR="004B4DD7">
        <w:t>inputs</w:t>
      </w:r>
      <w:r w:rsidR="000533B6">
        <w:t xml:space="preserve"> from the e</w:t>
      </w:r>
      <w:r w:rsidR="00480F43">
        <w:t>nteric nervous system</w:t>
      </w:r>
      <w:r w:rsidR="002E0B9D">
        <w:t>,</w:t>
      </w:r>
      <w:r w:rsidR="00480F43">
        <w:t xml:space="preserve"> indicate</w:t>
      </w:r>
      <w:r w:rsidR="000533B6">
        <w:t xml:space="preserve"> the presence of food within the </w:t>
      </w:r>
      <w:r w:rsidR="00B44296">
        <w:t xml:space="preserve">gut </w:t>
      </w:r>
      <w:r w:rsidR="000533B6">
        <w:t>lumen</w:t>
      </w:r>
      <w:r w:rsidR="00CF41C9">
        <w:t xml:space="preserve"> </w:t>
      </w:r>
      <w:r w:rsidR="00CF41C9" w:rsidRPr="004F4EFC">
        <w:fldChar w:fldCharType="begin"/>
      </w:r>
      <w:r w:rsidR="00331E1E">
        <w:instrText xml:space="preserve"> ADDIN EN.CITE &lt;EndNote&gt;&lt;Cite&gt;&lt;Author&gt;Weltens&lt;/Author&gt;&lt;Year&gt;2018&lt;/Year&gt;&lt;RecNum&gt;705&lt;/RecNum&gt;&lt;DisplayText&gt;[16]&lt;/DisplayText&gt;&lt;record&gt;&lt;rec-number&gt;705&lt;/rec-number&gt;&lt;foreign-keys&gt;&lt;key app="EN" db-id="wdewa0rsb2apxtedsx6vsfd2xsawaxxzef9d" timestamp="1542892483"&gt;705&lt;/key&gt;&lt;/foreign-keys&gt;&lt;ref-type name="Journal Article"&gt;17&lt;/ref-type&gt;&lt;contributors&gt;&lt;authors&gt;&lt;author&gt;Weltens, Nathalie&lt;/author&gt;&lt;author&gt;Iven, Julie&lt;/author&gt;&lt;author&gt;Oudenhove, Lukas&lt;/author&gt;&lt;author&gt;Kano, Michiko&lt;/author&gt;&lt;/authors&gt;&lt;/contributors&gt;&lt;titles&gt;&lt;title&gt;The Gut–Brain Axis in Health Neuroscience: Implications for Functional Gastrointestinal Disorders and Appetite Regulation&lt;/title&gt;&lt;secondary-title&gt;Annals of the New York Academy of Sciences&lt;/secondary-title&gt;&lt;/titles&gt;&lt;periodical&gt;&lt;full-title&gt;Annals of the New York Academy of Sciences&lt;/full-title&gt;&lt;/periodical&gt;&lt;pages&gt;129-150&lt;/pages&gt;&lt;volume&gt;1428&lt;/volume&gt;&lt;number&gt;1&lt;/number&gt;&lt;dates&gt;&lt;year&gt;2018&lt;/year&gt;&lt;/dates&gt;&lt;urls&gt;&lt;related-urls&gt;&lt;url&gt;https://nyaspubs.onlinelibrary.wiley.com/doi/abs/10.1111/nyas.13969&lt;/url&gt;&lt;url&gt;https://nyaspubs.onlinelibrary.wiley.com/doi/pdf/10.1111/nyas.13969&lt;/url&gt;&lt;/related-urls&gt;&lt;/urls&gt;&lt;electronic-resource-num&gt;doi:10.1111/nyas.13969&lt;/electronic-resource-num&gt;&lt;/record&gt;&lt;/Cite&gt;&lt;/EndNote&gt;</w:instrText>
      </w:r>
      <w:r w:rsidR="00CF41C9" w:rsidRPr="004F4EFC">
        <w:fldChar w:fldCharType="separate"/>
      </w:r>
      <w:r w:rsidR="00721150">
        <w:t>[16]</w:t>
      </w:r>
      <w:r w:rsidR="00CF41C9" w:rsidRPr="004F4EFC">
        <w:fldChar w:fldCharType="end"/>
      </w:r>
      <w:r w:rsidR="00F73EB5" w:rsidRPr="004F4EFC">
        <w:t xml:space="preserve">. </w:t>
      </w:r>
      <w:r w:rsidR="000533B6" w:rsidRPr="004F4EFC">
        <w:t>Energy availability signalling</w:t>
      </w:r>
      <w:r w:rsidR="004F4EFC">
        <w:t xml:space="preserve"> also promotes satiety and</w:t>
      </w:r>
      <w:r w:rsidR="00CF41C9" w:rsidRPr="004F4EFC">
        <w:t xml:space="preserve"> is related to nutrient levels within the circulation</w:t>
      </w:r>
      <w:r w:rsidR="00EE424A">
        <w:t xml:space="preserve"> </w:t>
      </w:r>
      <w:r w:rsidR="00C76C5D">
        <w:fldChar w:fldCharType="begin"/>
      </w:r>
      <w:r w:rsidR="00331E1E">
        <w:instrText xml:space="preserve"> ADDIN EN.CITE &lt;EndNote&gt;&lt;Cite&gt;&lt;Author&gt;Coll&lt;/Author&gt;&lt;Year&gt;2007&lt;/Year&gt;&lt;RecNum&gt;764&lt;/RecNum&gt;&lt;DisplayText&gt;[17]&lt;/DisplayText&gt;&lt;record&gt;&lt;rec-number&gt;764&lt;/rec-number&gt;&lt;foreign-keys&gt;&lt;key app="EN" db-id="wdewa0rsb2apxtedsx6vsfd2xsawaxxzef9d" timestamp="1556031007"&gt;764&lt;/key&gt;&lt;/foreign-keys&gt;&lt;ref-type name="Journal Article"&gt;17&lt;/ref-type&gt;&lt;contributors&gt;&lt;authors&gt;&lt;author&gt;Coll, Anthony P.&lt;/author&gt;&lt;author&gt;Farooqi, I. Sadaf&lt;/author&gt;&lt;author&gt;O&amp;apos;Rahilly, Stephen&lt;/author&gt;&lt;/authors&gt;&lt;/contributors&gt;&lt;titles&gt;&lt;title&gt;The Hormonal Control of Food Intake&lt;/title&gt;&lt;secondary-title&gt;Cell&lt;/secondary-title&gt;&lt;/titles&gt;&lt;periodical&gt;&lt;full-title&gt;Cell&lt;/full-title&gt;&lt;/periodical&gt;&lt;pages&gt;251-262&lt;/pages&gt;&lt;volume&gt;129&lt;/volume&gt;&lt;number&gt;2&lt;/number&gt;&lt;dates&gt;&lt;year&gt;2007&lt;/year&gt;&lt;/dates&gt;&lt;publisher&gt;Cell Press&lt;/publisher&gt;&lt;isbn&gt;0092-8674&amp;#xD;1097-4172&lt;/isbn&gt;&lt;accession-num&gt;17448988&lt;/accession-num&gt;&lt;urls&gt;&lt;related-urls&gt;&lt;url&gt;https://www.ncbi.nlm.nih.gov/pubmed/17448988&lt;/url&gt;&lt;url&gt;https://www.ncbi.nlm.nih.gov/pmc/PMC2202913/&lt;/url&gt;&lt;url&gt;https://www.sciencedirect.com/science/article/pii/S0092867407004473?via%3Dihub&lt;/url&gt;&lt;/related-urls&gt;&lt;/urls&gt;&lt;electronic-resource-num&gt;10.1016/j.cell.2007.04.001&lt;/electronic-resource-num&gt;&lt;remote-database-name&gt;PubMed&lt;/remote-database-name&gt;&lt;language&gt;eng&lt;/language&gt;&lt;/record&gt;&lt;/Cite&gt;&lt;/EndNote&gt;</w:instrText>
      </w:r>
      <w:r w:rsidR="00C76C5D">
        <w:fldChar w:fldCharType="separate"/>
      </w:r>
      <w:r w:rsidR="00721150">
        <w:t>[17]</w:t>
      </w:r>
      <w:r w:rsidR="00C76C5D">
        <w:fldChar w:fldCharType="end"/>
      </w:r>
      <w:r w:rsidR="00EE424A">
        <w:t>.</w:t>
      </w:r>
      <w:r w:rsidR="004F4EFC" w:rsidRPr="004F4EFC">
        <w:t xml:space="preserve"> Leptin release from adipose tissue and insulin from the pancreas</w:t>
      </w:r>
      <w:r w:rsidR="004F4EFC">
        <w:t xml:space="preserve"> both</w:t>
      </w:r>
      <w:r w:rsidR="004F4EFC" w:rsidRPr="004F4EFC">
        <w:t xml:space="preserve"> act centrally in a direct and indirect fashion to inhibit hunger</w:t>
      </w:r>
      <w:r w:rsidR="003A46C0">
        <w:t>,</w:t>
      </w:r>
      <w:r w:rsidR="004F4EFC">
        <w:t xml:space="preserve"> with levels falling </w:t>
      </w:r>
      <w:r w:rsidR="004B4DD7">
        <w:t>during</w:t>
      </w:r>
      <w:r w:rsidR="004F4EFC">
        <w:t xml:space="preserve"> fasting</w:t>
      </w:r>
      <w:r w:rsidR="00C76C5D">
        <w:t xml:space="preserve"> </w:t>
      </w:r>
      <w:r w:rsidR="00C76C5D">
        <w:fldChar w:fldCharType="begin"/>
      </w:r>
      <w:r w:rsidR="00331E1E">
        <w:instrText xml:space="preserve"> ADDIN EN.CITE &lt;EndNote&gt;&lt;Cite&gt;&lt;Author&gt;Coll&lt;/Author&gt;&lt;Year&gt;2007&lt;/Year&gt;&lt;RecNum&gt;764&lt;/RecNum&gt;&lt;DisplayText&gt;[17]&lt;/DisplayText&gt;&lt;record&gt;&lt;rec-number&gt;764&lt;/rec-number&gt;&lt;foreign-keys&gt;&lt;key app="EN" db-id="wdewa0rsb2apxtedsx6vsfd2xsawaxxzef9d" timestamp="1556031007"&gt;764&lt;/key&gt;&lt;/foreign-keys&gt;&lt;ref-type name="Journal Article"&gt;17&lt;/ref-type&gt;&lt;contributors&gt;&lt;authors&gt;&lt;author&gt;Coll, Anthony P.&lt;/author&gt;&lt;author&gt;Farooqi, I. Sadaf&lt;/author&gt;&lt;author&gt;O&amp;apos;Rahilly, Stephen&lt;/author&gt;&lt;/authors&gt;&lt;/contributors&gt;&lt;titles&gt;&lt;title&gt;The Hormonal Control of Food Intake&lt;/title&gt;&lt;secondary-title&gt;Cell&lt;/secondary-title&gt;&lt;/titles&gt;&lt;periodical&gt;&lt;full-title&gt;Cell&lt;/full-title&gt;&lt;/periodical&gt;&lt;pages&gt;251-262&lt;/pages&gt;&lt;volume&gt;129&lt;/volume&gt;&lt;number&gt;2&lt;/number&gt;&lt;dates&gt;&lt;year&gt;2007&lt;/year&gt;&lt;/dates&gt;&lt;publisher&gt;Cell Press&lt;/publisher&gt;&lt;isbn&gt;0092-8674&amp;#xD;1097-4172&lt;/isbn&gt;&lt;accession-num&gt;17448988&lt;/accession-num&gt;&lt;urls&gt;&lt;related-urls&gt;&lt;url&gt;https://www.ncbi.nlm.nih.gov/pubmed/17448988&lt;/url&gt;&lt;url&gt;https://www.ncbi.nlm.nih.gov/pmc/PMC2202913/&lt;/url&gt;&lt;url&gt;https://www.sciencedirect.com/science/article/pii/S0092867407004473?via%3Dihub&lt;/url&gt;&lt;/related-urls&gt;&lt;/urls&gt;&lt;electronic-resource-num&gt;10.1016/j.cell.2007.04.001&lt;/electronic-resource-num&gt;&lt;remote-database-name&gt;PubMed&lt;/remote-database-name&gt;&lt;language&gt;eng&lt;/language&gt;&lt;/record&gt;&lt;/Cite&gt;&lt;/EndNote&gt;</w:instrText>
      </w:r>
      <w:r w:rsidR="00C76C5D">
        <w:fldChar w:fldCharType="separate"/>
      </w:r>
      <w:r w:rsidR="00721150">
        <w:t>[17]</w:t>
      </w:r>
      <w:r w:rsidR="00C76C5D">
        <w:fldChar w:fldCharType="end"/>
      </w:r>
      <w:r w:rsidR="004F4EFC" w:rsidRPr="004F4EFC">
        <w:t xml:space="preserve">. </w:t>
      </w:r>
    </w:p>
    <w:p w14:paraId="275DC0CC" w14:textId="723C4498" w:rsidR="00AE08F8" w:rsidRDefault="00F73EB5" w:rsidP="00500732">
      <w:pPr>
        <w:pStyle w:val="EndNoteBibliography"/>
        <w:numPr>
          <w:ilvl w:val="0"/>
          <w:numId w:val="0"/>
        </w:numPr>
        <w:rPr>
          <w:noProof w:val="0"/>
          <w:lang w:val="en-GB"/>
        </w:rPr>
      </w:pPr>
      <w:r>
        <w:rPr>
          <w:noProof w:val="0"/>
          <w:lang w:val="en-GB"/>
        </w:rPr>
        <w:t>M</w:t>
      </w:r>
      <w:r w:rsidR="00BE69FB">
        <w:rPr>
          <w:noProof w:val="0"/>
          <w:lang w:val="en-GB"/>
        </w:rPr>
        <w:t xml:space="preserve">easured changes in the peripheral signalling hormones of appetite in older </w:t>
      </w:r>
      <w:r w:rsidR="00BE69FB" w:rsidRPr="004F794C">
        <w:rPr>
          <w:noProof w:val="0"/>
          <w:lang w:val="en-GB"/>
        </w:rPr>
        <w:t>compared to younger individuals</w:t>
      </w:r>
      <w:r w:rsidR="00397305">
        <w:rPr>
          <w:noProof w:val="0"/>
          <w:lang w:val="en-GB"/>
        </w:rPr>
        <w:t>,</w:t>
      </w:r>
      <w:r w:rsidR="00BE69FB" w:rsidRPr="004F794C">
        <w:rPr>
          <w:noProof w:val="0"/>
          <w:lang w:val="en-GB"/>
        </w:rPr>
        <w:t xml:space="preserve"> </w:t>
      </w:r>
      <w:r w:rsidR="002E0B9D">
        <w:rPr>
          <w:noProof w:val="0"/>
          <w:lang w:val="en-GB"/>
        </w:rPr>
        <w:t>are</w:t>
      </w:r>
      <w:r w:rsidR="00BE69FB" w:rsidRPr="004F794C">
        <w:rPr>
          <w:noProof w:val="0"/>
          <w:lang w:val="en-GB"/>
        </w:rPr>
        <w:t xml:space="preserve"> </w:t>
      </w:r>
      <w:r w:rsidR="00853A8B">
        <w:rPr>
          <w:noProof w:val="0"/>
          <w:lang w:val="en-GB"/>
        </w:rPr>
        <w:t>well recognised</w:t>
      </w:r>
      <w:r w:rsidR="004F794C" w:rsidRPr="004F794C">
        <w:rPr>
          <w:noProof w:val="0"/>
          <w:lang w:val="en-GB"/>
        </w:rPr>
        <w:t xml:space="preserve"> (</w:t>
      </w:r>
      <w:r w:rsidR="00BE69FB" w:rsidRPr="004F794C">
        <w:rPr>
          <w:noProof w:val="0"/>
          <w:lang w:val="en-GB"/>
        </w:rPr>
        <w:t>see</w:t>
      </w:r>
      <w:r w:rsidR="00AE3BA8" w:rsidRPr="004F794C">
        <w:rPr>
          <w:noProof w:val="0"/>
          <w:lang w:val="en-GB"/>
        </w:rPr>
        <w:t xml:space="preserve"> </w:t>
      </w:r>
      <w:r w:rsidR="004F794C" w:rsidRPr="004F794C">
        <w:rPr>
          <w:noProof w:val="0"/>
          <w:lang w:val="en-GB"/>
        </w:rPr>
        <w:fldChar w:fldCharType="begin">
          <w:fldData xml:space="preserve">PEVuZE5vdGU+PENpdGU+PEF1dGhvcj5EaSBGcmFuY2VzY288L0F1dGhvcj48WWVhcj4yMDE4PC9Z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</w:fldData>
        </w:fldChar>
      </w:r>
      <w:r w:rsidR="00E85E7B">
        <w:rPr>
          <w:noProof w:val="0"/>
          <w:lang w:val="en-GB"/>
        </w:rPr>
        <w:instrText xml:space="preserve"> ADDIN EN.CITE </w:instrText>
      </w:r>
      <w:r w:rsidR="00E85E7B">
        <w:rPr>
          <w:noProof w:val="0"/>
          <w:lang w:val="en-GB"/>
        </w:rPr>
        <w:fldChar w:fldCharType="begin">
          <w:fldData xml:space="preserve">PEVuZE5vdGU+PENpdGU+PEF1dGhvcj5EaSBGcmFuY2VzY288L0F1dGhvcj48WWVhcj4yMDE4PC9Z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</w:fldData>
        </w:fldChar>
      </w:r>
      <w:r w:rsidR="00E85E7B">
        <w:rPr>
          <w:noProof w:val="0"/>
          <w:lang w:val="en-GB"/>
        </w:rPr>
        <w:instrText xml:space="preserve"> ADDIN EN.CITE.DATA </w:instrText>
      </w:r>
      <w:r w:rsidR="00E85E7B">
        <w:rPr>
          <w:noProof w:val="0"/>
          <w:lang w:val="en-GB"/>
        </w:rPr>
      </w:r>
      <w:r w:rsidR="00E85E7B">
        <w:rPr>
          <w:noProof w:val="0"/>
          <w:lang w:val="en-GB"/>
        </w:rPr>
        <w:fldChar w:fldCharType="end"/>
      </w:r>
      <w:r w:rsidR="004F794C" w:rsidRPr="004F794C">
        <w:rPr>
          <w:noProof w:val="0"/>
          <w:lang w:val="en-GB"/>
        </w:rPr>
      </w:r>
      <w:r w:rsidR="004F794C" w:rsidRPr="004F794C">
        <w:rPr>
          <w:noProof w:val="0"/>
          <w:lang w:val="en-GB"/>
        </w:rPr>
        <w:fldChar w:fldCharType="separate"/>
      </w:r>
      <w:r w:rsidR="005F4D16">
        <w:rPr>
          <w:lang w:val="en-GB"/>
        </w:rPr>
        <w:t>[9, 19, 20]</w:t>
      </w:r>
      <w:r w:rsidR="004F794C" w:rsidRPr="004F794C">
        <w:rPr>
          <w:noProof w:val="0"/>
          <w:lang w:val="en-GB"/>
        </w:rPr>
        <w:fldChar w:fldCharType="end"/>
      </w:r>
      <w:r w:rsidR="00744A26">
        <w:rPr>
          <w:noProof w:val="0"/>
          <w:lang w:val="en-GB"/>
        </w:rPr>
        <w:t>)</w:t>
      </w:r>
      <w:r w:rsidR="0012697F">
        <w:rPr>
          <w:noProof w:val="0"/>
          <w:lang w:val="en-GB"/>
        </w:rPr>
        <w:t xml:space="preserve">. These </w:t>
      </w:r>
      <w:r w:rsidR="00BE69FB" w:rsidRPr="004F794C">
        <w:rPr>
          <w:noProof w:val="0"/>
          <w:lang w:val="en-GB"/>
        </w:rPr>
        <w:t>include</w:t>
      </w:r>
      <w:r w:rsidR="00BE69FB">
        <w:rPr>
          <w:noProof w:val="0"/>
          <w:lang w:val="en-GB"/>
        </w:rPr>
        <w:t xml:space="preserve"> reductions </w:t>
      </w:r>
      <w:r>
        <w:rPr>
          <w:noProof w:val="0"/>
          <w:lang w:val="en-GB"/>
        </w:rPr>
        <w:t xml:space="preserve">in, and altered sensitivity to </w:t>
      </w:r>
      <w:r w:rsidR="00BE69FB">
        <w:rPr>
          <w:noProof w:val="0"/>
          <w:lang w:val="en-GB"/>
        </w:rPr>
        <w:t>ghrelin</w:t>
      </w:r>
      <w:r w:rsidR="00AE08F8" w:rsidRPr="00FA1A12">
        <w:rPr>
          <w:noProof w:val="0"/>
          <w:lang w:val="en-GB"/>
        </w:rPr>
        <w:t xml:space="preserve"> </w:t>
      </w:r>
      <w:r w:rsidR="00853A8B" w:rsidRPr="00853A8B">
        <w:rPr>
          <w:noProof w:val="0"/>
          <w:lang w:val="en-GB"/>
        </w:rPr>
        <w:t>reduc</w:t>
      </w:r>
      <w:r w:rsidR="004431D7">
        <w:rPr>
          <w:noProof w:val="0"/>
          <w:lang w:val="en-GB"/>
        </w:rPr>
        <w:t>ing</w:t>
      </w:r>
      <w:r w:rsidR="0012697F" w:rsidRPr="00853A8B">
        <w:rPr>
          <w:noProof w:val="0"/>
          <w:lang w:val="en-GB"/>
        </w:rPr>
        <w:t xml:space="preserve"> feelings of hunger</w:t>
      </w:r>
      <w:r w:rsidR="00A220D2">
        <w:rPr>
          <w:noProof w:val="0"/>
          <w:lang w:val="en-GB"/>
        </w:rPr>
        <w:t>;</w:t>
      </w:r>
      <w:r w:rsidR="004431D7">
        <w:rPr>
          <w:noProof w:val="0"/>
          <w:lang w:val="en-GB"/>
        </w:rPr>
        <w:t xml:space="preserve"> and </w:t>
      </w:r>
      <w:r w:rsidR="00B83350">
        <w:rPr>
          <w:noProof w:val="0"/>
          <w:lang w:val="en-GB"/>
        </w:rPr>
        <w:t>increases in</w:t>
      </w:r>
      <w:r w:rsidR="00FD17C0">
        <w:rPr>
          <w:noProof w:val="0"/>
          <w:lang w:val="en-GB"/>
        </w:rPr>
        <w:t xml:space="preserve"> </w:t>
      </w:r>
      <w:r>
        <w:rPr>
          <w:noProof w:val="0"/>
          <w:lang w:val="en-GB"/>
        </w:rPr>
        <w:t>CCK</w:t>
      </w:r>
      <w:r w:rsidR="00AE08F8" w:rsidRPr="00FA1A12">
        <w:rPr>
          <w:noProof w:val="0"/>
          <w:lang w:val="en-GB"/>
        </w:rPr>
        <w:t xml:space="preserve">, </w:t>
      </w:r>
      <w:r w:rsidR="00503C7D">
        <w:rPr>
          <w:noProof w:val="0"/>
          <w:lang w:val="en-GB"/>
        </w:rPr>
        <w:t>GLP-1</w:t>
      </w:r>
      <w:r w:rsidR="00FD17C0">
        <w:rPr>
          <w:noProof w:val="0"/>
          <w:lang w:val="en-GB"/>
        </w:rPr>
        <w:t xml:space="preserve">, </w:t>
      </w:r>
      <w:r w:rsidR="00F70DC3">
        <w:rPr>
          <w:noProof w:val="0"/>
          <w:lang w:val="en-GB"/>
        </w:rPr>
        <w:t xml:space="preserve">and </w:t>
      </w:r>
      <w:r w:rsidR="003F0FE1">
        <w:rPr>
          <w:noProof w:val="0"/>
          <w:lang w:val="en-GB"/>
        </w:rPr>
        <w:t>insulin</w:t>
      </w:r>
      <w:r w:rsidR="00F70DC3">
        <w:rPr>
          <w:noProof w:val="0"/>
          <w:lang w:val="en-GB"/>
        </w:rPr>
        <w:t xml:space="preserve"> in fasted and post-prandial states,</w:t>
      </w:r>
      <w:r w:rsidR="00A220D2">
        <w:rPr>
          <w:noProof w:val="0"/>
          <w:lang w:val="en-GB"/>
        </w:rPr>
        <w:t xml:space="preserve"> </w:t>
      </w:r>
      <w:r w:rsidR="00F70DC3">
        <w:rPr>
          <w:noProof w:val="0"/>
          <w:lang w:val="en-GB"/>
        </w:rPr>
        <w:t>raised post-prandial PYY</w:t>
      </w:r>
      <w:r w:rsidR="003F0FE1">
        <w:rPr>
          <w:noProof w:val="0"/>
          <w:lang w:val="en-GB"/>
        </w:rPr>
        <w:t xml:space="preserve"> and </w:t>
      </w:r>
      <w:r w:rsidR="00F70DC3">
        <w:rPr>
          <w:noProof w:val="0"/>
          <w:lang w:val="en-GB"/>
        </w:rPr>
        <w:t xml:space="preserve">fasting levels of </w:t>
      </w:r>
      <w:r w:rsidR="003F0FE1">
        <w:rPr>
          <w:noProof w:val="0"/>
          <w:lang w:val="en-GB"/>
        </w:rPr>
        <w:t>l</w:t>
      </w:r>
      <w:r w:rsidR="00FD17C0">
        <w:rPr>
          <w:noProof w:val="0"/>
          <w:lang w:val="en-GB"/>
        </w:rPr>
        <w:t>eptin</w:t>
      </w:r>
      <w:r w:rsidR="00A60E05">
        <w:rPr>
          <w:noProof w:val="0"/>
          <w:lang w:val="en-GB"/>
        </w:rPr>
        <w:t>,</w:t>
      </w:r>
      <w:r w:rsidR="00F70DC3">
        <w:rPr>
          <w:noProof w:val="0"/>
          <w:lang w:val="en-GB"/>
        </w:rPr>
        <w:t xml:space="preserve"> </w:t>
      </w:r>
      <w:r w:rsidR="00FD17C0">
        <w:rPr>
          <w:noProof w:val="0"/>
          <w:lang w:val="en-GB"/>
        </w:rPr>
        <w:t>lead</w:t>
      </w:r>
      <w:r w:rsidR="007D4FD3">
        <w:rPr>
          <w:noProof w:val="0"/>
          <w:lang w:val="en-GB"/>
        </w:rPr>
        <w:t>ing</w:t>
      </w:r>
      <w:r w:rsidR="00FD17C0">
        <w:rPr>
          <w:noProof w:val="0"/>
          <w:lang w:val="en-GB"/>
        </w:rPr>
        <w:t xml:space="preserve"> to increased feelings of satiety</w:t>
      </w:r>
      <w:r w:rsidR="004F4EFC">
        <w:rPr>
          <w:noProof w:val="0"/>
          <w:lang w:val="en-GB"/>
        </w:rPr>
        <w:t xml:space="preserve"> </w:t>
      </w:r>
      <w:r w:rsidR="004F4EFC" w:rsidRPr="004F794C">
        <w:rPr>
          <w:noProof w:val="0"/>
          <w:lang w:val="en-GB"/>
        </w:rPr>
        <w:fldChar w:fldCharType="begin">
          <w:fldData xml:space="preserve">PEVuZE5vdGU+PENpdGU+PEF1dGhvcj5EaSBGcmFuY2VzY288L0F1dGhvcj48WWVhcj4yMDE4PC9Z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</w:fldData>
        </w:fldChar>
      </w:r>
      <w:r w:rsidR="00E85E7B">
        <w:rPr>
          <w:noProof w:val="0"/>
          <w:lang w:val="en-GB"/>
        </w:rPr>
        <w:instrText xml:space="preserve"> ADDIN EN.CITE </w:instrText>
      </w:r>
      <w:r w:rsidR="00E85E7B">
        <w:rPr>
          <w:noProof w:val="0"/>
          <w:lang w:val="en-GB"/>
        </w:rPr>
        <w:fldChar w:fldCharType="begin">
          <w:fldData xml:space="preserve">PEVuZE5vdGU+PENpdGU+PEF1dGhvcj5EaSBGcmFuY2VzY288L0F1dGhvcj48WWVhcj4yMDE4PC9Z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</w:fldData>
        </w:fldChar>
      </w:r>
      <w:r w:rsidR="00E85E7B">
        <w:rPr>
          <w:noProof w:val="0"/>
          <w:lang w:val="en-GB"/>
        </w:rPr>
        <w:instrText xml:space="preserve"> ADDIN EN.CITE.DATA </w:instrText>
      </w:r>
      <w:r w:rsidR="00E85E7B">
        <w:rPr>
          <w:noProof w:val="0"/>
          <w:lang w:val="en-GB"/>
        </w:rPr>
      </w:r>
      <w:r w:rsidR="00E85E7B">
        <w:rPr>
          <w:noProof w:val="0"/>
          <w:lang w:val="en-GB"/>
        </w:rPr>
        <w:fldChar w:fldCharType="end"/>
      </w:r>
      <w:r w:rsidR="004F4EFC" w:rsidRPr="004F794C">
        <w:rPr>
          <w:noProof w:val="0"/>
          <w:lang w:val="en-GB"/>
        </w:rPr>
      </w:r>
      <w:r w:rsidR="004F4EFC" w:rsidRPr="004F794C">
        <w:rPr>
          <w:noProof w:val="0"/>
          <w:lang w:val="en-GB"/>
        </w:rPr>
        <w:fldChar w:fldCharType="separate"/>
      </w:r>
      <w:r w:rsidR="005F4D16">
        <w:rPr>
          <w:lang w:val="en-GB"/>
        </w:rPr>
        <w:t>[9, 19, 20]</w:t>
      </w:r>
      <w:r w:rsidR="004F4EFC" w:rsidRPr="004F794C">
        <w:rPr>
          <w:noProof w:val="0"/>
          <w:lang w:val="en-GB"/>
        </w:rPr>
        <w:fldChar w:fldCharType="end"/>
      </w:r>
      <w:r w:rsidR="00397305">
        <w:rPr>
          <w:noProof w:val="0"/>
          <w:lang w:val="en-GB"/>
        </w:rPr>
        <w:t>.</w:t>
      </w:r>
      <w:r w:rsidR="00FD17C0">
        <w:rPr>
          <w:noProof w:val="0"/>
          <w:lang w:val="en-GB"/>
        </w:rPr>
        <w:t xml:space="preserve"> </w:t>
      </w:r>
      <w:r w:rsidR="004431D7">
        <w:rPr>
          <w:noProof w:val="0"/>
          <w:lang w:val="en-GB"/>
        </w:rPr>
        <w:t xml:space="preserve">Alongside this, mechanical </w:t>
      </w:r>
      <w:r w:rsidR="007D4FD3">
        <w:rPr>
          <w:noProof w:val="0"/>
          <w:lang w:val="en-GB"/>
        </w:rPr>
        <w:t>effects</w:t>
      </w:r>
      <w:r w:rsidR="004431D7">
        <w:rPr>
          <w:noProof w:val="0"/>
          <w:lang w:val="en-GB"/>
        </w:rPr>
        <w:t>, including decreased transit time with impaired compliance of</w:t>
      </w:r>
      <w:r w:rsidR="004431D7" w:rsidRPr="00FA1A12">
        <w:rPr>
          <w:noProof w:val="0"/>
          <w:lang w:val="en-GB"/>
        </w:rPr>
        <w:t xml:space="preserve"> the stomach </w:t>
      </w:r>
      <w:r w:rsidR="004431D7">
        <w:rPr>
          <w:noProof w:val="0"/>
          <w:lang w:val="en-GB"/>
        </w:rPr>
        <w:t xml:space="preserve">on receiving food, act </w:t>
      </w:r>
      <w:r w:rsidR="00616125">
        <w:rPr>
          <w:noProof w:val="0"/>
          <w:lang w:val="en-GB"/>
        </w:rPr>
        <w:t xml:space="preserve">to </w:t>
      </w:r>
      <w:r w:rsidR="004431D7">
        <w:rPr>
          <w:noProof w:val="0"/>
          <w:lang w:val="en-GB"/>
        </w:rPr>
        <w:t xml:space="preserve">increase rapidity of satiation </w:t>
      </w:r>
      <w:r w:rsidR="004431D7" w:rsidRPr="004F794C">
        <w:rPr>
          <w:noProof w:val="0"/>
          <w:lang w:val="en-GB"/>
        </w:rPr>
        <w:fldChar w:fldCharType="begin">
          <w:fldData xml:space="preserve">PEVuZE5vdGU+PENpdGU+PEF1dGhvcj5EaSBGcmFuY2VzY288L0F1dGhvcj48WWVhcj4yMDE4PC9Z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</w:fldData>
        </w:fldChar>
      </w:r>
      <w:r w:rsidR="00E85E7B">
        <w:rPr>
          <w:noProof w:val="0"/>
          <w:lang w:val="en-GB"/>
        </w:rPr>
        <w:instrText xml:space="preserve"> ADDIN EN.CITE </w:instrText>
      </w:r>
      <w:r w:rsidR="00E85E7B">
        <w:rPr>
          <w:noProof w:val="0"/>
          <w:lang w:val="en-GB"/>
        </w:rPr>
        <w:fldChar w:fldCharType="begin">
          <w:fldData xml:space="preserve">PEVuZE5vdGU+PENpdGU+PEF1dGhvcj5EaSBGcmFuY2VzY288L0F1dGhvcj48WWVhcj4yMDE4PC9Z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</w:fldData>
        </w:fldChar>
      </w:r>
      <w:r w:rsidR="00E85E7B">
        <w:rPr>
          <w:noProof w:val="0"/>
          <w:lang w:val="en-GB"/>
        </w:rPr>
        <w:instrText xml:space="preserve"> ADDIN EN.CITE.DATA </w:instrText>
      </w:r>
      <w:r w:rsidR="00E85E7B">
        <w:rPr>
          <w:noProof w:val="0"/>
          <w:lang w:val="en-GB"/>
        </w:rPr>
      </w:r>
      <w:r w:rsidR="00E85E7B">
        <w:rPr>
          <w:noProof w:val="0"/>
          <w:lang w:val="en-GB"/>
        </w:rPr>
        <w:fldChar w:fldCharType="end"/>
      </w:r>
      <w:r w:rsidR="004431D7" w:rsidRPr="004F794C">
        <w:rPr>
          <w:noProof w:val="0"/>
          <w:lang w:val="en-GB"/>
        </w:rPr>
      </w:r>
      <w:r w:rsidR="004431D7" w:rsidRPr="004F794C">
        <w:rPr>
          <w:noProof w:val="0"/>
          <w:lang w:val="en-GB"/>
        </w:rPr>
        <w:fldChar w:fldCharType="separate"/>
      </w:r>
      <w:r w:rsidR="004431D7">
        <w:rPr>
          <w:lang w:val="en-GB"/>
        </w:rPr>
        <w:t>[9, 19, 20]</w:t>
      </w:r>
      <w:r w:rsidR="004431D7" w:rsidRPr="004F794C">
        <w:rPr>
          <w:noProof w:val="0"/>
          <w:lang w:val="en-GB"/>
        </w:rPr>
        <w:fldChar w:fldCharType="end"/>
      </w:r>
      <w:r w:rsidR="004431D7">
        <w:rPr>
          <w:noProof w:val="0"/>
          <w:lang w:val="en-GB"/>
        </w:rPr>
        <w:t>.</w:t>
      </w:r>
    </w:p>
    <w:p w14:paraId="1BF77B08" w14:textId="0FB47888" w:rsidR="00C34007" w:rsidRPr="00FA1A12" w:rsidRDefault="003A46C0" w:rsidP="004330FD">
      <w:pPr>
        <w:pStyle w:val="EndNoteBibliography"/>
        <w:numPr>
          <w:ilvl w:val="0"/>
          <w:numId w:val="0"/>
        </w:numPr>
        <w:rPr>
          <w:noProof w:val="0"/>
          <w:lang w:val="en-GB"/>
        </w:rPr>
      </w:pPr>
      <w:r>
        <w:rPr>
          <w:noProof w:val="0"/>
          <w:lang w:val="en-GB"/>
        </w:rPr>
        <w:t>A</w:t>
      </w:r>
      <w:r w:rsidR="007C075B">
        <w:rPr>
          <w:noProof w:val="0"/>
          <w:lang w:val="en-GB"/>
        </w:rPr>
        <w:t xml:space="preserve"> recent</w:t>
      </w:r>
      <w:r>
        <w:rPr>
          <w:noProof w:val="0"/>
          <w:lang w:val="en-GB"/>
        </w:rPr>
        <w:t xml:space="preserve"> </w:t>
      </w:r>
      <w:r w:rsidR="00C34007" w:rsidRPr="00FA1A12">
        <w:rPr>
          <w:noProof w:val="0"/>
          <w:lang w:val="en-GB"/>
        </w:rPr>
        <w:t xml:space="preserve">discovery </w:t>
      </w:r>
      <w:r w:rsidR="00C34007">
        <w:rPr>
          <w:noProof w:val="0"/>
          <w:lang w:val="en-GB"/>
        </w:rPr>
        <w:t>in</w:t>
      </w:r>
      <w:r w:rsidR="00C34007" w:rsidRPr="00FA1A12">
        <w:rPr>
          <w:noProof w:val="0"/>
          <w:lang w:val="en-GB"/>
        </w:rPr>
        <w:t xml:space="preserve"> </w:t>
      </w:r>
      <w:r w:rsidR="000533B6">
        <w:rPr>
          <w:noProof w:val="0"/>
          <w:lang w:val="en-GB"/>
        </w:rPr>
        <w:t xml:space="preserve">peripheral </w:t>
      </w:r>
      <w:r w:rsidR="007D4FD3">
        <w:rPr>
          <w:noProof w:val="0"/>
          <w:lang w:val="en-GB"/>
        </w:rPr>
        <w:t xml:space="preserve">satiety </w:t>
      </w:r>
      <w:r w:rsidR="00C34007" w:rsidRPr="00FA1A12">
        <w:rPr>
          <w:noProof w:val="0"/>
          <w:lang w:val="en-GB"/>
        </w:rPr>
        <w:t>signalling is the role played by</w:t>
      </w:r>
      <w:r w:rsidR="00FE422D">
        <w:rPr>
          <w:noProof w:val="0"/>
          <w:lang w:val="en-GB"/>
        </w:rPr>
        <w:t xml:space="preserve"> the gut microbiome-</w:t>
      </w:r>
      <w:r w:rsidR="00C34007">
        <w:rPr>
          <w:noProof w:val="0"/>
          <w:lang w:val="en-GB"/>
        </w:rPr>
        <w:t xml:space="preserve"> </w:t>
      </w:r>
      <w:r w:rsidR="007D4FD3">
        <w:rPr>
          <w:noProof w:val="0"/>
          <w:lang w:val="en-GB"/>
        </w:rPr>
        <w:t>the microorganisms residing</w:t>
      </w:r>
      <w:r>
        <w:rPr>
          <w:noProof w:val="0"/>
          <w:lang w:val="en-GB"/>
        </w:rPr>
        <w:t xml:space="preserve"> </w:t>
      </w:r>
      <w:r w:rsidR="00C34007" w:rsidRPr="00FA1A12">
        <w:rPr>
          <w:noProof w:val="0"/>
          <w:lang w:val="en-GB"/>
        </w:rPr>
        <w:t xml:space="preserve">in the </w:t>
      </w:r>
      <w:r w:rsidR="00C34007">
        <w:rPr>
          <w:noProof w:val="0"/>
          <w:lang w:val="en-GB"/>
        </w:rPr>
        <w:t xml:space="preserve">gut. The microbiome appears </w:t>
      </w:r>
      <w:r w:rsidR="00C34007" w:rsidRPr="00FA1A12">
        <w:rPr>
          <w:noProof w:val="0"/>
          <w:lang w:val="en-GB"/>
        </w:rPr>
        <w:t>relatively stable through adult</w:t>
      </w:r>
      <w:r w:rsidR="001462A4">
        <w:rPr>
          <w:noProof w:val="0"/>
          <w:lang w:val="en-GB"/>
        </w:rPr>
        <w:t>hood</w:t>
      </w:r>
      <w:r w:rsidR="00C34007" w:rsidRPr="00FA1A12">
        <w:rPr>
          <w:noProof w:val="0"/>
          <w:lang w:val="en-GB"/>
        </w:rPr>
        <w:t xml:space="preserve"> </w:t>
      </w:r>
      <w:r w:rsidR="00C34007">
        <w:rPr>
          <w:noProof w:val="0"/>
          <w:lang w:val="en-GB"/>
        </w:rPr>
        <w:t>until</w:t>
      </w:r>
      <w:r w:rsidR="00C34007" w:rsidRPr="00FA1A12">
        <w:rPr>
          <w:noProof w:val="0"/>
          <w:lang w:val="en-GB"/>
        </w:rPr>
        <w:t xml:space="preserve"> changes</w:t>
      </w:r>
      <w:r w:rsidR="000533B6">
        <w:rPr>
          <w:noProof w:val="0"/>
          <w:lang w:val="en-GB"/>
        </w:rPr>
        <w:t xml:space="preserve"> in</w:t>
      </w:r>
      <w:r w:rsidR="00C34007" w:rsidRPr="00FA1A12">
        <w:rPr>
          <w:noProof w:val="0"/>
          <w:lang w:val="en-GB"/>
        </w:rPr>
        <w:t xml:space="preserve"> diversity and composition</w:t>
      </w:r>
      <w:r w:rsidR="00C34007">
        <w:rPr>
          <w:noProof w:val="0"/>
          <w:lang w:val="en-GB"/>
        </w:rPr>
        <w:t xml:space="preserve"> are noted</w:t>
      </w:r>
      <w:r w:rsidR="00C34007" w:rsidRPr="00FA1A12">
        <w:rPr>
          <w:noProof w:val="0"/>
          <w:lang w:val="en-GB"/>
        </w:rPr>
        <w:t xml:space="preserve"> </w:t>
      </w:r>
      <w:r w:rsidR="0012697F">
        <w:rPr>
          <w:noProof w:val="0"/>
          <w:lang w:val="en-GB"/>
        </w:rPr>
        <w:t>in later life</w:t>
      </w:r>
      <w:r w:rsidR="00C34007">
        <w:rPr>
          <w:noProof w:val="0"/>
          <w:lang w:val="en-GB"/>
        </w:rPr>
        <w:t xml:space="preserve"> </w:t>
      </w:r>
      <w:r w:rsidR="00C34007">
        <w:rPr>
          <w:noProof w:val="0"/>
          <w:lang w:val="en-GB"/>
        </w:rPr>
        <w:fldChar w:fldCharType="begin"/>
      </w:r>
      <w:r w:rsidR="00331E1E">
        <w:rPr>
          <w:noProof w:val="0"/>
          <w:lang w:val="en-GB"/>
        </w:rPr>
        <w:instrText xml:space="preserve"> ADDIN EN.CITE &lt;EndNote&gt;&lt;Cite&gt;&lt;Author&gt;O’Toole&lt;/Author&gt;&lt;Year&gt;2018&lt;/Year&gt;&lt;RecNum&gt;685&lt;/RecNum&gt;&lt;DisplayText&gt;[21]&lt;/DisplayText&gt;&lt;record&gt;&lt;rec-number&gt;685&lt;/rec-number&gt;&lt;foreign-keys&gt;&lt;key app="EN" db-id="wdewa0rsb2apxtedsx6vsfd2xsawaxxzef9d" timestamp="1541765258"&gt;685&lt;/key&gt;&lt;/foreign-keys&gt;&lt;ref-type name="Journal Article"&gt;17&lt;/ref-type&gt;&lt;contributors&gt;&lt;authors&gt;&lt;author&gt;O’Toole, Paul W.&lt;/author&gt;&lt;author&gt;Jeffery, Ian B.&lt;/author&gt;&lt;/authors&gt;&lt;/contributors&gt;&lt;titles&gt;&lt;title&gt;Microbiome–Health Interactions in Older People&lt;/title&gt;&lt;secondary-title&gt;Cellular and Molecular Life Sciences&lt;/secondary-title&gt;&lt;/titles&gt;&lt;periodical&gt;&lt;full-title&gt;Cellular and Molecular Life Sciences&lt;/full-title&gt;&lt;/periodical&gt;&lt;pages&gt;119-128&lt;/pages&gt;&lt;volume&gt;75&lt;/volume&gt;&lt;number&gt;1&lt;/number&gt;&lt;dates&gt;&lt;year&gt;2018&lt;/year&gt;&lt;pub-dates&gt;&lt;date&gt;Jan&lt;/date&gt;&lt;/pub-dates&gt;&lt;/dates&gt;&lt;isbn&gt;1420-9071&lt;/isbn&gt;&lt;label&gt;O’Toole2018&lt;/label&gt;&lt;urls&gt;&lt;related-urls&gt;&lt;url&gt;https://doi.org/10.1007/s00018-017-2673-z&lt;/url&gt;&lt;url&gt;https://link.springer.com/content/pdf/10.1007%2Fs00018-017-2673-z.pdf&lt;/url&gt;&lt;/related-urls&gt;&lt;/urls&gt;&lt;electronic-resource-num&gt;10.1007/s00018-017-2673-z&lt;/electronic-resource-num&gt;&lt;/record&gt;&lt;/Cite&gt;&lt;/EndNote&gt;</w:instrText>
      </w:r>
      <w:r w:rsidR="00C34007">
        <w:rPr>
          <w:noProof w:val="0"/>
          <w:lang w:val="en-GB"/>
        </w:rPr>
        <w:fldChar w:fldCharType="separate"/>
      </w:r>
      <w:r w:rsidR="00721150">
        <w:rPr>
          <w:lang w:val="en-GB"/>
        </w:rPr>
        <w:t>[21]</w:t>
      </w:r>
      <w:r w:rsidR="00C34007">
        <w:rPr>
          <w:noProof w:val="0"/>
          <w:lang w:val="en-GB"/>
        </w:rPr>
        <w:fldChar w:fldCharType="end"/>
      </w:r>
      <w:r w:rsidR="00C34007" w:rsidRPr="00FA1A12">
        <w:rPr>
          <w:noProof w:val="0"/>
          <w:lang w:val="en-GB"/>
        </w:rPr>
        <w:t xml:space="preserve">. </w:t>
      </w:r>
      <w:r w:rsidR="00C34007">
        <w:rPr>
          <w:noProof w:val="0"/>
          <w:lang w:val="en-GB"/>
        </w:rPr>
        <w:t>T</w:t>
      </w:r>
      <w:r w:rsidR="00C34007" w:rsidRPr="00FA1A12">
        <w:rPr>
          <w:noProof w:val="0"/>
          <w:lang w:val="en-GB"/>
        </w:rPr>
        <w:t>he</w:t>
      </w:r>
      <w:r w:rsidR="00C34007">
        <w:rPr>
          <w:noProof w:val="0"/>
          <w:lang w:val="en-GB"/>
        </w:rPr>
        <w:t xml:space="preserve"> gut</w:t>
      </w:r>
      <w:r w:rsidR="00C34007" w:rsidRPr="00FA1A12">
        <w:rPr>
          <w:noProof w:val="0"/>
          <w:lang w:val="en-GB"/>
        </w:rPr>
        <w:t xml:space="preserve"> microbiome influences normal physiological activity</w:t>
      </w:r>
      <w:r w:rsidR="00C34007">
        <w:rPr>
          <w:noProof w:val="0"/>
          <w:lang w:val="en-GB"/>
        </w:rPr>
        <w:t xml:space="preserve"> extending the gut-brain axis concept to the</w:t>
      </w:r>
      <w:r w:rsidR="00C34007" w:rsidRPr="00FA1A12">
        <w:rPr>
          <w:noProof w:val="0"/>
          <w:lang w:val="en-GB"/>
        </w:rPr>
        <w:t xml:space="preserve"> ‘microbiome-gut-brain axis’</w:t>
      </w:r>
      <w:r w:rsidR="007E6594">
        <w:rPr>
          <w:noProof w:val="0"/>
          <w:lang w:val="en-GB"/>
        </w:rPr>
        <w:t xml:space="preserve"> </w:t>
      </w:r>
      <w:r w:rsidR="007E6594">
        <w:rPr>
          <w:noProof w:val="0"/>
          <w:lang w:val="en-GB"/>
        </w:rPr>
        <w:fldChar w:fldCharType="begin"/>
      </w:r>
      <w:r w:rsidR="00331E1E">
        <w:rPr>
          <w:noProof w:val="0"/>
          <w:lang w:val="en-GB"/>
        </w:rPr>
        <w:instrText xml:space="preserve"> ADDIN EN.CITE &lt;EndNote&gt;&lt;Cite&gt;&lt;Author&gt;Weltens&lt;/Author&gt;&lt;Year&gt;2018&lt;/Year&gt;&lt;RecNum&gt;705&lt;/RecNum&gt;&lt;DisplayText&gt;[16]&lt;/DisplayText&gt;&lt;record&gt;&lt;rec-number&gt;705&lt;/rec-number&gt;&lt;foreign-keys&gt;&lt;key app="EN" db-id="wdewa0rsb2apxtedsx6vsfd2xsawaxxzef9d" timestamp="1542892483"&gt;705&lt;/key&gt;&lt;/foreign-keys&gt;&lt;ref-type name="Journal Article"&gt;17&lt;/ref-type&gt;&lt;contributors&gt;&lt;authors&gt;&lt;author&gt;Weltens, Nathalie&lt;/author&gt;&lt;author&gt;Iven, Julie&lt;/author&gt;&lt;author&gt;Oudenhove, Lukas&lt;/author&gt;&lt;author&gt;Kano, Michiko&lt;/author&gt;&lt;/authors&gt;&lt;/contributors&gt;&lt;titles&gt;&lt;title&gt;The Gut–Brain Axis in Health Neuroscience: Implications for Functional Gastrointestinal Disorders and Appetite Regulation&lt;/title&gt;&lt;secondary-title&gt;Annals of the New York Academy of Sciences&lt;/secondary-title&gt;&lt;/titles&gt;&lt;periodical&gt;&lt;full-title&gt;Annals of the New York Academy of Sciences&lt;/full-title&gt;&lt;/periodical&gt;&lt;pages&gt;129-150&lt;/pages&gt;&lt;volume&gt;1428&lt;/volume&gt;&lt;number&gt;1&lt;/number&gt;&lt;dates&gt;&lt;year&gt;2018&lt;/year&gt;&lt;/dates&gt;&lt;urls&gt;&lt;related-urls&gt;&lt;url&gt;https://nyaspubs.onlinelibrary.wiley.com/doi/abs/10.1111/nyas.13969&lt;/url&gt;&lt;url&gt;https://nyaspubs.onlinelibrary.wiley.com/doi/pdf/10.1111/nyas.13969&lt;/url&gt;&lt;/related-urls&gt;&lt;/urls&gt;&lt;electronic-resource-num&gt;doi:10.1111/nyas.13969&lt;/electronic-resource-num&gt;&lt;/record&gt;&lt;/Cite&gt;&lt;/EndNote&gt;</w:instrText>
      </w:r>
      <w:r w:rsidR="007E6594">
        <w:rPr>
          <w:noProof w:val="0"/>
          <w:lang w:val="en-GB"/>
        </w:rPr>
        <w:fldChar w:fldCharType="separate"/>
      </w:r>
      <w:r w:rsidR="00721150">
        <w:rPr>
          <w:lang w:val="en-GB"/>
        </w:rPr>
        <w:t>[16]</w:t>
      </w:r>
      <w:r w:rsidR="007E6594">
        <w:rPr>
          <w:noProof w:val="0"/>
          <w:lang w:val="en-GB"/>
        </w:rPr>
        <w:fldChar w:fldCharType="end"/>
      </w:r>
      <w:r w:rsidR="00C34007" w:rsidRPr="00FA1A12">
        <w:rPr>
          <w:noProof w:val="0"/>
          <w:lang w:val="en-GB"/>
        </w:rPr>
        <w:t xml:space="preserve">. Appetite </w:t>
      </w:r>
      <w:r w:rsidR="00C34007">
        <w:rPr>
          <w:noProof w:val="0"/>
          <w:lang w:val="en-GB"/>
        </w:rPr>
        <w:t>is</w:t>
      </w:r>
      <w:r w:rsidR="00C34007" w:rsidRPr="00FA1A12">
        <w:rPr>
          <w:noProof w:val="0"/>
          <w:lang w:val="en-GB"/>
        </w:rPr>
        <w:t xml:space="preserve"> one </w:t>
      </w:r>
      <w:r w:rsidR="000533B6">
        <w:rPr>
          <w:noProof w:val="0"/>
          <w:lang w:val="en-GB"/>
        </w:rPr>
        <w:t>example of this axis</w:t>
      </w:r>
      <w:r w:rsidR="00616125">
        <w:rPr>
          <w:noProof w:val="0"/>
          <w:lang w:val="en-GB"/>
        </w:rPr>
        <w:t xml:space="preserve"> where</w:t>
      </w:r>
      <w:r w:rsidR="00616125" w:rsidRPr="00FA1A12">
        <w:rPr>
          <w:noProof w:val="0"/>
          <w:lang w:val="en-GB"/>
        </w:rPr>
        <w:t xml:space="preserve"> </w:t>
      </w:r>
      <w:r w:rsidR="00C34007" w:rsidRPr="00FA1A12">
        <w:rPr>
          <w:noProof w:val="0"/>
          <w:lang w:val="en-GB"/>
        </w:rPr>
        <w:t>short chain fatty acid</w:t>
      </w:r>
      <w:r w:rsidR="00C34007">
        <w:rPr>
          <w:noProof w:val="0"/>
          <w:lang w:val="en-GB"/>
        </w:rPr>
        <w:t>s</w:t>
      </w:r>
      <w:r w:rsidR="00C34007" w:rsidRPr="00FA1A12">
        <w:rPr>
          <w:noProof w:val="0"/>
          <w:lang w:val="en-GB"/>
        </w:rPr>
        <w:t xml:space="preserve"> (SCFA</w:t>
      </w:r>
      <w:r w:rsidR="00C34007">
        <w:rPr>
          <w:noProof w:val="0"/>
          <w:lang w:val="en-GB"/>
        </w:rPr>
        <w:t>s</w:t>
      </w:r>
      <w:r w:rsidR="00C34007" w:rsidRPr="00FA1A12">
        <w:rPr>
          <w:noProof w:val="0"/>
          <w:lang w:val="en-GB"/>
        </w:rPr>
        <w:t>)</w:t>
      </w:r>
      <w:r w:rsidR="00616125">
        <w:rPr>
          <w:noProof w:val="0"/>
          <w:lang w:val="en-GB"/>
        </w:rPr>
        <w:t>,</w:t>
      </w:r>
      <w:r w:rsidR="00C34007" w:rsidRPr="00FA1A12">
        <w:rPr>
          <w:noProof w:val="0"/>
          <w:lang w:val="en-GB"/>
        </w:rPr>
        <w:t xml:space="preserve"> produced by gut </w:t>
      </w:r>
      <w:r w:rsidR="001462A4">
        <w:rPr>
          <w:noProof w:val="0"/>
          <w:lang w:val="en-GB"/>
        </w:rPr>
        <w:t>bacteria</w:t>
      </w:r>
      <w:r w:rsidR="00C34007" w:rsidRPr="00FA1A12">
        <w:rPr>
          <w:noProof w:val="0"/>
          <w:lang w:val="en-GB"/>
        </w:rPr>
        <w:t xml:space="preserve"> ferment</w:t>
      </w:r>
      <w:r w:rsidR="001462A4">
        <w:rPr>
          <w:noProof w:val="0"/>
          <w:lang w:val="en-GB"/>
        </w:rPr>
        <w:t>ing</w:t>
      </w:r>
      <w:r w:rsidR="00C34007" w:rsidRPr="00FA1A12">
        <w:rPr>
          <w:noProof w:val="0"/>
          <w:lang w:val="en-GB"/>
        </w:rPr>
        <w:t xml:space="preserve"> </w:t>
      </w:r>
      <w:r w:rsidR="00C36B44">
        <w:rPr>
          <w:noProof w:val="0"/>
          <w:lang w:val="en-GB"/>
        </w:rPr>
        <w:t xml:space="preserve">undigested </w:t>
      </w:r>
      <w:r w:rsidR="00C34007" w:rsidRPr="00FA1A12">
        <w:rPr>
          <w:noProof w:val="0"/>
          <w:lang w:val="en-GB"/>
        </w:rPr>
        <w:t xml:space="preserve">dietary fibre </w:t>
      </w:r>
      <w:r w:rsidR="00C36B44">
        <w:rPr>
          <w:noProof w:val="0"/>
          <w:lang w:val="en-GB"/>
        </w:rPr>
        <w:t>in</w:t>
      </w:r>
      <w:r w:rsidR="00C34007" w:rsidRPr="00FA1A12">
        <w:rPr>
          <w:noProof w:val="0"/>
          <w:lang w:val="en-GB"/>
        </w:rPr>
        <w:t xml:space="preserve"> the colon </w:t>
      </w:r>
      <w:r w:rsidR="00C34007" w:rsidRPr="00FA1A12">
        <w:rPr>
          <w:noProof w:val="0"/>
          <w:lang w:val="en-GB"/>
        </w:rPr>
        <w:fldChar w:fldCharType="begin"/>
      </w:r>
      <w:r w:rsidR="00331E1E">
        <w:rPr>
          <w:noProof w:val="0"/>
          <w:lang w:val="en-GB"/>
        </w:rPr>
        <w:instrText xml:space="preserve"> ADDIN EN.CITE &lt;EndNote&gt;&lt;Cite&gt;&lt;Author&gt;Chambers&lt;/Author&gt;&lt;Year&gt;2014&lt;/Year&gt;&lt;RecNum&gt;303&lt;/RecNum&gt;&lt;DisplayText&gt;[22]&lt;/DisplayText&gt;&lt;record&gt;&lt;rec-number&gt;303&lt;/rec-number&gt;&lt;foreign-keys&gt;&lt;key app="EN" db-id="wdewa0rsb2apxtedsx6vsfd2xsawaxxzef9d" timestamp="1536136549"&gt;303&lt;/key&gt;&lt;/foreign-keys&gt;&lt;ref-type name="Journal Article"&gt;17&lt;/ref-type&gt;&lt;contributors&gt;&lt;authors&gt;&lt;author&gt;Chambers, Edward S.&lt;/author&gt;&lt;author&gt;Morrison, Douglas J.&lt;/author&gt;&lt;author&gt;Frost, Gary&lt;/author&gt;&lt;/authors&gt;&lt;/contributors&gt;&lt;titles&gt;&lt;title&gt;Control of Appetite and Energy Intake by SCFA: What Are the Potential Underlying Mechanisms?&lt;/title&gt;&lt;secondary-title&gt;Proceedings of the Nutrition Society&lt;/secondary-title&gt;&lt;/titles&gt;&lt;periodical&gt;&lt;full-title&gt;Proceedings of the Nutrition Society&lt;/full-title&gt;&lt;/periodical&gt;&lt;pages&gt;328-336&lt;/pages&gt;&lt;volume&gt;74&lt;/volume&gt;&lt;number&gt;3&lt;/number&gt;&lt;edition&gt;12/12&lt;/edition&gt;&lt;keywords&gt;&lt;keyword&gt;Colonic fermentation&lt;/keyword&gt;&lt;keyword&gt;SCFA&lt;/keyword&gt;&lt;keyword&gt;Appetite&lt;/keyword&gt;&lt;keyword&gt;Gut hormone&lt;/keyword&gt;&lt;keyword&gt;Obesity&lt;/keyword&gt;&lt;keyword&gt;arcuate nucleus&lt;/keyword&gt;&lt;keyword&gt;free fatty acid receptor&lt;/keyword&gt;&lt;keyword&gt;gastrointestinal&lt;/keyword&gt;&lt;keyword&gt;glucagon-like peptide&lt;/keyword&gt;&lt;keyword&gt;pro-opiomelanocortin&lt;/keyword&gt;&lt;keyword&gt;peptide tyrosine tyrosine&lt;/keyword&gt;&lt;/keywords&gt;&lt;dates&gt;&lt;year&gt;2014&lt;/year&gt;&lt;/dates&gt;&lt;publisher&gt;Cambridge University Press&lt;/publisher&gt;&lt;isbn&gt;0029-6651&lt;/isbn&gt;&lt;urls&gt;&lt;related-urls&gt;&lt;url&gt;https://www.cambridge.org/core/article/control-of-appetite-and-energy-intake-by-scfa-what-are-the-potential-underlying-mechanisms/A1EFBE12AD6F9838EBE3D7314D1EE1B4&lt;/url&gt;&lt;url&gt;https://www.cambridge.org/core/services/aop-cambridge-core/content/view/A1EFBE12AD6F9838EBE3D7314D1EE1B4/S0029665114001657a.pdf/div-class-title-control-of-appetite-and-energy-intake-by-scfa-what-are-the-potential-underlying-mechanisms-div.pdf&lt;/url&gt;&lt;/related-urls&gt;&lt;/urls&gt;&lt;electronic-resource-num&gt;10.1017/S0029665114001657&lt;/electronic-resource-num&gt;&lt;remote-database-name&gt;Cambridge Core&lt;/remote-database-name&gt;&lt;remote-database-provider&gt;Cambridge University Press&lt;/remote-database-provider&gt;&lt;/record&gt;&lt;/Cite&gt;&lt;/EndNote&gt;</w:instrText>
      </w:r>
      <w:r w:rsidR="00C34007" w:rsidRPr="00FA1A12">
        <w:rPr>
          <w:noProof w:val="0"/>
          <w:lang w:val="en-GB"/>
        </w:rPr>
        <w:fldChar w:fldCharType="separate"/>
      </w:r>
      <w:r w:rsidR="00721150">
        <w:rPr>
          <w:lang w:val="en-GB"/>
        </w:rPr>
        <w:t>[22]</w:t>
      </w:r>
      <w:r w:rsidR="00C34007" w:rsidRPr="00FA1A12">
        <w:rPr>
          <w:noProof w:val="0"/>
          <w:lang w:val="en-GB"/>
        </w:rPr>
        <w:fldChar w:fldCharType="end"/>
      </w:r>
      <w:r w:rsidR="00616125">
        <w:rPr>
          <w:noProof w:val="0"/>
          <w:lang w:val="en-GB"/>
        </w:rPr>
        <w:t xml:space="preserve">, </w:t>
      </w:r>
      <w:r w:rsidR="00C34007" w:rsidRPr="00FA1A12">
        <w:rPr>
          <w:noProof w:val="0"/>
          <w:lang w:val="en-GB"/>
        </w:rPr>
        <w:t xml:space="preserve">interact with </w:t>
      </w:r>
      <w:r w:rsidR="00C34007">
        <w:rPr>
          <w:noProof w:val="0"/>
          <w:lang w:val="en-GB"/>
        </w:rPr>
        <w:t xml:space="preserve">enteroendocrine cells in the gut wall </w:t>
      </w:r>
      <w:r w:rsidR="00C34007" w:rsidRPr="00FA1A12">
        <w:rPr>
          <w:noProof w:val="0"/>
          <w:lang w:val="en-GB"/>
        </w:rPr>
        <w:t xml:space="preserve">stimulating release of the satiety hormones PYY and GLP-1 </w:t>
      </w:r>
      <w:r w:rsidR="00C34007" w:rsidRPr="00FA1A12">
        <w:rPr>
          <w:noProof w:val="0"/>
          <w:lang w:val="en-GB"/>
        </w:rPr>
        <w:fldChar w:fldCharType="begin"/>
      </w:r>
      <w:r w:rsidR="00331E1E">
        <w:rPr>
          <w:noProof w:val="0"/>
          <w:lang w:val="en-GB"/>
        </w:rPr>
        <w:instrText xml:space="preserve"> ADDIN EN.CITE &lt;EndNote&gt;&lt;Cite&gt;&lt;Author&gt;Chambers&lt;/Author&gt;&lt;Year&gt;2014&lt;/Year&gt;&lt;RecNum&gt;303&lt;/RecNum&gt;&lt;DisplayText&gt;[22]&lt;/DisplayText&gt;&lt;record&gt;&lt;rec-number&gt;303&lt;/rec-number&gt;&lt;foreign-keys&gt;&lt;key app="EN" db-id="wdewa0rsb2apxtedsx6vsfd2xsawaxxzef9d" timestamp="1536136549"&gt;303&lt;/key&gt;&lt;/foreign-keys&gt;&lt;ref-type name="Journal Article"&gt;17&lt;/ref-type&gt;&lt;contributors&gt;&lt;authors&gt;&lt;author&gt;Chambers, Edward S.&lt;/author&gt;&lt;author&gt;Morrison, Douglas J.&lt;/author&gt;&lt;author&gt;Frost, Gary&lt;/author&gt;&lt;/authors&gt;&lt;/contributors&gt;&lt;titles&gt;&lt;title&gt;Control of Appetite and Energy Intake by SCFA: What Are the Potential Underlying Mechanisms?&lt;/title&gt;&lt;secondary-title&gt;Proceedings of the Nutrition Society&lt;/secondary-title&gt;&lt;/titles&gt;&lt;periodical&gt;&lt;full-title&gt;Proceedings of the Nutrition Society&lt;/full-title&gt;&lt;/periodical&gt;&lt;pages&gt;328-336&lt;/pages&gt;&lt;volume&gt;74&lt;/volume&gt;&lt;number&gt;3&lt;/number&gt;&lt;edition&gt;12/12&lt;/edition&gt;&lt;keywords&gt;&lt;keyword&gt;Colonic fermentation&lt;/keyword&gt;&lt;keyword&gt;SCFA&lt;/keyword&gt;&lt;keyword&gt;Appetite&lt;/keyword&gt;&lt;keyword&gt;Gut hormone&lt;/keyword&gt;&lt;keyword&gt;Obesity&lt;/keyword&gt;&lt;keyword&gt;arcuate nucleus&lt;/keyword&gt;&lt;keyword&gt;free fatty acid receptor&lt;/keyword&gt;&lt;keyword&gt;gastrointestinal&lt;/keyword&gt;&lt;keyword&gt;glucagon-like peptide&lt;/keyword&gt;&lt;keyword&gt;pro-opiomelanocortin&lt;/keyword&gt;&lt;keyword&gt;peptide tyrosine tyrosine&lt;/keyword&gt;&lt;/keywords&gt;&lt;dates&gt;&lt;year&gt;2014&lt;/year&gt;&lt;/dates&gt;&lt;publisher&gt;Cambridge University Press&lt;/publisher&gt;&lt;isbn&gt;0029-6651&lt;/isbn&gt;&lt;urls&gt;&lt;related-urls&gt;&lt;url&gt;https://www.cambridge.org/core/article/control-of-appetite-and-energy-intake-by-scfa-what-are-the-potential-underlying-mechanisms/A1EFBE12AD6F9838EBE3D7314D1EE1B4&lt;/url&gt;&lt;url&gt;https://www.cambridge.org/core/services/aop-cambridge-core/content/view/A1EFBE12AD6F9838EBE3D7314D1EE1B4/S0029665114001657a.pdf/div-class-title-control-of-appetite-and-energy-intake-by-scfa-what-are-the-potential-underlying-mechanisms-div.pdf&lt;/url&gt;&lt;/related-urls&gt;&lt;/urls&gt;&lt;electronic-resource-num&gt;10.1017/S0029665114001657&lt;/electronic-resource-num&gt;&lt;remote-database-name&gt;Cambridge Core&lt;/remote-database-name&gt;&lt;remote-database-provider&gt;Cambridge University Press&lt;/remote-database-provider&gt;&lt;/record&gt;&lt;/Cite&gt;&lt;/EndNote&gt;</w:instrText>
      </w:r>
      <w:r w:rsidR="00C34007" w:rsidRPr="00FA1A12">
        <w:rPr>
          <w:noProof w:val="0"/>
          <w:lang w:val="en-GB"/>
        </w:rPr>
        <w:fldChar w:fldCharType="separate"/>
      </w:r>
      <w:r w:rsidR="00721150">
        <w:rPr>
          <w:lang w:val="en-GB"/>
        </w:rPr>
        <w:t>[22]</w:t>
      </w:r>
      <w:r w:rsidR="00C34007" w:rsidRPr="00FA1A12">
        <w:rPr>
          <w:noProof w:val="0"/>
          <w:lang w:val="en-GB"/>
        </w:rPr>
        <w:fldChar w:fldCharType="end"/>
      </w:r>
      <w:r w:rsidR="00C34007" w:rsidRPr="00FA1A12">
        <w:rPr>
          <w:noProof w:val="0"/>
          <w:lang w:val="en-GB"/>
        </w:rPr>
        <w:t>. Alongs</w:t>
      </w:r>
      <w:r w:rsidR="00C34007">
        <w:rPr>
          <w:noProof w:val="0"/>
          <w:lang w:val="en-GB"/>
        </w:rPr>
        <w:t>ide effects in the gut,</w:t>
      </w:r>
      <w:r w:rsidR="00C34007" w:rsidRPr="00FA1A12">
        <w:rPr>
          <w:noProof w:val="0"/>
          <w:lang w:val="en-GB"/>
        </w:rPr>
        <w:t xml:space="preserve"> </w:t>
      </w:r>
      <w:r w:rsidR="000533B6">
        <w:rPr>
          <w:noProof w:val="0"/>
          <w:lang w:val="en-GB"/>
        </w:rPr>
        <w:t xml:space="preserve">the SCFA </w:t>
      </w:r>
      <w:r w:rsidR="00C34007" w:rsidRPr="00FA1A12">
        <w:rPr>
          <w:noProof w:val="0"/>
          <w:lang w:val="en-GB"/>
        </w:rPr>
        <w:t xml:space="preserve">acetate can </w:t>
      </w:r>
      <w:r w:rsidR="00C34007">
        <w:rPr>
          <w:noProof w:val="0"/>
          <w:lang w:val="en-GB"/>
        </w:rPr>
        <w:t xml:space="preserve">also </w:t>
      </w:r>
      <w:r w:rsidR="00C34007" w:rsidRPr="00FA1A12">
        <w:rPr>
          <w:noProof w:val="0"/>
          <w:lang w:val="en-GB"/>
        </w:rPr>
        <w:t>cross the blood brain barrier</w:t>
      </w:r>
      <w:r w:rsidR="00C34007">
        <w:rPr>
          <w:noProof w:val="0"/>
          <w:lang w:val="en-GB"/>
        </w:rPr>
        <w:t xml:space="preserve"> to interact</w:t>
      </w:r>
      <w:r w:rsidR="00C34007" w:rsidRPr="00FA1A12">
        <w:rPr>
          <w:noProof w:val="0"/>
          <w:lang w:val="en-GB"/>
        </w:rPr>
        <w:t xml:space="preserve"> directly with the appetite control centre </w:t>
      </w:r>
      <w:r w:rsidR="00C34007" w:rsidRPr="00FA1A12">
        <w:rPr>
          <w:noProof w:val="0"/>
          <w:lang w:val="en-GB"/>
        </w:rPr>
        <w:fldChar w:fldCharType="begin">
          <w:fldData xml:space="preserve">PEVuZE5vdGU+PENpdGU+PEF1dGhvcj5Gcm9zdDwvQXV0aG9yPjxZZWFyPjIwMTQ8L1llYXI+PFJl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==
</w:fldData>
        </w:fldChar>
      </w:r>
      <w:r w:rsidR="00331E1E">
        <w:rPr>
          <w:noProof w:val="0"/>
          <w:lang w:val="en-GB"/>
        </w:rPr>
        <w:instrText xml:space="preserve"> ADDIN EN.CITE </w:instrText>
      </w:r>
      <w:r w:rsidR="00331E1E">
        <w:rPr>
          <w:noProof w:val="0"/>
          <w:lang w:val="en-GB"/>
        </w:rPr>
        <w:fldChar w:fldCharType="begin">
          <w:fldData xml:space="preserve">PEVuZE5vdGU+PENpdGU+PEF1dGhvcj5Gcm9zdDwvQXV0aG9yPjxZZWFyPjIwMTQ8L1llYXI+PFJl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==
</w:fldData>
        </w:fldChar>
      </w:r>
      <w:r w:rsidR="00331E1E">
        <w:rPr>
          <w:noProof w:val="0"/>
          <w:lang w:val="en-GB"/>
        </w:rPr>
        <w:instrText xml:space="preserve"> ADDIN EN.CITE.DATA </w:instrText>
      </w:r>
      <w:r w:rsidR="00331E1E">
        <w:rPr>
          <w:noProof w:val="0"/>
          <w:lang w:val="en-GB"/>
        </w:rPr>
      </w:r>
      <w:r w:rsidR="00331E1E">
        <w:rPr>
          <w:noProof w:val="0"/>
          <w:lang w:val="en-GB"/>
        </w:rPr>
        <w:fldChar w:fldCharType="end"/>
      </w:r>
      <w:r w:rsidR="00C34007" w:rsidRPr="00FA1A12">
        <w:rPr>
          <w:noProof w:val="0"/>
          <w:lang w:val="en-GB"/>
        </w:rPr>
      </w:r>
      <w:r w:rsidR="00C34007" w:rsidRPr="00FA1A12">
        <w:rPr>
          <w:noProof w:val="0"/>
          <w:lang w:val="en-GB"/>
        </w:rPr>
        <w:fldChar w:fldCharType="separate"/>
      </w:r>
      <w:r w:rsidR="00721150">
        <w:rPr>
          <w:lang w:val="en-GB"/>
        </w:rPr>
        <w:t>[23]</w:t>
      </w:r>
      <w:r w:rsidR="00C34007" w:rsidRPr="00FA1A12">
        <w:rPr>
          <w:noProof w:val="0"/>
          <w:lang w:val="en-GB"/>
        </w:rPr>
        <w:fldChar w:fldCharType="end"/>
      </w:r>
      <w:r w:rsidR="00C34007" w:rsidRPr="00FA1A12">
        <w:rPr>
          <w:noProof w:val="0"/>
          <w:lang w:val="en-GB"/>
        </w:rPr>
        <w:t xml:space="preserve">. </w:t>
      </w:r>
      <w:r w:rsidR="00922017">
        <w:rPr>
          <w:noProof w:val="0"/>
          <w:lang w:val="en-GB"/>
        </w:rPr>
        <w:t xml:space="preserve">Age related changes </w:t>
      </w:r>
      <w:r w:rsidR="00C34007" w:rsidRPr="00093DBA">
        <w:rPr>
          <w:noProof w:val="0"/>
          <w:lang w:val="en-GB"/>
        </w:rPr>
        <w:t>to satiety hormones and the alterations in the gut microbiome</w:t>
      </w:r>
      <w:r w:rsidR="00922017">
        <w:rPr>
          <w:noProof w:val="0"/>
          <w:lang w:val="en-GB"/>
        </w:rPr>
        <w:t xml:space="preserve">, now recognised </w:t>
      </w:r>
      <w:r w:rsidR="00C34007" w:rsidRPr="00093DBA">
        <w:rPr>
          <w:noProof w:val="0"/>
          <w:lang w:val="en-GB"/>
        </w:rPr>
        <w:t>in older people</w:t>
      </w:r>
      <w:r w:rsidR="00922017">
        <w:rPr>
          <w:noProof w:val="0"/>
          <w:lang w:val="en-GB"/>
        </w:rPr>
        <w:t>,</w:t>
      </w:r>
      <w:r w:rsidR="00DF7062">
        <w:rPr>
          <w:noProof w:val="0"/>
          <w:lang w:val="en-GB"/>
        </w:rPr>
        <w:t xml:space="preserve"> may be relevant to the pathogenesis of anorexia of ageing and merit further investigation.</w:t>
      </w:r>
      <w:r w:rsidR="00C34007" w:rsidRPr="00FA1A12">
        <w:rPr>
          <w:noProof w:val="0"/>
          <w:lang w:val="en-GB"/>
        </w:rPr>
        <w:t xml:space="preserve"> </w:t>
      </w:r>
    </w:p>
    <w:p w14:paraId="4E3999EB" w14:textId="69E0875F" w:rsidR="0053129B" w:rsidRPr="0053129B" w:rsidRDefault="0053129B" w:rsidP="0053129B">
      <w:pPr>
        <w:pStyle w:val="Heading3"/>
      </w:pPr>
      <w:r w:rsidRPr="00B15BD3">
        <w:lastRenderedPageBreak/>
        <w:t>Hedonism</w:t>
      </w:r>
    </w:p>
    <w:p w14:paraId="52685BB2" w14:textId="63D59810" w:rsidR="00F73EB5" w:rsidRDefault="008D5BE9" w:rsidP="00F73EB5">
      <w:r>
        <w:t>A</w:t>
      </w:r>
      <w:r w:rsidR="00F73EB5">
        <w:t xml:space="preserve">ppetite is also </w:t>
      </w:r>
      <w:r w:rsidR="00922017">
        <w:t>influenced</w:t>
      </w:r>
      <w:r w:rsidR="00F73EB5">
        <w:t xml:space="preserve"> by complex interactions between the reward, affective, cognitive and sensorimotor areas</w:t>
      </w:r>
      <w:r>
        <w:t xml:space="preserve"> of the brain</w:t>
      </w:r>
      <w:r w:rsidR="00F73EB5">
        <w:t xml:space="preserve"> </w:t>
      </w:r>
      <w:r w:rsidR="00F73EB5">
        <w:fldChar w:fldCharType="begin"/>
      </w:r>
      <w:r w:rsidR="00331E1E">
        <w:instrText xml:space="preserve"> ADDIN EN.CITE &lt;EndNote&gt;&lt;Cite&gt;&lt;Author&gt;Weltens&lt;/Author&gt;&lt;Year&gt;2018&lt;/Year&gt;&lt;RecNum&gt;705&lt;/RecNum&gt;&lt;DisplayText&gt;[16]&lt;/DisplayText&gt;&lt;record&gt;&lt;rec-number&gt;705&lt;/rec-number&gt;&lt;foreign-keys&gt;&lt;key app="EN" db-id="wdewa0rsb2apxtedsx6vsfd2xsawaxxzef9d" timestamp="1542892483"&gt;705&lt;/key&gt;&lt;/foreign-keys&gt;&lt;ref-type name="Journal Article"&gt;17&lt;/ref-type&gt;&lt;contributors&gt;&lt;authors&gt;&lt;author&gt;Weltens, Nathalie&lt;/author&gt;&lt;author&gt;Iven, Julie&lt;/author&gt;&lt;author&gt;Oudenhove, Lukas&lt;/author&gt;&lt;author&gt;Kano, Michiko&lt;/author&gt;&lt;/authors&gt;&lt;/contributors&gt;&lt;titles&gt;&lt;title&gt;The Gut–Brain Axis in Health Neuroscience: Implications for Functional Gastrointestinal Disorders and Appetite Regulation&lt;/title&gt;&lt;secondary-title&gt;Annals of the New York Academy of Sciences&lt;/secondary-title&gt;&lt;/titles&gt;&lt;periodical&gt;&lt;full-title&gt;Annals of the New York Academy of Sciences&lt;/full-title&gt;&lt;/periodical&gt;&lt;pages&gt;129-150&lt;/pages&gt;&lt;volume&gt;1428&lt;/volume&gt;&lt;number&gt;1&lt;/number&gt;&lt;dates&gt;&lt;year&gt;2018&lt;/year&gt;&lt;/dates&gt;&lt;urls&gt;&lt;related-urls&gt;&lt;url&gt;https://nyaspubs.onlinelibrary.wiley.com/doi/abs/10.1111/nyas.13969&lt;/url&gt;&lt;url&gt;https://nyaspubs.onlinelibrary.wiley.com/doi/pdf/10.1111/nyas.13969&lt;/url&gt;&lt;/related-urls&gt;&lt;/urls&gt;&lt;electronic-resource-num&gt;doi:10.1111/nyas.13969&lt;/electronic-resource-num&gt;&lt;/record&gt;&lt;/Cite&gt;&lt;/EndNote&gt;</w:instrText>
      </w:r>
      <w:r w:rsidR="00F73EB5">
        <w:fldChar w:fldCharType="separate"/>
      </w:r>
      <w:r w:rsidR="00721150">
        <w:rPr>
          <w:noProof/>
        </w:rPr>
        <w:t>[16]</w:t>
      </w:r>
      <w:r w:rsidR="00F73EB5">
        <w:fldChar w:fldCharType="end"/>
      </w:r>
      <w:r w:rsidR="00F73EB5">
        <w:t xml:space="preserve">. </w:t>
      </w:r>
      <w:r w:rsidR="00653ACD">
        <w:t xml:space="preserve">These complex interactions </w:t>
      </w:r>
      <w:r>
        <w:t>govern</w:t>
      </w:r>
      <w:r w:rsidR="00653ACD">
        <w:t xml:space="preserve"> th</w:t>
      </w:r>
      <w:r w:rsidR="007E6594">
        <w:t xml:space="preserve">e hedonic aspect </w:t>
      </w:r>
      <w:r w:rsidR="00424643">
        <w:t>of</w:t>
      </w:r>
      <w:r w:rsidR="007E6594">
        <w:t xml:space="preserve"> appetite</w:t>
      </w:r>
      <w:r w:rsidR="00653ACD">
        <w:t xml:space="preserve"> </w:t>
      </w:r>
      <w:r w:rsidR="007E6594">
        <w:t>(</w:t>
      </w:r>
      <w:r w:rsidR="00653ACD">
        <w:t xml:space="preserve">the reward of eating and </w:t>
      </w:r>
      <w:r w:rsidR="007D4FD3">
        <w:t>associated learning</w:t>
      </w:r>
      <w:r w:rsidR="007E6594">
        <w:t>)</w:t>
      </w:r>
      <w:r w:rsidR="00653ACD">
        <w:t xml:space="preserve">. </w:t>
      </w:r>
    </w:p>
    <w:p w14:paraId="0AC0C27F" w14:textId="30E1168F" w:rsidR="007A3488" w:rsidRPr="00FA1A12" w:rsidRDefault="00410FE4" w:rsidP="006C14AF">
      <w:pPr>
        <w:pStyle w:val="EndNoteBibliography"/>
        <w:numPr>
          <w:ilvl w:val="0"/>
          <w:numId w:val="0"/>
        </w:numPr>
        <w:rPr>
          <w:noProof w:val="0"/>
          <w:lang w:val="en-GB"/>
        </w:rPr>
      </w:pPr>
      <w:r>
        <w:rPr>
          <w:noProof w:val="0"/>
          <w:lang w:val="en-GB"/>
        </w:rPr>
        <w:t>The taste of food (when pleasant, referred to as ‘liking’) along</w:t>
      </w:r>
      <w:r w:rsidR="007D4FD3">
        <w:rPr>
          <w:noProof w:val="0"/>
          <w:lang w:val="en-GB"/>
        </w:rPr>
        <w:t>side</w:t>
      </w:r>
      <w:r>
        <w:rPr>
          <w:noProof w:val="0"/>
          <w:lang w:val="en-GB"/>
        </w:rPr>
        <w:t xml:space="preserve"> sight and smell</w:t>
      </w:r>
      <w:r w:rsidR="006C14AF">
        <w:rPr>
          <w:noProof w:val="0"/>
          <w:lang w:val="en-GB"/>
        </w:rPr>
        <w:t xml:space="preserve"> sensations</w:t>
      </w:r>
      <w:r w:rsidR="008D5BE9">
        <w:rPr>
          <w:noProof w:val="0"/>
          <w:lang w:val="en-GB"/>
        </w:rPr>
        <w:t>,</w:t>
      </w:r>
      <w:r>
        <w:rPr>
          <w:noProof w:val="0"/>
          <w:lang w:val="en-GB"/>
        </w:rPr>
        <w:t xml:space="preserve"> stimulate</w:t>
      </w:r>
      <w:r w:rsidR="006C14AF">
        <w:rPr>
          <w:noProof w:val="0"/>
          <w:lang w:val="en-GB"/>
        </w:rPr>
        <w:t xml:space="preserve"> </w:t>
      </w:r>
      <w:r w:rsidR="00D05533" w:rsidRPr="00FA1A12">
        <w:rPr>
          <w:noProof w:val="0"/>
          <w:lang w:val="en-GB"/>
        </w:rPr>
        <w:t xml:space="preserve">flavour centres </w:t>
      </w:r>
      <w:r w:rsidR="00E33A3A" w:rsidRPr="00FA1A12">
        <w:rPr>
          <w:noProof w:val="0"/>
          <w:lang w:val="en-GB"/>
        </w:rPr>
        <w:t>in</w:t>
      </w:r>
      <w:r w:rsidR="00D05533" w:rsidRPr="00FA1A12">
        <w:rPr>
          <w:noProof w:val="0"/>
          <w:lang w:val="en-GB"/>
        </w:rPr>
        <w:t xml:space="preserve"> the brain</w:t>
      </w:r>
      <w:r w:rsidR="008D5BE9">
        <w:rPr>
          <w:noProof w:val="0"/>
          <w:lang w:val="en-GB"/>
        </w:rPr>
        <w:t xml:space="preserve"> </w:t>
      </w:r>
      <w:r w:rsidR="008D5BE9" w:rsidRPr="00FA1A12">
        <w:rPr>
          <w:noProof w:val="0"/>
          <w:lang w:val="en-GB"/>
        </w:rPr>
        <w:fldChar w:fldCharType="begin">
          <w:fldData xml:space="preserve">PEVuZE5vdGU+PENpdGU+PEF1dGhvcj5Sb2xsczwvQXV0aG9yPjxZZWFyPjIwMTY8L1llYXI+PFJl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==
</w:fldData>
        </w:fldChar>
      </w:r>
      <w:r w:rsidR="00331E1E">
        <w:rPr>
          <w:noProof w:val="0"/>
          <w:lang w:val="en-GB"/>
        </w:rPr>
        <w:instrText xml:space="preserve"> ADDIN EN.CITE </w:instrText>
      </w:r>
      <w:r w:rsidR="00331E1E">
        <w:rPr>
          <w:noProof w:val="0"/>
          <w:lang w:val="en-GB"/>
        </w:rPr>
        <w:fldChar w:fldCharType="begin">
          <w:fldData xml:space="preserve">PEVuZE5vdGU+PENpdGU+PEF1dGhvcj5Sb2xsczwvQXV0aG9yPjxZZWFyPjIwMTY8L1llYXI+PFJl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==
</w:fldData>
        </w:fldChar>
      </w:r>
      <w:r w:rsidR="00331E1E">
        <w:rPr>
          <w:noProof w:val="0"/>
          <w:lang w:val="en-GB"/>
        </w:rPr>
        <w:instrText xml:space="preserve"> ADDIN EN.CITE.DATA </w:instrText>
      </w:r>
      <w:r w:rsidR="00331E1E">
        <w:rPr>
          <w:noProof w:val="0"/>
          <w:lang w:val="en-GB"/>
        </w:rPr>
      </w:r>
      <w:r w:rsidR="00331E1E">
        <w:rPr>
          <w:noProof w:val="0"/>
          <w:lang w:val="en-GB"/>
        </w:rPr>
        <w:fldChar w:fldCharType="end"/>
      </w:r>
      <w:r w:rsidR="008D5BE9" w:rsidRPr="00FA1A12">
        <w:rPr>
          <w:noProof w:val="0"/>
          <w:lang w:val="en-GB"/>
        </w:rPr>
      </w:r>
      <w:r w:rsidR="008D5BE9" w:rsidRPr="00FA1A12">
        <w:rPr>
          <w:noProof w:val="0"/>
          <w:lang w:val="en-GB"/>
        </w:rPr>
        <w:fldChar w:fldCharType="separate"/>
      </w:r>
      <w:r w:rsidR="00721150">
        <w:rPr>
          <w:lang w:val="en-GB"/>
        </w:rPr>
        <w:t>[24, 25]</w:t>
      </w:r>
      <w:r w:rsidR="008D5BE9" w:rsidRPr="00FA1A12">
        <w:rPr>
          <w:noProof w:val="0"/>
          <w:lang w:val="en-GB"/>
        </w:rPr>
        <w:fldChar w:fldCharType="end"/>
      </w:r>
      <w:r w:rsidR="008D5BE9">
        <w:rPr>
          <w:noProof w:val="0"/>
          <w:lang w:val="en-GB"/>
        </w:rPr>
        <w:t xml:space="preserve">. The flavour centres, along with inputs from other brain centres </w:t>
      </w:r>
      <w:r w:rsidR="00922017">
        <w:rPr>
          <w:noProof w:val="0"/>
          <w:lang w:val="en-GB"/>
        </w:rPr>
        <w:t>determining</w:t>
      </w:r>
      <w:r w:rsidR="008D5BE9">
        <w:rPr>
          <w:noProof w:val="0"/>
          <w:lang w:val="en-GB"/>
        </w:rPr>
        <w:t xml:space="preserve"> palatability (how pleasant the eating experience is)</w:t>
      </w:r>
      <w:r w:rsidR="00FE422D">
        <w:rPr>
          <w:noProof w:val="0"/>
          <w:lang w:val="en-GB"/>
        </w:rPr>
        <w:t>,</w:t>
      </w:r>
      <w:r w:rsidR="008D5BE9">
        <w:rPr>
          <w:noProof w:val="0"/>
          <w:lang w:val="en-GB"/>
        </w:rPr>
        <w:t xml:space="preserve"> </w:t>
      </w:r>
      <w:r w:rsidR="00DE1ED1">
        <w:rPr>
          <w:noProof w:val="0"/>
          <w:lang w:val="en-GB"/>
        </w:rPr>
        <w:t>feelings of hunger and satiety</w:t>
      </w:r>
      <w:r w:rsidR="006C14AF">
        <w:rPr>
          <w:noProof w:val="0"/>
          <w:lang w:val="en-GB"/>
        </w:rPr>
        <w:t>,</w:t>
      </w:r>
      <w:r w:rsidR="00B44296">
        <w:rPr>
          <w:noProof w:val="0"/>
          <w:lang w:val="en-GB"/>
        </w:rPr>
        <w:t xml:space="preserve"> all</w:t>
      </w:r>
      <w:r w:rsidR="008D5BE9">
        <w:rPr>
          <w:noProof w:val="0"/>
          <w:lang w:val="en-GB"/>
        </w:rPr>
        <w:t xml:space="preserve"> </w:t>
      </w:r>
      <w:r w:rsidR="00D05533" w:rsidRPr="00FA1A12">
        <w:rPr>
          <w:noProof w:val="0"/>
          <w:lang w:val="en-GB"/>
        </w:rPr>
        <w:t>interact with the reward system</w:t>
      </w:r>
      <w:r w:rsidR="00E33A3A" w:rsidRPr="00FA1A12">
        <w:rPr>
          <w:noProof w:val="0"/>
          <w:lang w:val="en-GB"/>
        </w:rPr>
        <w:t xml:space="preserve"> to give food a ‘reward value’</w:t>
      </w:r>
      <w:r w:rsidR="00E04121" w:rsidRPr="00FA1A12">
        <w:rPr>
          <w:noProof w:val="0"/>
          <w:lang w:val="en-GB"/>
        </w:rPr>
        <w:t xml:space="preserve"> </w:t>
      </w:r>
      <w:r w:rsidR="00E04121" w:rsidRPr="00FA1A12">
        <w:rPr>
          <w:noProof w:val="0"/>
          <w:lang w:val="en-GB"/>
        </w:rPr>
        <w:fldChar w:fldCharType="begin">
          <w:fldData xml:space="preserve">PEVuZE5vdGU+PENpdGU+PEF1dGhvcj5Sb2xsczwvQXV0aG9yPjxZZWFyPjIwMTY8L1llYXI+PFJl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==
</w:fldData>
        </w:fldChar>
      </w:r>
      <w:r w:rsidR="00331E1E">
        <w:rPr>
          <w:noProof w:val="0"/>
          <w:lang w:val="en-GB"/>
        </w:rPr>
        <w:instrText xml:space="preserve"> ADDIN EN.CITE </w:instrText>
      </w:r>
      <w:r w:rsidR="00331E1E">
        <w:rPr>
          <w:noProof w:val="0"/>
          <w:lang w:val="en-GB"/>
        </w:rPr>
        <w:fldChar w:fldCharType="begin">
          <w:fldData xml:space="preserve">PEVuZE5vdGU+PENpdGU+PEF1dGhvcj5Sb2xsczwvQXV0aG9yPjxZZWFyPjIwMTY8L1llYXI+PFJl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==
</w:fldData>
        </w:fldChar>
      </w:r>
      <w:r w:rsidR="00331E1E">
        <w:rPr>
          <w:noProof w:val="0"/>
          <w:lang w:val="en-GB"/>
        </w:rPr>
        <w:instrText xml:space="preserve"> ADDIN EN.CITE.DATA </w:instrText>
      </w:r>
      <w:r w:rsidR="00331E1E">
        <w:rPr>
          <w:noProof w:val="0"/>
          <w:lang w:val="en-GB"/>
        </w:rPr>
      </w:r>
      <w:r w:rsidR="00331E1E">
        <w:rPr>
          <w:noProof w:val="0"/>
          <w:lang w:val="en-GB"/>
        </w:rPr>
        <w:fldChar w:fldCharType="end"/>
      </w:r>
      <w:r w:rsidR="00E04121" w:rsidRPr="00FA1A12">
        <w:rPr>
          <w:noProof w:val="0"/>
          <w:lang w:val="en-GB"/>
        </w:rPr>
      </w:r>
      <w:r w:rsidR="00E04121" w:rsidRPr="00FA1A12">
        <w:rPr>
          <w:noProof w:val="0"/>
          <w:lang w:val="en-GB"/>
        </w:rPr>
        <w:fldChar w:fldCharType="separate"/>
      </w:r>
      <w:r w:rsidR="00721150">
        <w:rPr>
          <w:lang w:val="en-GB"/>
        </w:rPr>
        <w:t>[24, 25]</w:t>
      </w:r>
      <w:r w:rsidR="00E04121" w:rsidRPr="00FA1A12">
        <w:rPr>
          <w:noProof w:val="0"/>
          <w:lang w:val="en-GB"/>
        </w:rPr>
        <w:fldChar w:fldCharType="end"/>
      </w:r>
      <w:r w:rsidR="00EB53DA">
        <w:rPr>
          <w:noProof w:val="0"/>
          <w:lang w:val="en-GB"/>
        </w:rPr>
        <w:t xml:space="preserve">. </w:t>
      </w:r>
      <w:r w:rsidR="00B15BD3">
        <w:rPr>
          <w:noProof w:val="0"/>
          <w:lang w:val="en-GB"/>
        </w:rPr>
        <w:t>H</w:t>
      </w:r>
      <w:r>
        <w:rPr>
          <w:noProof w:val="0"/>
          <w:lang w:val="en-GB"/>
        </w:rPr>
        <w:t>igher reward values</w:t>
      </w:r>
      <w:r w:rsidR="008D5BE9">
        <w:rPr>
          <w:noProof w:val="0"/>
          <w:lang w:val="en-GB"/>
        </w:rPr>
        <w:t xml:space="preserve"> </w:t>
      </w:r>
      <w:r w:rsidR="008D5BE9" w:rsidRPr="00FA1A12">
        <w:rPr>
          <w:noProof w:val="0"/>
          <w:lang w:val="en-GB"/>
        </w:rPr>
        <w:t>f</w:t>
      </w:r>
      <w:r w:rsidR="008D5BE9">
        <w:rPr>
          <w:noProof w:val="0"/>
          <w:lang w:val="en-GB"/>
        </w:rPr>
        <w:t>e</w:t>
      </w:r>
      <w:r w:rsidR="008D5BE9" w:rsidRPr="00FA1A12">
        <w:rPr>
          <w:noProof w:val="0"/>
          <w:lang w:val="en-GB"/>
        </w:rPr>
        <w:t>edback</w:t>
      </w:r>
      <w:r w:rsidR="00E04121" w:rsidRPr="00FA1A12">
        <w:rPr>
          <w:noProof w:val="0"/>
          <w:lang w:val="en-GB"/>
        </w:rPr>
        <w:t xml:space="preserve"> to the appetite control centre</w:t>
      </w:r>
      <w:r w:rsidR="00A87557">
        <w:rPr>
          <w:noProof w:val="0"/>
          <w:lang w:val="en-GB"/>
        </w:rPr>
        <w:t xml:space="preserve"> to</w:t>
      </w:r>
      <w:r w:rsidR="00EB53DA">
        <w:rPr>
          <w:noProof w:val="0"/>
          <w:lang w:val="en-GB"/>
        </w:rPr>
        <w:t xml:space="preserve"> </w:t>
      </w:r>
      <w:r w:rsidR="00A87557">
        <w:rPr>
          <w:noProof w:val="0"/>
          <w:lang w:val="en-GB"/>
        </w:rPr>
        <w:t>promote</w:t>
      </w:r>
      <w:r w:rsidR="00EB53DA">
        <w:rPr>
          <w:noProof w:val="0"/>
          <w:lang w:val="en-GB"/>
        </w:rPr>
        <w:t xml:space="preserve"> </w:t>
      </w:r>
      <w:r w:rsidR="00E04121" w:rsidRPr="00FA1A12">
        <w:rPr>
          <w:noProof w:val="0"/>
          <w:lang w:val="en-GB"/>
        </w:rPr>
        <w:t>hunger</w:t>
      </w:r>
      <w:r w:rsidR="00E33A3A" w:rsidRPr="00FA1A12">
        <w:rPr>
          <w:noProof w:val="0"/>
          <w:lang w:val="en-GB"/>
        </w:rPr>
        <w:t>,</w:t>
      </w:r>
      <w:r w:rsidR="00E04121" w:rsidRPr="00FA1A12">
        <w:rPr>
          <w:noProof w:val="0"/>
          <w:lang w:val="en-GB"/>
        </w:rPr>
        <w:t xml:space="preserve"> </w:t>
      </w:r>
      <w:r w:rsidR="00657F18" w:rsidRPr="00FA1A12">
        <w:rPr>
          <w:noProof w:val="0"/>
          <w:lang w:val="en-GB"/>
        </w:rPr>
        <w:t>so</w:t>
      </w:r>
      <w:r w:rsidR="00A87557">
        <w:rPr>
          <w:noProof w:val="0"/>
          <w:lang w:val="en-GB"/>
        </w:rPr>
        <w:t xml:space="preserve"> an initial</w:t>
      </w:r>
      <w:r w:rsidR="00E04121" w:rsidRPr="00FA1A12">
        <w:rPr>
          <w:noProof w:val="0"/>
          <w:lang w:val="en-GB"/>
        </w:rPr>
        <w:t xml:space="preserve"> </w:t>
      </w:r>
      <w:r w:rsidR="00E33A3A" w:rsidRPr="00FA1A12">
        <w:rPr>
          <w:noProof w:val="0"/>
          <w:lang w:val="en-GB"/>
        </w:rPr>
        <w:t>tast</w:t>
      </w:r>
      <w:r w:rsidR="00A87557">
        <w:rPr>
          <w:noProof w:val="0"/>
          <w:lang w:val="en-GB"/>
        </w:rPr>
        <w:t xml:space="preserve">e </w:t>
      </w:r>
      <w:r w:rsidR="00E33A3A" w:rsidRPr="00FA1A12">
        <w:rPr>
          <w:noProof w:val="0"/>
          <w:lang w:val="en-GB"/>
        </w:rPr>
        <w:t>drive</w:t>
      </w:r>
      <w:r w:rsidR="00B15BD3">
        <w:rPr>
          <w:noProof w:val="0"/>
          <w:lang w:val="en-GB"/>
        </w:rPr>
        <w:t>s</w:t>
      </w:r>
      <w:r w:rsidR="00E33A3A" w:rsidRPr="00FA1A12">
        <w:rPr>
          <w:noProof w:val="0"/>
          <w:lang w:val="en-GB"/>
        </w:rPr>
        <w:t xml:space="preserve"> </w:t>
      </w:r>
      <w:r w:rsidR="00EB53DA">
        <w:rPr>
          <w:noProof w:val="0"/>
          <w:lang w:val="en-GB"/>
        </w:rPr>
        <w:t xml:space="preserve">further </w:t>
      </w:r>
      <w:r w:rsidR="00A87557">
        <w:rPr>
          <w:noProof w:val="0"/>
          <w:lang w:val="en-GB"/>
        </w:rPr>
        <w:t>eating</w:t>
      </w:r>
      <w:r w:rsidR="00E04121" w:rsidRPr="00FA1A12">
        <w:rPr>
          <w:noProof w:val="0"/>
          <w:lang w:val="en-GB"/>
        </w:rPr>
        <w:t xml:space="preserve"> </w:t>
      </w:r>
      <w:r w:rsidR="00E04121" w:rsidRPr="00FA1A12">
        <w:rPr>
          <w:noProof w:val="0"/>
          <w:lang w:val="en-GB"/>
        </w:rPr>
        <w:fldChar w:fldCharType="begin">
          <w:fldData xml:space="preserve">PEVuZE5vdGU+PENpdGU+PEF1dGhvcj5Sb2xsczwvQXV0aG9yPjxZZWFyPjIwMTY8L1llYXI+PFJl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==
</w:fldData>
        </w:fldChar>
      </w:r>
      <w:r w:rsidR="00331E1E">
        <w:rPr>
          <w:noProof w:val="0"/>
          <w:lang w:val="en-GB"/>
        </w:rPr>
        <w:instrText xml:space="preserve"> ADDIN EN.CITE </w:instrText>
      </w:r>
      <w:r w:rsidR="00331E1E">
        <w:rPr>
          <w:noProof w:val="0"/>
          <w:lang w:val="en-GB"/>
        </w:rPr>
        <w:fldChar w:fldCharType="begin">
          <w:fldData xml:space="preserve">PEVuZE5vdGU+PENpdGU+PEF1dGhvcj5Sb2xsczwvQXV0aG9yPjxZZWFyPjIwMTY8L1llYXI+PFJl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==
</w:fldData>
        </w:fldChar>
      </w:r>
      <w:r w:rsidR="00331E1E">
        <w:rPr>
          <w:noProof w:val="0"/>
          <w:lang w:val="en-GB"/>
        </w:rPr>
        <w:instrText xml:space="preserve"> ADDIN EN.CITE.DATA </w:instrText>
      </w:r>
      <w:r w:rsidR="00331E1E">
        <w:rPr>
          <w:noProof w:val="0"/>
          <w:lang w:val="en-GB"/>
        </w:rPr>
      </w:r>
      <w:r w:rsidR="00331E1E">
        <w:rPr>
          <w:noProof w:val="0"/>
          <w:lang w:val="en-GB"/>
        </w:rPr>
        <w:fldChar w:fldCharType="end"/>
      </w:r>
      <w:r w:rsidR="00E04121" w:rsidRPr="00FA1A12">
        <w:rPr>
          <w:noProof w:val="0"/>
          <w:lang w:val="en-GB"/>
        </w:rPr>
      </w:r>
      <w:r w:rsidR="00E04121" w:rsidRPr="00FA1A12">
        <w:rPr>
          <w:noProof w:val="0"/>
          <w:lang w:val="en-GB"/>
        </w:rPr>
        <w:fldChar w:fldCharType="separate"/>
      </w:r>
      <w:r w:rsidR="00721150">
        <w:rPr>
          <w:lang w:val="en-GB"/>
        </w:rPr>
        <w:t>[24]</w:t>
      </w:r>
      <w:r w:rsidR="00E04121" w:rsidRPr="00FA1A12">
        <w:rPr>
          <w:noProof w:val="0"/>
          <w:lang w:val="en-GB"/>
        </w:rPr>
        <w:fldChar w:fldCharType="end"/>
      </w:r>
      <w:r w:rsidR="00E04121" w:rsidRPr="00FA1A12">
        <w:rPr>
          <w:noProof w:val="0"/>
          <w:lang w:val="en-GB"/>
        </w:rPr>
        <w:t xml:space="preserve">. </w:t>
      </w:r>
      <w:r>
        <w:rPr>
          <w:noProof w:val="0"/>
          <w:lang w:val="en-GB"/>
        </w:rPr>
        <w:t xml:space="preserve">It is proposed </w:t>
      </w:r>
      <w:r w:rsidR="00616125">
        <w:rPr>
          <w:noProof w:val="0"/>
          <w:lang w:val="en-GB"/>
        </w:rPr>
        <w:t xml:space="preserve">that </w:t>
      </w:r>
      <w:r w:rsidR="00C46BDE" w:rsidRPr="00FA1A12">
        <w:rPr>
          <w:noProof w:val="0"/>
          <w:lang w:val="en-GB"/>
        </w:rPr>
        <w:t xml:space="preserve">the </w:t>
      </w:r>
      <w:r w:rsidR="00E04121" w:rsidRPr="00FA1A12">
        <w:rPr>
          <w:noProof w:val="0"/>
          <w:lang w:val="en-GB"/>
        </w:rPr>
        <w:t>learning</w:t>
      </w:r>
      <w:r w:rsidR="00C46BDE" w:rsidRPr="00FA1A12">
        <w:rPr>
          <w:noProof w:val="0"/>
          <w:lang w:val="en-GB"/>
        </w:rPr>
        <w:t xml:space="preserve"> centres</w:t>
      </w:r>
      <w:r w:rsidR="00EB53DA">
        <w:rPr>
          <w:noProof w:val="0"/>
          <w:lang w:val="en-GB"/>
        </w:rPr>
        <w:t xml:space="preserve"> of the brain</w:t>
      </w:r>
      <w:r w:rsidR="00E33A3A" w:rsidRPr="00FA1A12">
        <w:rPr>
          <w:noProof w:val="0"/>
          <w:lang w:val="en-GB"/>
        </w:rPr>
        <w:t xml:space="preserve"> </w:t>
      </w:r>
      <w:r w:rsidR="00E04121" w:rsidRPr="00FA1A12">
        <w:rPr>
          <w:noProof w:val="0"/>
          <w:lang w:val="en-GB"/>
        </w:rPr>
        <w:t>turn</w:t>
      </w:r>
      <w:r>
        <w:rPr>
          <w:noProof w:val="0"/>
          <w:lang w:val="en-GB"/>
        </w:rPr>
        <w:t xml:space="preserve"> </w:t>
      </w:r>
      <w:r w:rsidR="008D5BE9">
        <w:rPr>
          <w:noProof w:val="0"/>
          <w:lang w:val="en-GB"/>
        </w:rPr>
        <w:t xml:space="preserve">a food’s </w:t>
      </w:r>
      <w:r>
        <w:rPr>
          <w:noProof w:val="0"/>
          <w:lang w:val="en-GB"/>
        </w:rPr>
        <w:t>high reward value</w:t>
      </w:r>
      <w:r w:rsidR="00657F18" w:rsidRPr="00FA1A12">
        <w:rPr>
          <w:noProof w:val="0"/>
          <w:lang w:val="en-GB"/>
        </w:rPr>
        <w:t xml:space="preserve"> </w:t>
      </w:r>
      <w:r>
        <w:rPr>
          <w:noProof w:val="0"/>
          <w:lang w:val="en-GB"/>
        </w:rPr>
        <w:t>into desire to eat</w:t>
      </w:r>
      <w:r w:rsidR="00922017">
        <w:rPr>
          <w:noProof w:val="0"/>
          <w:lang w:val="en-GB"/>
        </w:rPr>
        <w:t xml:space="preserve"> it</w:t>
      </w:r>
      <w:r w:rsidR="00B15BD3">
        <w:rPr>
          <w:noProof w:val="0"/>
          <w:lang w:val="en-GB"/>
        </w:rPr>
        <w:t>,</w:t>
      </w:r>
      <w:r w:rsidR="00A87557">
        <w:rPr>
          <w:noProof w:val="0"/>
          <w:lang w:val="en-GB"/>
        </w:rPr>
        <w:t xml:space="preserve"> </w:t>
      </w:r>
      <w:r w:rsidR="007E6594">
        <w:rPr>
          <w:noProof w:val="0"/>
          <w:lang w:val="en-GB"/>
        </w:rPr>
        <w:t>with</w:t>
      </w:r>
      <w:r w:rsidR="00A87557">
        <w:rPr>
          <w:noProof w:val="0"/>
          <w:lang w:val="en-GB"/>
        </w:rPr>
        <w:t xml:space="preserve"> feelings of hunger </w:t>
      </w:r>
      <w:r w:rsidR="00E04121" w:rsidRPr="00FA1A12">
        <w:rPr>
          <w:noProof w:val="0"/>
          <w:lang w:val="en-GB"/>
        </w:rPr>
        <w:t>when the person is re-exposed to</w:t>
      </w:r>
      <w:r w:rsidR="00EB53DA">
        <w:rPr>
          <w:noProof w:val="0"/>
          <w:lang w:val="en-GB"/>
        </w:rPr>
        <w:t xml:space="preserve"> </w:t>
      </w:r>
      <w:r w:rsidR="008D5BE9">
        <w:rPr>
          <w:noProof w:val="0"/>
          <w:lang w:val="en-GB"/>
        </w:rPr>
        <w:t xml:space="preserve">associated </w:t>
      </w:r>
      <w:r w:rsidR="00E04121" w:rsidRPr="00FA1A12">
        <w:rPr>
          <w:noProof w:val="0"/>
          <w:lang w:val="en-GB"/>
        </w:rPr>
        <w:t>cues</w:t>
      </w:r>
      <w:r w:rsidR="008D5BE9">
        <w:rPr>
          <w:noProof w:val="0"/>
          <w:lang w:val="en-GB"/>
        </w:rPr>
        <w:t>;</w:t>
      </w:r>
      <w:r w:rsidR="00E04121" w:rsidRPr="00FA1A12">
        <w:rPr>
          <w:noProof w:val="0"/>
          <w:lang w:val="en-GB"/>
        </w:rPr>
        <w:t xml:space="preserve"> </w:t>
      </w:r>
      <w:r w:rsidR="00A87557">
        <w:rPr>
          <w:noProof w:val="0"/>
          <w:lang w:val="en-GB"/>
        </w:rPr>
        <w:t>whether it be the sight, smell</w:t>
      </w:r>
      <w:r w:rsidR="00C46BDE" w:rsidRPr="00FA1A12">
        <w:rPr>
          <w:noProof w:val="0"/>
          <w:lang w:val="en-GB"/>
        </w:rPr>
        <w:t>,</w:t>
      </w:r>
      <w:r w:rsidR="00E04121" w:rsidRPr="00FA1A12">
        <w:rPr>
          <w:noProof w:val="0"/>
          <w:lang w:val="en-GB"/>
        </w:rPr>
        <w:t xml:space="preserve"> or the location in which it was consumed </w:t>
      </w:r>
      <w:r w:rsidR="00E04121" w:rsidRPr="00FA1A12">
        <w:rPr>
          <w:noProof w:val="0"/>
          <w:lang w:val="en-GB"/>
        </w:rPr>
        <w:fldChar w:fldCharType="begin">
          <w:fldData xml:space="preserve">PEVuZE5vdGU+PENpdGU+PEF1dGhvcj5KYWdlcjwvQXV0aG9yPjxZZWFyPjIwMTQ8L1llYXI+PFJl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</w:fldData>
        </w:fldChar>
      </w:r>
      <w:r w:rsidR="00331E1E">
        <w:rPr>
          <w:noProof w:val="0"/>
          <w:lang w:val="en-GB"/>
        </w:rPr>
        <w:instrText xml:space="preserve"> ADDIN EN.CITE </w:instrText>
      </w:r>
      <w:r w:rsidR="00331E1E">
        <w:rPr>
          <w:noProof w:val="0"/>
          <w:lang w:val="en-GB"/>
        </w:rPr>
        <w:fldChar w:fldCharType="begin">
          <w:fldData xml:space="preserve">PEVuZE5vdGU+PENpdGU+PEF1dGhvcj5KYWdlcjwvQXV0aG9yPjxZZWFyPjIwMTQ8L1llYXI+PFJl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</w:fldData>
        </w:fldChar>
      </w:r>
      <w:r w:rsidR="00331E1E">
        <w:rPr>
          <w:noProof w:val="0"/>
          <w:lang w:val="en-GB"/>
        </w:rPr>
        <w:instrText xml:space="preserve"> ADDIN EN.CITE.DATA </w:instrText>
      </w:r>
      <w:r w:rsidR="00331E1E">
        <w:rPr>
          <w:noProof w:val="0"/>
          <w:lang w:val="en-GB"/>
        </w:rPr>
      </w:r>
      <w:r w:rsidR="00331E1E">
        <w:rPr>
          <w:noProof w:val="0"/>
          <w:lang w:val="en-GB"/>
        </w:rPr>
        <w:fldChar w:fldCharType="end"/>
      </w:r>
      <w:r w:rsidR="00E04121" w:rsidRPr="00FA1A12">
        <w:rPr>
          <w:noProof w:val="0"/>
          <w:lang w:val="en-GB"/>
        </w:rPr>
      </w:r>
      <w:r w:rsidR="00E04121" w:rsidRPr="00FA1A12">
        <w:rPr>
          <w:noProof w:val="0"/>
          <w:lang w:val="en-GB"/>
        </w:rPr>
        <w:fldChar w:fldCharType="separate"/>
      </w:r>
      <w:r w:rsidR="00721150">
        <w:rPr>
          <w:lang w:val="en-GB"/>
        </w:rPr>
        <w:t>[25, 26]</w:t>
      </w:r>
      <w:r w:rsidR="00E04121" w:rsidRPr="00FA1A12">
        <w:rPr>
          <w:noProof w:val="0"/>
          <w:lang w:val="en-GB"/>
        </w:rPr>
        <w:fldChar w:fldCharType="end"/>
      </w:r>
      <w:r w:rsidR="00E04121" w:rsidRPr="00FA1A12">
        <w:rPr>
          <w:noProof w:val="0"/>
          <w:lang w:val="en-GB"/>
        </w:rPr>
        <w:t xml:space="preserve">. </w:t>
      </w:r>
    </w:p>
    <w:p w14:paraId="53DB0EB1" w14:textId="7EF576B9" w:rsidR="00EA3D5E" w:rsidRDefault="007B38A9" w:rsidP="00A95AB9">
      <w:pPr>
        <w:pStyle w:val="EndNoteBibliography"/>
        <w:numPr>
          <w:ilvl w:val="0"/>
          <w:numId w:val="0"/>
        </w:numPr>
        <w:rPr>
          <w:noProof w:val="0"/>
          <w:lang w:val="en-GB"/>
        </w:rPr>
      </w:pPr>
      <w:r w:rsidRPr="00FA1A12">
        <w:rPr>
          <w:noProof w:val="0"/>
          <w:lang w:val="en-GB"/>
        </w:rPr>
        <w:t xml:space="preserve">It is </w:t>
      </w:r>
      <w:r w:rsidR="00D77744" w:rsidRPr="00FA1A12">
        <w:rPr>
          <w:noProof w:val="0"/>
          <w:lang w:val="en-GB"/>
        </w:rPr>
        <w:t xml:space="preserve">well </w:t>
      </w:r>
      <w:r w:rsidRPr="00FA1A12">
        <w:rPr>
          <w:noProof w:val="0"/>
          <w:lang w:val="en-GB"/>
        </w:rPr>
        <w:t>re</w:t>
      </w:r>
      <w:r w:rsidR="0085571B" w:rsidRPr="00FA1A12">
        <w:rPr>
          <w:noProof w:val="0"/>
          <w:lang w:val="en-GB"/>
        </w:rPr>
        <w:t>cognised that ageing diminishes</w:t>
      </w:r>
      <w:r w:rsidR="00A87557">
        <w:rPr>
          <w:noProof w:val="0"/>
          <w:lang w:val="en-GB"/>
        </w:rPr>
        <w:t xml:space="preserve"> </w:t>
      </w:r>
      <w:r w:rsidRPr="00FA1A12">
        <w:rPr>
          <w:noProof w:val="0"/>
          <w:lang w:val="en-GB"/>
        </w:rPr>
        <w:t>sensory function</w:t>
      </w:r>
      <w:r w:rsidR="007A3488" w:rsidRPr="00FA1A12">
        <w:rPr>
          <w:noProof w:val="0"/>
          <w:lang w:val="en-GB"/>
        </w:rPr>
        <w:t xml:space="preserve"> </w:t>
      </w:r>
      <w:r w:rsidR="007A3488" w:rsidRPr="00FA1A12">
        <w:rPr>
          <w:noProof w:val="0"/>
          <w:lang w:val="en-GB"/>
        </w:rPr>
        <w:fldChar w:fldCharType="begin"/>
      </w:r>
      <w:r w:rsidR="00331E1E">
        <w:rPr>
          <w:noProof w:val="0"/>
          <w:lang w:val="en-GB"/>
        </w:rPr>
        <w:instrText xml:space="preserve"> ADDIN EN.CITE &lt;EndNote&gt;&lt;Cite&gt;&lt;Author&gt;Roberts&lt;/Author&gt;&lt;Year&gt;2006&lt;/Year&gt;&lt;RecNum&gt;596&lt;/RecNum&gt;&lt;DisplayText&gt;[27]&lt;/DisplayText&gt;&lt;record&gt;&lt;rec-number&gt;596&lt;/rec-number&gt;&lt;foreign-keys&gt;&lt;key app="EN" db-id="wdewa0rsb2apxtedsx6vsfd2xsawaxxzef9d" timestamp="1536832435"&gt;596&lt;/key&gt;&lt;/foreign-keys&gt;&lt;ref-type name="Journal Article"&gt;17&lt;/ref-type&gt;&lt;contributors&gt;&lt;authors&gt;&lt;author&gt;Roberts, S. B.&lt;/author&gt;&lt;author&gt;Rosenberg, I.&lt;/author&gt;&lt;/authors&gt;&lt;/contributors&gt;&lt;auth-address&gt;The Jean Mayer USDA Human Nutrition Research Center on Aging at Tufts University, Boston, Massachusetts, USA. susan.roberts@tufts.edu&lt;/auth-address&gt;&lt;titles&gt;&lt;title&gt;Nutrition and Aging: Changes in the Regulation of Energy Metabolism with Aging&lt;/title&gt;&lt;secondary-title&gt;Physiological Reviews&lt;/secondary-title&gt;&lt;/titles&gt;&lt;periodical&gt;&lt;full-title&gt;Physiological Reviews&lt;/full-title&gt;&lt;/periodical&gt;&lt;pages&gt;651-67&lt;/pages&gt;&lt;volume&gt;86&lt;/volume&gt;&lt;number&gt;2&lt;/number&gt;&lt;edition&gt;2006/04/08&lt;/edition&gt;&lt;keywords&gt;&lt;keyword&gt;Aging/*physiology&lt;/keyword&gt;&lt;keyword&gt;Animals&lt;/keyword&gt;&lt;keyword&gt;Energy Intake/physiology&lt;/keyword&gt;&lt;keyword&gt;Energy Metabolism/*physiology&lt;/keyword&gt;&lt;keyword&gt;Humans&lt;/keyword&gt;&lt;keyword&gt;*Nutritional Status&lt;/keyword&gt;&lt;/keywords&gt;&lt;dates&gt;&lt;year&gt;2006&lt;/year&gt;&lt;pub-dates&gt;&lt;date&gt;Apr&lt;/date&gt;&lt;/pub-dates&gt;&lt;/dates&gt;&lt;isbn&gt;0031-9333 (Print)&amp;#xD;0031-9333 (Linking)&lt;/isbn&gt;&lt;accession-num&gt;16601270&lt;/accession-num&gt;&lt;urls&gt;&lt;related-urls&gt;&lt;url&gt;https://www.ncbi.nlm.nih.gov/pubmed/16601270&lt;/url&gt;&lt;url&gt;https://www.physiology.org/doi/pdf/10.1152/physrev.00019.2005&lt;/url&gt;&lt;/related-urls&gt;&lt;/urls&gt;&lt;electronic-resource-num&gt;10.1152/physrev.00019.2005&lt;/electronic-resource-num&gt;&lt;/record&gt;&lt;/Cite&gt;&lt;/EndNote&gt;</w:instrText>
      </w:r>
      <w:r w:rsidR="007A3488" w:rsidRPr="00FA1A12">
        <w:rPr>
          <w:noProof w:val="0"/>
          <w:lang w:val="en-GB"/>
        </w:rPr>
        <w:fldChar w:fldCharType="separate"/>
      </w:r>
      <w:r w:rsidR="00721150">
        <w:rPr>
          <w:lang w:val="en-GB"/>
        </w:rPr>
        <w:t>[27]</w:t>
      </w:r>
      <w:r w:rsidR="007A3488" w:rsidRPr="00FA1A12">
        <w:rPr>
          <w:noProof w:val="0"/>
          <w:lang w:val="en-GB"/>
        </w:rPr>
        <w:fldChar w:fldCharType="end"/>
      </w:r>
      <w:r w:rsidRPr="00FA1A12">
        <w:rPr>
          <w:noProof w:val="0"/>
          <w:lang w:val="en-GB"/>
        </w:rPr>
        <w:t>. Older people have reduc</w:t>
      </w:r>
      <w:r w:rsidR="00400DED" w:rsidRPr="00FA1A12">
        <w:rPr>
          <w:noProof w:val="0"/>
          <w:lang w:val="en-GB"/>
        </w:rPr>
        <w:t>ed abilities</w:t>
      </w:r>
      <w:r w:rsidRPr="00FA1A12">
        <w:rPr>
          <w:noProof w:val="0"/>
          <w:lang w:val="en-GB"/>
        </w:rPr>
        <w:t xml:space="preserve"> </w:t>
      </w:r>
      <w:r w:rsidR="00400DED" w:rsidRPr="00FA1A12">
        <w:rPr>
          <w:noProof w:val="0"/>
          <w:lang w:val="en-GB"/>
        </w:rPr>
        <w:t>in</w:t>
      </w:r>
      <w:r w:rsidRPr="00FA1A12">
        <w:rPr>
          <w:noProof w:val="0"/>
          <w:lang w:val="en-GB"/>
        </w:rPr>
        <w:t xml:space="preserve"> identify</w:t>
      </w:r>
      <w:r w:rsidR="00400DED" w:rsidRPr="00FA1A12">
        <w:rPr>
          <w:noProof w:val="0"/>
          <w:lang w:val="en-GB"/>
        </w:rPr>
        <w:t>ing</w:t>
      </w:r>
      <w:r w:rsidRPr="00FA1A12">
        <w:rPr>
          <w:noProof w:val="0"/>
          <w:lang w:val="en-GB"/>
        </w:rPr>
        <w:t xml:space="preserve"> different </w:t>
      </w:r>
      <w:r w:rsidR="00342F3C">
        <w:rPr>
          <w:noProof w:val="0"/>
          <w:lang w:val="en-GB"/>
        </w:rPr>
        <w:t>smells</w:t>
      </w:r>
      <w:r w:rsidRPr="00FA1A12">
        <w:rPr>
          <w:noProof w:val="0"/>
          <w:lang w:val="en-GB"/>
        </w:rPr>
        <w:t xml:space="preserve"> and tastes and perceive them less intensely</w:t>
      </w:r>
      <w:r w:rsidR="00A95AB9">
        <w:rPr>
          <w:noProof w:val="0"/>
          <w:lang w:val="en-GB"/>
        </w:rPr>
        <w:t>;</w:t>
      </w:r>
      <w:r w:rsidRPr="00FA1A12">
        <w:rPr>
          <w:noProof w:val="0"/>
          <w:lang w:val="en-GB"/>
        </w:rPr>
        <w:t xml:space="preserve"> this may be related to change</w:t>
      </w:r>
      <w:r w:rsidR="008D5BE9">
        <w:rPr>
          <w:noProof w:val="0"/>
          <w:lang w:val="en-GB"/>
        </w:rPr>
        <w:t xml:space="preserve">s </w:t>
      </w:r>
      <w:r w:rsidRPr="00FA1A12">
        <w:rPr>
          <w:noProof w:val="0"/>
          <w:lang w:val="en-GB"/>
        </w:rPr>
        <w:t>in</w:t>
      </w:r>
      <w:r w:rsidR="00EB53DA">
        <w:rPr>
          <w:noProof w:val="0"/>
          <w:lang w:val="en-GB"/>
        </w:rPr>
        <w:t xml:space="preserve"> the</w:t>
      </w:r>
      <w:r w:rsidRPr="00FA1A12">
        <w:rPr>
          <w:noProof w:val="0"/>
          <w:lang w:val="en-GB"/>
        </w:rPr>
        <w:t xml:space="preserve"> brain, </w:t>
      </w:r>
      <w:r w:rsidR="00D21D2C" w:rsidRPr="00FA1A12">
        <w:rPr>
          <w:noProof w:val="0"/>
          <w:lang w:val="en-GB"/>
        </w:rPr>
        <w:t xml:space="preserve">but also </w:t>
      </w:r>
      <w:r w:rsidRPr="00FA1A12">
        <w:rPr>
          <w:noProof w:val="0"/>
          <w:lang w:val="en-GB"/>
        </w:rPr>
        <w:t>reductions in</w:t>
      </w:r>
      <w:r w:rsidR="007D4FD3">
        <w:rPr>
          <w:noProof w:val="0"/>
          <w:lang w:val="en-GB"/>
        </w:rPr>
        <w:t xml:space="preserve"> taste </w:t>
      </w:r>
      <w:r w:rsidR="00695CD8" w:rsidRPr="00FA1A12">
        <w:rPr>
          <w:noProof w:val="0"/>
          <w:lang w:val="en-GB"/>
        </w:rPr>
        <w:t>bud number and structure</w:t>
      </w:r>
      <w:r w:rsidRPr="00FA1A12">
        <w:rPr>
          <w:noProof w:val="0"/>
          <w:lang w:val="en-GB"/>
        </w:rPr>
        <w:t xml:space="preserve"> </w:t>
      </w:r>
      <w:r w:rsidRPr="00FA1A12">
        <w:rPr>
          <w:noProof w:val="0"/>
          <w:lang w:val="en-GB"/>
        </w:rPr>
        <w:fldChar w:fldCharType="begin">
          <w:fldData xml:space="preserve">PEVuZE5vdGU+PENpdGU+PEF1dGhvcj5GdWt1bmFnYTwvQXV0aG9yPjxZZWFyPjIwMDU8L1llYXI+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</w:fldData>
        </w:fldChar>
      </w:r>
      <w:r w:rsidR="00331E1E">
        <w:rPr>
          <w:noProof w:val="0"/>
          <w:lang w:val="en-GB"/>
        </w:rPr>
        <w:instrText xml:space="preserve"> ADDIN EN.CITE </w:instrText>
      </w:r>
      <w:r w:rsidR="00331E1E">
        <w:rPr>
          <w:noProof w:val="0"/>
          <w:lang w:val="en-GB"/>
        </w:rPr>
        <w:fldChar w:fldCharType="begin">
          <w:fldData xml:space="preserve">PEVuZE5vdGU+PENpdGU+PEF1dGhvcj5GdWt1bmFnYTwvQXV0aG9yPjxZZWFyPjIwMDU8L1llYXI+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</w:fldData>
        </w:fldChar>
      </w:r>
      <w:r w:rsidR="00331E1E">
        <w:rPr>
          <w:noProof w:val="0"/>
          <w:lang w:val="en-GB"/>
        </w:rPr>
        <w:instrText xml:space="preserve"> ADDIN EN.CITE.DATA </w:instrText>
      </w:r>
      <w:r w:rsidR="00331E1E">
        <w:rPr>
          <w:noProof w:val="0"/>
          <w:lang w:val="en-GB"/>
        </w:rPr>
      </w:r>
      <w:r w:rsidR="00331E1E">
        <w:rPr>
          <w:noProof w:val="0"/>
          <w:lang w:val="en-GB"/>
        </w:rPr>
        <w:fldChar w:fldCharType="end"/>
      </w:r>
      <w:r w:rsidRPr="00FA1A12">
        <w:rPr>
          <w:noProof w:val="0"/>
          <w:lang w:val="en-GB"/>
        </w:rPr>
      </w:r>
      <w:r w:rsidRPr="00FA1A12">
        <w:rPr>
          <w:noProof w:val="0"/>
          <w:lang w:val="en-GB"/>
        </w:rPr>
        <w:fldChar w:fldCharType="separate"/>
      </w:r>
      <w:r w:rsidR="00721150">
        <w:rPr>
          <w:lang w:val="en-GB"/>
        </w:rPr>
        <w:t>[27, 28]</w:t>
      </w:r>
      <w:r w:rsidRPr="00FA1A12">
        <w:rPr>
          <w:noProof w:val="0"/>
          <w:lang w:val="en-GB"/>
        </w:rPr>
        <w:fldChar w:fldCharType="end"/>
      </w:r>
      <w:r w:rsidR="00D21D2C" w:rsidRPr="00FA1A12">
        <w:rPr>
          <w:noProof w:val="0"/>
          <w:lang w:val="en-GB"/>
        </w:rPr>
        <w:t>.</w:t>
      </w:r>
      <w:r w:rsidR="00B15BD3">
        <w:rPr>
          <w:noProof w:val="0"/>
          <w:lang w:val="en-GB"/>
        </w:rPr>
        <w:t xml:space="preserve"> </w:t>
      </w:r>
      <w:r w:rsidR="007A3488" w:rsidRPr="00FA1A12">
        <w:rPr>
          <w:noProof w:val="0"/>
          <w:lang w:val="en-GB"/>
        </w:rPr>
        <w:t>D</w:t>
      </w:r>
      <w:r w:rsidR="00D21D2C" w:rsidRPr="00FA1A12">
        <w:rPr>
          <w:noProof w:val="0"/>
          <w:lang w:val="en-GB"/>
        </w:rPr>
        <w:t>imi</w:t>
      </w:r>
      <w:r w:rsidR="0009171C" w:rsidRPr="00FA1A12">
        <w:rPr>
          <w:noProof w:val="0"/>
          <w:lang w:val="en-GB"/>
        </w:rPr>
        <w:t>ni</w:t>
      </w:r>
      <w:r w:rsidR="00D21D2C" w:rsidRPr="00FA1A12">
        <w:rPr>
          <w:noProof w:val="0"/>
          <w:lang w:val="en-GB"/>
        </w:rPr>
        <w:t xml:space="preserve">shed sensory </w:t>
      </w:r>
      <w:r w:rsidR="00400DED" w:rsidRPr="00FA1A12">
        <w:rPr>
          <w:noProof w:val="0"/>
          <w:lang w:val="en-GB"/>
        </w:rPr>
        <w:t>function</w:t>
      </w:r>
      <w:r w:rsidR="00D21D2C" w:rsidRPr="00FA1A12">
        <w:rPr>
          <w:noProof w:val="0"/>
          <w:lang w:val="en-GB"/>
        </w:rPr>
        <w:t xml:space="preserve"> </w:t>
      </w:r>
      <w:r w:rsidR="00B15BD3">
        <w:rPr>
          <w:noProof w:val="0"/>
          <w:lang w:val="en-GB"/>
        </w:rPr>
        <w:t xml:space="preserve">may </w:t>
      </w:r>
      <w:r w:rsidR="00D21D2C" w:rsidRPr="00FA1A12">
        <w:rPr>
          <w:noProof w:val="0"/>
          <w:lang w:val="en-GB"/>
        </w:rPr>
        <w:t>affect</w:t>
      </w:r>
      <w:r w:rsidR="00B15BD3">
        <w:rPr>
          <w:noProof w:val="0"/>
          <w:lang w:val="en-GB"/>
        </w:rPr>
        <w:t xml:space="preserve"> ‘liking’ of a food</w:t>
      </w:r>
      <w:r w:rsidR="00853A8B">
        <w:rPr>
          <w:noProof w:val="0"/>
          <w:lang w:val="en-GB"/>
        </w:rPr>
        <w:t xml:space="preserve">, </w:t>
      </w:r>
      <w:r w:rsidR="00FE422D">
        <w:rPr>
          <w:noProof w:val="0"/>
          <w:lang w:val="en-GB"/>
        </w:rPr>
        <w:t>impacting</w:t>
      </w:r>
      <w:r w:rsidR="007A3488" w:rsidRPr="00FA1A12">
        <w:rPr>
          <w:noProof w:val="0"/>
          <w:lang w:val="en-GB"/>
        </w:rPr>
        <w:t xml:space="preserve"> </w:t>
      </w:r>
      <w:r w:rsidR="00A1080D">
        <w:rPr>
          <w:noProof w:val="0"/>
          <w:lang w:val="en-GB"/>
        </w:rPr>
        <w:t>on the</w:t>
      </w:r>
      <w:r w:rsidR="00D21D2C" w:rsidRPr="00FA1A12">
        <w:rPr>
          <w:noProof w:val="0"/>
          <w:lang w:val="en-GB"/>
        </w:rPr>
        <w:t xml:space="preserve"> </w:t>
      </w:r>
      <w:r w:rsidR="007A3488" w:rsidRPr="00FA1A12">
        <w:rPr>
          <w:noProof w:val="0"/>
          <w:lang w:val="en-GB"/>
        </w:rPr>
        <w:t xml:space="preserve">flavour and </w:t>
      </w:r>
      <w:r w:rsidR="00D21D2C" w:rsidRPr="00FA1A12">
        <w:rPr>
          <w:noProof w:val="0"/>
          <w:lang w:val="en-GB"/>
        </w:rPr>
        <w:t xml:space="preserve">reward </w:t>
      </w:r>
      <w:r w:rsidR="007A3488" w:rsidRPr="00FA1A12">
        <w:rPr>
          <w:noProof w:val="0"/>
          <w:lang w:val="en-GB"/>
        </w:rPr>
        <w:t>centres</w:t>
      </w:r>
      <w:r w:rsidR="00853A8B">
        <w:rPr>
          <w:noProof w:val="0"/>
          <w:lang w:val="en-GB"/>
        </w:rPr>
        <w:t>, wh</w:t>
      </w:r>
      <w:r w:rsidR="00A1080D">
        <w:rPr>
          <w:noProof w:val="0"/>
          <w:lang w:val="en-GB"/>
        </w:rPr>
        <w:t>os</w:t>
      </w:r>
      <w:r w:rsidR="00D87ACF">
        <w:rPr>
          <w:noProof w:val="0"/>
          <w:lang w:val="en-GB"/>
        </w:rPr>
        <w:t>e</w:t>
      </w:r>
      <w:r w:rsidR="00400DED" w:rsidRPr="00FA1A12">
        <w:rPr>
          <w:noProof w:val="0"/>
          <w:lang w:val="en-GB"/>
        </w:rPr>
        <w:t xml:space="preserve"> </w:t>
      </w:r>
      <w:r w:rsidR="00A1080D">
        <w:rPr>
          <w:noProof w:val="0"/>
          <w:lang w:val="en-GB"/>
        </w:rPr>
        <w:t>activit</w:t>
      </w:r>
      <w:r w:rsidR="00D87ACF">
        <w:rPr>
          <w:noProof w:val="0"/>
          <w:lang w:val="en-GB"/>
        </w:rPr>
        <w:t>ies</w:t>
      </w:r>
      <w:r w:rsidR="00A1080D">
        <w:rPr>
          <w:noProof w:val="0"/>
          <w:lang w:val="en-GB"/>
        </w:rPr>
        <w:t xml:space="preserve"> </w:t>
      </w:r>
      <w:r w:rsidR="00400DED" w:rsidRPr="00FA1A12">
        <w:rPr>
          <w:noProof w:val="0"/>
          <w:lang w:val="en-GB"/>
        </w:rPr>
        <w:t>also</w:t>
      </w:r>
      <w:r w:rsidR="00DE1ED1">
        <w:rPr>
          <w:noProof w:val="0"/>
          <w:lang w:val="en-GB"/>
        </w:rPr>
        <w:t xml:space="preserve"> appear</w:t>
      </w:r>
      <w:r w:rsidR="007A3488" w:rsidRPr="00FA1A12">
        <w:rPr>
          <w:noProof w:val="0"/>
          <w:lang w:val="en-GB"/>
        </w:rPr>
        <w:t xml:space="preserve"> to alter in ageing </w:t>
      </w:r>
      <w:r w:rsidR="007E6102" w:rsidRPr="00FA1A12">
        <w:rPr>
          <w:noProof w:val="0"/>
          <w:lang w:val="en-GB"/>
        </w:rPr>
        <w:fldChar w:fldCharType="begin">
          <w:fldData xml:space="preserve">PEVuZE5vdGU+PENpdGU+PEF1dGhvcj5KYWNvYnNvbjwvQXV0aG9yPjxZZWFyPjIwMTA8L1llYXI+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</w:fldData>
        </w:fldChar>
      </w:r>
      <w:r w:rsidR="00331E1E">
        <w:rPr>
          <w:noProof w:val="0"/>
          <w:lang w:val="en-GB"/>
        </w:rPr>
        <w:instrText xml:space="preserve"> ADDIN EN.CITE </w:instrText>
      </w:r>
      <w:r w:rsidR="00331E1E">
        <w:rPr>
          <w:noProof w:val="0"/>
          <w:lang w:val="en-GB"/>
        </w:rPr>
        <w:fldChar w:fldCharType="begin">
          <w:fldData xml:space="preserve">PEVuZE5vdGU+PENpdGU+PEF1dGhvcj5KYWNvYnNvbjwvQXV0aG9yPjxZZWFyPjIwMTA8L1llYXI+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</w:fldData>
        </w:fldChar>
      </w:r>
      <w:r w:rsidR="00331E1E">
        <w:rPr>
          <w:noProof w:val="0"/>
          <w:lang w:val="en-GB"/>
        </w:rPr>
        <w:instrText xml:space="preserve"> ADDIN EN.CITE.DATA </w:instrText>
      </w:r>
      <w:r w:rsidR="00331E1E">
        <w:rPr>
          <w:noProof w:val="0"/>
          <w:lang w:val="en-GB"/>
        </w:rPr>
      </w:r>
      <w:r w:rsidR="00331E1E">
        <w:rPr>
          <w:noProof w:val="0"/>
          <w:lang w:val="en-GB"/>
        </w:rPr>
        <w:fldChar w:fldCharType="end"/>
      </w:r>
      <w:r w:rsidR="007E6102" w:rsidRPr="00FA1A12">
        <w:rPr>
          <w:noProof w:val="0"/>
          <w:lang w:val="en-GB"/>
        </w:rPr>
      </w:r>
      <w:r w:rsidR="007E6102" w:rsidRPr="00FA1A12">
        <w:rPr>
          <w:noProof w:val="0"/>
          <w:lang w:val="en-GB"/>
        </w:rPr>
        <w:fldChar w:fldCharType="separate"/>
      </w:r>
      <w:r w:rsidR="00721150">
        <w:rPr>
          <w:lang w:val="en-GB"/>
        </w:rPr>
        <w:t>[29]</w:t>
      </w:r>
      <w:r w:rsidR="007E6102" w:rsidRPr="00FA1A12">
        <w:rPr>
          <w:noProof w:val="0"/>
          <w:lang w:val="en-GB"/>
        </w:rPr>
        <w:fldChar w:fldCharType="end"/>
      </w:r>
      <w:r w:rsidR="00A87557">
        <w:rPr>
          <w:noProof w:val="0"/>
          <w:lang w:val="en-GB"/>
        </w:rPr>
        <w:t>. C</w:t>
      </w:r>
      <w:r w:rsidR="007E6102" w:rsidRPr="00FA1A12">
        <w:rPr>
          <w:noProof w:val="0"/>
          <w:lang w:val="en-GB"/>
        </w:rPr>
        <w:t>hanges in reward sign</w:t>
      </w:r>
      <w:r w:rsidR="00D505FA">
        <w:rPr>
          <w:noProof w:val="0"/>
          <w:lang w:val="en-GB"/>
        </w:rPr>
        <w:t>alling include loss of dopamine</w:t>
      </w:r>
      <w:r w:rsidR="00D77744" w:rsidRPr="00FA1A12">
        <w:rPr>
          <w:noProof w:val="0"/>
          <w:lang w:val="en-GB"/>
        </w:rPr>
        <w:t>, with</w:t>
      </w:r>
      <w:r w:rsidR="007E6102" w:rsidRPr="00FA1A12">
        <w:rPr>
          <w:noProof w:val="0"/>
          <w:lang w:val="en-GB"/>
        </w:rPr>
        <w:t xml:space="preserve"> a less clear role for opioid and serotonin </w:t>
      </w:r>
      <w:r w:rsidR="0009171C" w:rsidRPr="00FA1A12">
        <w:rPr>
          <w:noProof w:val="0"/>
          <w:lang w:val="en-GB"/>
        </w:rPr>
        <w:t xml:space="preserve">signalling </w:t>
      </w:r>
      <w:r w:rsidR="007E6102" w:rsidRPr="00FA1A12">
        <w:rPr>
          <w:noProof w:val="0"/>
          <w:lang w:val="en-GB"/>
        </w:rPr>
        <w:fldChar w:fldCharType="begin">
          <w:fldData xml:space="preserve">PEVuZE5vdGU+PENpdGU+PEF1dGhvcj5kZSBCb2VyPC9BdXRob3I+PFllYXI+MjAxMzwvWWVhcj48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sidR="00E040E2">
        <w:rPr>
          <w:noProof w:val="0"/>
          <w:lang w:val="en-GB"/>
        </w:rPr>
        <w:instrText xml:space="preserve"> ADDIN EN.CITE </w:instrText>
      </w:r>
      <w:r w:rsidR="00E040E2">
        <w:rPr>
          <w:noProof w:val="0"/>
          <w:lang w:val="en-GB"/>
        </w:rPr>
        <w:fldChar w:fldCharType="begin">
          <w:fldData xml:space="preserve">PEVuZE5vdGU+PENpdGU+PEF1dGhvcj5kZSBCb2VyPC9BdXRob3I+PFllYXI+MjAxMzwvWWVhcj48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sidR="00E040E2">
        <w:rPr>
          <w:noProof w:val="0"/>
          <w:lang w:val="en-GB"/>
        </w:rPr>
        <w:instrText xml:space="preserve"> ADDIN EN.CITE.DATA </w:instrText>
      </w:r>
      <w:r w:rsidR="00E040E2">
        <w:rPr>
          <w:noProof w:val="0"/>
          <w:lang w:val="en-GB"/>
        </w:rPr>
      </w:r>
      <w:r w:rsidR="00E040E2">
        <w:rPr>
          <w:noProof w:val="0"/>
          <w:lang w:val="en-GB"/>
        </w:rPr>
        <w:fldChar w:fldCharType="end"/>
      </w:r>
      <w:r w:rsidR="007E6102" w:rsidRPr="00FA1A12">
        <w:rPr>
          <w:noProof w:val="0"/>
          <w:lang w:val="en-GB"/>
        </w:rPr>
      </w:r>
      <w:r w:rsidR="007E6102" w:rsidRPr="00FA1A12">
        <w:rPr>
          <w:noProof w:val="0"/>
          <w:lang w:val="en-GB"/>
        </w:rPr>
        <w:fldChar w:fldCharType="separate"/>
      </w:r>
      <w:r w:rsidR="00E040E2">
        <w:rPr>
          <w:lang w:val="en-GB"/>
        </w:rPr>
        <w:t>[30]</w:t>
      </w:r>
      <w:r w:rsidR="007E6102" w:rsidRPr="00FA1A12">
        <w:rPr>
          <w:noProof w:val="0"/>
          <w:lang w:val="en-GB"/>
        </w:rPr>
        <w:fldChar w:fldCharType="end"/>
      </w:r>
      <w:r w:rsidR="007E6102" w:rsidRPr="00FA1A12">
        <w:rPr>
          <w:noProof w:val="0"/>
          <w:lang w:val="en-GB"/>
        </w:rPr>
        <w:t xml:space="preserve">. </w:t>
      </w:r>
      <w:r w:rsidR="00E040E2">
        <w:rPr>
          <w:noProof w:val="0"/>
          <w:lang w:val="en-GB"/>
        </w:rPr>
        <w:t xml:space="preserve">Consequently </w:t>
      </w:r>
      <w:r w:rsidR="00E040E2" w:rsidRPr="00FA1A12">
        <w:rPr>
          <w:noProof w:val="0"/>
          <w:lang w:val="en-GB"/>
        </w:rPr>
        <w:t>a different reward value</w:t>
      </w:r>
      <w:r w:rsidR="00E040E2">
        <w:rPr>
          <w:noProof w:val="0"/>
          <w:lang w:val="en-GB"/>
        </w:rPr>
        <w:t xml:space="preserve"> could be assigned</w:t>
      </w:r>
      <w:r w:rsidR="00E040E2" w:rsidRPr="00FA1A12">
        <w:rPr>
          <w:noProof w:val="0"/>
          <w:lang w:val="en-GB"/>
        </w:rPr>
        <w:t xml:space="preserve"> to food </w:t>
      </w:r>
      <w:r w:rsidR="00E040E2">
        <w:rPr>
          <w:noProof w:val="0"/>
          <w:lang w:val="en-GB"/>
        </w:rPr>
        <w:t xml:space="preserve">in older </w:t>
      </w:r>
      <w:r w:rsidR="00E040E2" w:rsidRPr="00FA1A12">
        <w:rPr>
          <w:noProof w:val="0"/>
          <w:lang w:val="en-GB"/>
        </w:rPr>
        <w:t xml:space="preserve">individuals </w:t>
      </w:r>
      <w:r w:rsidR="00E040E2" w:rsidRPr="00FA1A12">
        <w:rPr>
          <w:noProof w:val="0"/>
          <w:lang w:val="en-GB"/>
        </w:rPr>
        <w:fldChar w:fldCharType="begin"/>
      </w:r>
      <w:r w:rsidR="00E040E2">
        <w:rPr>
          <w:noProof w:val="0"/>
          <w:lang w:val="en-GB"/>
        </w:rPr>
        <w:instrText xml:space="preserve"> ADDIN EN.CITE &lt;EndNote&gt;&lt;Cite&gt;&lt;Author&gt;de Graaf&lt;/Author&gt;&lt;Year&gt;1996&lt;/Year&gt;&lt;RecNum&gt;533&lt;/RecNum&gt;&lt;DisplayText&gt;[31]&lt;/DisplayText&gt;&lt;record&gt;&lt;rec-number&gt;533&lt;/rec-number&gt;&lt;foreign-keys&gt;&lt;key app="EN" db-id="wdewa0rsb2apxtedsx6vsfd2xsawaxxzef9d" timestamp="1536144002"&gt;533&lt;/key&gt;&lt;/foreign-keys&gt;&lt;ref-type name="Journal Article"&gt;17&lt;/ref-type&gt;&lt;contributors&gt;&lt;authors&gt;&lt;author&gt;de Graaf, C.&lt;/author&gt;&lt;author&gt;van Staveren, W.&lt;/author&gt;&lt;author&gt;Burema, J.&lt;/author&gt;&lt;/authors&gt;&lt;/contributors&gt;&lt;auth-address&gt;Department of Human Nutrition, Wageningen Agricultural University, The Netherlands.&lt;/auth-address&gt;&lt;titles&gt;&lt;title&gt;Psychophysical and Psychohedonic Functions of Four Common Food Flavours in Elderly Subjects&lt;/title&gt;&lt;secondary-title&gt;Chemical Senses&lt;/secondary-title&gt;&lt;/titles&gt;&lt;periodical&gt;&lt;full-title&gt;Chem Senses&lt;/full-title&gt;&lt;abbr-1&gt;Chemical senses&lt;/abbr-1&gt;&lt;/periodical&gt;&lt;pages&gt;293-302&lt;/pages&gt;&lt;volume&gt;21&lt;/volume&gt;&lt;number&gt;3&lt;/number&gt;&lt;edition&gt;1996/06/01&lt;/edition&gt;&lt;keywords&gt;&lt;keyword&gt;Adult&lt;/keyword&gt;&lt;keyword&gt;Aged/*psychology&lt;/keyword&gt;&lt;keyword&gt;Food Preferences/*physiology/*psychology&lt;/keyword&gt;&lt;keyword&gt;Humans&lt;/keyword&gt;&lt;keyword&gt;Psychophysics&lt;/keyword&gt;&lt;keyword&gt;Taste/*physiology&lt;/keyword&gt;&lt;/keywords&gt;&lt;dates&gt;&lt;year&gt;1996&lt;/year&gt;&lt;pub-dates&gt;&lt;date&gt;Jun&lt;/date&gt;&lt;/pub-dates&gt;&lt;/dates&gt;&lt;isbn&gt;0379-864X (Print)&amp;#xD;0379-864x&lt;/isbn&gt;&lt;accession-num&gt;8670708&lt;/accession-num&gt;&lt;urls&gt;&lt;/urls&gt;&lt;remote-database-provider&gt;NLM&lt;/remote-database-provider&gt;&lt;language&gt;eng&lt;/language&gt;&lt;/record&gt;&lt;/Cite&gt;&lt;/EndNote&gt;</w:instrText>
      </w:r>
      <w:r w:rsidR="00E040E2" w:rsidRPr="00FA1A12">
        <w:rPr>
          <w:noProof w:val="0"/>
          <w:lang w:val="en-GB"/>
        </w:rPr>
        <w:fldChar w:fldCharType="separate"/>
      </w:r>
      <w:r w:rsidR="00E040E2">
        <w:rPr>
          <w:lang w:val="en-GB"/>
        </w:rPr>
        <w:t>[31]</w:t>
      </w:r>
      <w:r w:rsidR="00E040E2" w:rsidRPr="00FA1A12">
        <w:rPr>
          <w:noProof w:val="0"/>
          <w:lang w:val="en-GB"/>
        </w:rPr>
        <w:fldChar w:fldCharType="end"/>
      </w:r>
      <w:r w:rsidR="00E040E2">
        <w:rPr>
          <w:noProof w:val="0"/>
          <w:lang w:val="en-GB"/>
        </w:rPr>
        <w:t xml:space="preserve">. </w:t>
      </w:r>
      <w:r w:rsidR="005F0C85">
        <w:rPr>
          <w:noProof w:val="0"/>
          <w:lang w:val="en-GB"/>
        </w:rPr>
        <w:t>Assignment of a different</w:t>
      </w:r>
      <w:r w:rsidR="00400DED" w:rsidRPr="00FA1A12">
        <w:rPr>
          <w:noProof w:val="0"/>
          <w:lang w:val="en-GB"/>
        </w:rPr>
        <w:t xml:space="preserve"> reward value </w:t>
      </w:r>
      <w:r w:rsidR="00FA7509" w:rsidRPr="00FA1A12">
        <w:rPr>
          <w:noProof w:val="0"/>
          <w:lang w:val="en-GB"/>
        </w:rPr>
        <w:t>to food</w:t>
      </w:r>
      <w:r w:rsidR="00A1080D">
        <w:rPr>
          <w:noProof w:val="0"/>
          <w:lang w:val="en-GB"/>
        </w:rPr>
        <w:t>, and potentially an anticipation that ‘liking’ will be diminished,</w:t>
      </w:r>
      <w:r w:rsidR="00FA7509" w:rsidRPr="00FA1A12">
        <w:rPr>
          <w:noProof w:val="0"/>
          <w:lang w:val="en-GB"/>
        </w:rPr>
        <w:t xml:space="preserve"> </w:t>
      </w:r>
      <w:r w:rsidR="00EB53DA">
        <w:rPr>
          <w:noProof w:val="0"/>
          <w:lang w:val="en-GB"/>
        </w:rPr>
        <w:t>could</w:t>
      </w:r>
      <w:r w:rsidR="00B15BD3">
        <w:rPr>
          <w:noProof w:val="0"/>
          <w:lang w:val="en-GB"/>
        </w:rPr>
        <w:t xml:space="preserve"> impact the desire to eat</w:t>
      </w:r>
      <w:r w:rsidR="00A87557">
        <w:rPr>
          <w:noProof w:val="0"/>
          <w:lang w:val="en-GB"/>
        </w:rPr>
        <w:t xml:space="preserve"> and </w:t>
      </w:r>
      <w:r w:rsidR="00FA7509" w:rsidRPr="00FA1A12">
        <w:rPr>
          <w:noProof w:val="0"/>
          <w:lang w:val="en-GB"/>
        </w:rPr>
        <w:t>hunger.</w:t>
      </w:r>
    </w:p>
    <w:p w14:paraId="77B8BCE5" w14:textId="0DEA45C8" w:rsidR="007732A5" w:rsidRDefault="00EF465A" w:rsidP="007732A5">
      <w:pPr>
        <w:pStyle w:val="EndNoteBibliography"/>
        <w:numPr>
          <w:ilvl w:val="0"/>
          <w:numId w:val="0"/>
        </w:numPr>
        <w:rPr>
          <w:noProof w:val="0"/>
          <w:lang w:val="en-GB"/>
        </w:rPr>
      </w:pPr>
      <w:r>
        <w:rPr>
          <w:noProof w:val="0"/>
          <w:lang w:val="en-GB"/>
        </w:rPr>
        <w:t>Other h</w:t>
      </w:r>
      <w:r w:rsidR="00625162">
        <w:rPr>
          <w:noProof w:val="0"/>
          <w:lang w:val="en-GB"/>
        </w:rPr>
        <w:t>edonic influences include</w:t>
      </w:r>
      <w:r>
        <w:rPr>
          <w:noProof w:val="0"/>
          <w:lang w:val="en-GB"/>
        </w:rPr>
        <w:t xml:space="preserve"> a</w:t>
      </w:r>
      <w:r w:rsidR="007732A5">
        <w:rPr>
          <w:noProof w:val="0"/>
          <w:lang w:val="en-GB"/>
        </w:rPr>
        <w:t xml:space="preserve"> person</w:t>
      </w:r>
      <w:r w:rsidR="00713DF1">
        <w:rPr>
          <w:noProof w:val="0"/>
          <w:lang w:val="en-GB"/>
        </w:rPr>
        <w:t>’</w:t>
      </w:r>
      <w:r w:rsidR="007732A5">
        <w:rPr>
          <w:noProof w:val="0"/>
          <w:lang w:val="en-GB"/>
        </w:rPr>
        <w:t>s mood</w:t>
      </w:r>
      <w:r w:rsidR="005F0C85">
        <w:rPr>
          <w:noProof w:val="0"/>
          <w:lang w:val="en-GB"/>
        </w:rPr>
        <w:t>,</w:t>
      </w:r>
      <w:r w:rsidR="007732A5">
        <w:rPr>
          <w:noProof w:val="0"/>
          <w:lang w:val="en-GB"/>
        </w:rPr>
        <w:t xml:space="preserve"> </w:t>
      </w:r>
      <w:r>
        <w:rPr>
          <w:noProof w:val="0"/>
          <w:lang w:val="en-GB"/>
        </w:rPr>
        <w:t>which</w:t>
      </w:r>
      <w:r w:rsidR="00EA3D5E">
        <w:rPr>
          <w:noProof w:val="0"/>
          <w:lang w:val="en-GB"/>
        </w:rPr>
        <w:t xml:space="preserve"> </w:t>
      </w:r>
      <w:r w:rsidRPr="00FA1A12">
        <w:rPr>
          <w:noProof w:val="0"/>
          <w:lang w:val="en-GB"/>
        </w:rPr>
        <w:t>impacts</w:t>
      </w:r>
      <w:r>
        <w:rPr>
          <w:noProof w:val="0"/>
          <w:lang w:val="en-GB"/>
        </w:rPr>
        <w:t xml:space="preserve"> </w:t>
      </w:r>
      <w:r w:rsidR="00B15BD3">
        <w:rPr>
          <w:noProof w:val="0"/>
          <w:lang w:val="en-GB"/>
        </w:rPr>
        <w:t>the</w:t>
      </w:r>
      <w:r w:rsidR="00304C15">
        <w:rPr>
          <w:noProof w:val="0"/>
          <w:lang w:val="en-GB"/>
        </w:rPr>
        <w:t>ir</w:t>
      </w:r>
      <w:r w:rsidR="00B15BD3">
        <w:rPr>
          <w:noProof w:val="0"/>
          <w:lang w:val="en-GB"/>
        </w:rPr>
        <w:t xml:space="preserve"> desire to eat</w:t>
      </w:r>
      <w:r w:rsidR="007732A5" w:rsidRPr="00FA1A12">
        <w:rPr>
          <w:noProof w:val="0"/>
          <w:lang w:val="en-GB"/>
        </w:rPr>
        <w:t xml:space="preserve"> and perceptions of hunger </w:t>
      </w:r>
      <w:r w:rsidR="007732A5" w:rsidRPr="00FA1A12">
        <w:rPr>
          <w:noProof w:val="0"/>
          <w:lang w:val="en-GB"/>
        </w:rPr>
        <w:fldChar w:fldCharType="begin"/>
      </w:r>
      <w:r w:rsidR="00E040E2">
        <w:rPr>
          <w:noProof w:val="0"/>
          <w:lang w:val="en-GB"/>
        </w:rPr>
        <w:instrText xml:space="preserve"> ADDIN EN.CITE &lt;EndNote&gt;&lt;Cite&gt;&lt;Author&gt;Leng&lt;/Author&gt;&lt;Year&gt;2016&lt;/Year&gt;&lt;RecNum&gt;678&lt;/RecNum&gt;&lt;DisplayText&gt;[32]&lt;/DisplayText&gt;&lt;record&gt;&lt;rec-number&gt;678&lt;/rec-number&gt;&lt;foreign-keys&gt;&lt;key app="EN" db-id="wdewa0rsb2apxtedsx6vsfd2xsawaxxzef9d" timestamp="1541088744"&gt;678&lt;/key&gt;&lt;/foreign-keys&gt;&lt;ref-type name="Journal Article"&gt;17&lt;/ref-type&gt;&lt;contributors&gt;&lt;authors&gt;&lt;author&gt;Leng, Gareth&lt;/author&gt;&lt;author&gt;Adan, Roger A. H.&lt;/author&gt;&lt;author&gt;Belot, Michele&lt;/author&gt;&lt;author&gt;Brunstrom, Jeffrey M.&lt;/author&gt;&lt;author&gt;de Graaf, Kees&lt;/author&gt;&lt;author&gt;Dickson, Suzanne L.&lt;/author&gt;&lt;author&gt;Hare, Todd&lt;/author&gt;&lt;author&gt;Maier, Silvia&lt;/author&gt;&lt;author&gt;Menzies, John&lt;/author&gt;&lt;author&gt;Preissl, Hubert&lt;/author&gt;&lt;author&gt;Reisch, Lucia A.&lt;/author&gt;&lt;author&gt;Rogers, Peter J.&lt;/author&gt;&lt;author&gt;Smeets, Paul A. M.&lt;/author&gt;&lt;/authors&gt;&lt;/contributors&gt;&lt;titles&gt;&lt;title&gt;The Determinants of Food Choice&lt;/title&gt;&lt;secondary-title&gt;Proceedings of the Nutrition Society&lt;/secondary-title&gt;&lt;/titles&gt;&lt;periodical&gt;&lt;full-title&gt;Proceedings of the Nutrition Society&lt;/full-title&gt;&lt;/periodical&gt;&lt;pages&gt;316-327&lt;/pages&gt;&lt;volume&gt;76&lt;/volume&gt;&lt;number&gt;3&lt;/number&gt;&lt;edition&gt;12/01&lt;/edition&gt;&lt;keywords&gt;&lt;keyword&gt;Appetite&lt;/keyword&gt;&lt;keyword&gt;Policy&lt;/keyword&gt;&lt;keyword&gt;Brain imaging&lt;/keyword&gt;&lt;keyword&gt;Hypothalamus&lt;/keyword&gt;&lt;keyword&gt;Satiety&lt;/keyword&gt;&lt;keyword&gt;Food choice&lt;/keyword&gt;&lt;keyword&gt;functional MRI&lt;/keyword&gt;&lt;/keywords&gt;&lt;dates&gt;&lt;year&gt;2016&lt;/year&gt;&lt;/dates&gt;&lt;publisher&gt;Cambridge University Press&lt;/publisher&gt;&lt;isbn&gt;0029-6651&lt;/isbn&gt;&lt;urls&gt;&lt;related-urls&gt;&lt;url&gt;https://www.cambridge.org/core/article/determinants-of-food-choice/BD52A32B893967EB025706AAAB432369&lt;/url&gt;&lt;url&gt;https://www.cambridge.org/core/services/aop-cambridge-core/content/view/BD52A32B893967EB025706AAAB432369/S002966511600286Xa.pdf/div-class-title-the-determinants-of-food-choice-div.pdf&lt;/url&gt;&lt;/related-urls&gt;&lt;/urls&gt;&lt;electronic-resource-num&gt;10.1017/S002966511600286X&lt;/electronic-resource-num&gt;&lt;remote-database-name&gt;Cambridge Core&lt;/remote-database-name&gt;&lt;remote-database-provider&gt;Cambridge University Press&lt;/remote-database-provider&gt;&lt;/record&gt;&lt;/Cite&gt;&lt;/EndNote&gt;</w:instrText>
      </w:r>
      <w:r w:rsidR="007732A5" w:rsidRPr="00FA1A12">
        <w:rPr>
          <w:noProof w:val="0"/>
          <w:lang w:val="en-GB"/>
        </w:rPr>
        <w:fldChar w:fldCharType="separate"/>
      </w:r>
      <w:r w:rsidR="00E040E2">
        <w:rPr>
          <w:lang w:val="en-GB"/>
        </w:rPr>
        <w:t>[32]</w:t>
      </w:r>
      <w:r w:rsidR="007732A5" w:rsidRPr="00FA1A12">
        <w:rPr>
          <w:noProof w:val="0"/>
          <w:lang w:val="en-GB"/>
        </w:rPr>
        <w:fldChar w:fldCharType="end"/>
      </w:r>
      <w:r w:rsidR="007732A5" w:rsidRPr="00FA1A12">
        <w:rPr>
          <w:noProof w:val="0"/>
          <w:lang w:val="en-GB"/>
        </w:rPr>
        <w:t>. Functional magnetic resonance imaging of older peop</w:t>
      </w:r>
      <w:r w:rsidR="007732A5">
        <w:rPr>
          <w:noProof w:val="0"/>
          <w:lang w:val="en-GB"/>
        </w:rPr>
        <w:t>le suffering from depression has</w:t>
      </w:r>
      <w:r w:rsidR="00EA3D5E">
        <w:rPr>
          <w:noProof w:val="0"/>
          <w:lang w:val="en-GB"/>
        </w:rPr>
        <w:t xml:space="preserve"> </w:t>
      </w:r>
      <w:r w:rsidR="007732A5">
        <w:rPr>
          <w:noProof w:val="0"/>
          <w:lang w:val="en-GB"/>
        </w:rPr>
        <w:t xml:space="preserve">identified changes </w:t>
      </w:r>
      <w:r w:rsidR="007732A5" w:rsidRPr="00FA1A12">
        <w:rPr>
          <w:noProof w:val="0"/>
          <w:lang w:val="en-GB"/>
        </w:rPr>
        <w:t xml:space="preserve">in the flavour and reward centres of the brain </w:t>
      </w:r>
      <w:r w:rsidR="007732A5" w:rsidRPr="00FA1A12">
        <w:rPr>
          <w:noProof w:val="0"/>
          <w:lang w:val="en-GB"/>
        </w:rPr>
        <w:fldChar w:fldCharType="begin"/>
      </w:r>
      <w:r w:rsidR="00E040E2">
        <w:rPr>
          <w:noProof w:val="0"/>
          <w:lang w:val="en-GB"/>
        </w:rPr>
        <w:instrText xml:space="preserve"> ADDIN EN.CITE &lt;EndNote&gt;&lt;Cite&gt;&lt;Author&gt;Lavretsky&lt;/Author&gt;&lt;Year&gt;2007&lt;/Year&gt;&lt;RecNum&gt;598&lt;/RecNum&gt;&lt;DisplayText&gt;[33]&lt;/DisplayText&gt;&lt;record&gt;&lt;rec-number&gt;598&lt;/rec-number&gt;&lt;foreign-keys&gt;&lt;key app="EN" db-id="wdewa0rsb2apxtedsx6vsfd2xsawaxxzef9d" timestamp="1536847776"&gt;598&lt;/key&gt;&lt;/foreign-keys&gt;&lt;ref-type name="Journal Article"&gt;17&lt;/ref-type&gt;&lt;contributors&gt;&lt;authors&gt;&lt;author&gt;Lavretsky, Helen&lt;/author&gt;&lt;author&gt;Ballmaier, Martina&lt;/author&gt;&lt;author&gt;Pham, Daniel&lt;/author&gt;&lt;author&gt;Toga, Arthur&lt;/author&gt;&lt;author&gt;Kumar, Anand&lt;/author&gt;&lt;/authors&gt;&lt;/contributors&gt;&lt;titles&gt;&lt;title&gt;Neuroanatomical Characteristics of Geriatric Apathy and Depression: A Magnetic Resonance Imaging Study&lt;/title&gt;&lt;secondary-title&gt;The American Journal of Geriatric Psychiatry&lt;/secondary-title&gt;&lt;/titles&gt;&lt;periodical&gt;&lt;full-title&gt;The American Journal of Geriatric Psychiatry&lt;/full-title&gt;&lt;/periodical&gt;&lt;pages&gt;386-394&lt;/pages&gt;&lt;volume&gt;15&lt;/volume&gt;&lt;number&gt;5&lt;/number&gt;&lt;dates&gt;&lt;year&gt;2007&lt;/year&gt;&lt;/dates&gt;&lt;isbn&gt;1064-7481&amp;#xD;1545-7214&lt;/isbn&gt;&lt;accession-num&gt;PMC3197853&lt;/accession-num&gt;&lt;urls&gt;&lt;related-urls&gt;&lt;url&gt;http://www.ncbi.nlm.nih.gov/pmc/articles/PMC3197853/&lt;/url&gt;&lt;/related-urls&gt;&lt;/urls&gt;&lt;electronic-resource-num&gt;10.1097/JGP.0b013e3180325a16&lt;/electronic-resource-num&gt;&lt;remote-database-name&gt;PMC&lt;/remote-database-name&gt;&lt;/record&gt;&lt;/Cite&gt;&lt;/EndNote&gt;</w:instrText>
      </w:r>
      <w:r w:rsidR="007732A5" w:rsidRPr="00FA1A12">
        <w:rPr>
          <w:noProof w:val="0"/>
          <w:lang w:val="en-GB"/>
        </w:rPr>
        <w:fldChar w:fldCharType="separate"/>
      </w:r>
      <w:r w:rsidR="00E040E2">
        <w:rPr>
          <w:lang w:val="en-GB"/>
        </w:rPr>
        <w:t>[33]</w:t>
      </w:r>
      <w:r w:rsidR="007732A5" w:rsidRPr="00FA1A12">
        <w:rPr>
          <w:noProof w:val="0"/>
          <w:lang w:val="en-GB"/>
        </w:rPr>
        <w:fldChar w:fldCharType="end"/>
      </w:r>
      <w:r w:rsidR="00EA3D5E">
        <w:rPr>
          <w:noProof w:val="0"/>
          <w:lang w:val="en-GB"/>
        </w:rPr>
        <w:t>. These changes</w:t>
      </w:r>
      <w:r w:rsidR="002E7CED">
        <w:rPr>
          <w:noProof w:val="0"/>
          <w:lang w:val="en-GB"/>
        </w:rPr>
        <w:t xml:space="preserve"> </w:t>
      </w:r>
      <w:r w:rsidR="00BA0762">
        <w:rPr>
          <w:noProof w:val="0"/>
          <w:lang w:val="en-GB"/>
        </w:rPr>
        <w:t>show</w:t>
      </w:r>
      <w:r w:rsidR="00616125">
        <w:rPr>
          <w:noProof w:val="0"/>
          <w:lang w:val="en-GB"/>
        </w:rPr>
        <w:t xml:space="preserve"> that</w:t>
      </w:r>
      <w:r w:rsidR="00BA0762">
        <w:rPr>
          <w:noProof w:val="0"/>
          <w:lang w:val="en-GB"/>
        </w:rPr>
        <w:t xml:space="preserve"> </w:t>
      </w:r>
      <w:r w:rsidR="007732A5">
        <w:rPr>
          <w:noProof w:val="0"/>
          <w:lang w:val="en-GB"/>
        </w:rPr>
        <w:t>the relationship between</w:t>
      </w:r>
      <w:r>
        <w:rPr>
          <w:noProof w:val="0"/>
          <w:lang w:val="en-GB"/>
        </w:rPr>
        <w:t xml:space="preserve"> appet</w:t>
      </w:r>
      <w:r w:rsidR="00BA0762">
        <w:rPr>
          <w:noProof w:val="0"/>
          <w:lang w:val="en-GB"/>
        </w:rPr>
        <w:t>ite and mood</w:t>
      </w:r>
      <w:r w:rsidR="00304C15">
        <w:rPr>
          <w:noProof w:val="0"/>
          <w:lang w:val="en-GB"/>
        </w:rPr>
        <w:t xml:space="preserve"> is affected by ageing;</w:t>
      </w:r>
      <w:r w:rsidR="00BA0762">
        <w:rPr>
          <w:noProof w:val="0"/>
          <w:lang w:val="en-GB"/>
        </w:rPr>
        <w:t xml:space="preserve"> echoing observations that</w:t>
      </w:r>
      <w:r>
        <w:rPr>
          <w:noProof w:val="0"/>
          <w:lang w:val="en-GB"/>
        </w:rPr>
        <w:t xml:space="preserve"> </w:t>
      </w:r>
      <w:r w:rsidR="007732A5">
        <w:rPr>
          <w:noProof w:val="0"/>
          <w:lang w:val="en-GB"/>
        </w:rPr>
        <w:t>weight loss is more common in</w:t>
      </w:r>
      <w:r w:rsidR="007732A5" w:rsidRPr="00FA1A12">
        <w:rPr>
          <w:noProof w:val="0"/>
          <w:lang w:val="en-GB"/>
        </w:rPr>
        <w:t xml:space="preserve"> older adults with depression</w:t>
      </w:r>
      <w:r w:rsidR="00304C15">
        <w:rPr>
          <w:noProof w:val="0"/>
          <w:lang w:val="en-GB"/>
        </w:rPr>
        <w:t>,</w:t>
      </w:r>
      <w:r w:rsidR="007732A5" w:rsidRPr="00FA1A12">
        <w:rPr>
          <w:noProof w:val="0"/>
          <w:lang w:val="en-GB"/>
        </w:rPr>
        <w:t xml:space="preserve"> </w:t>
      </w:r>
      <w:r w:rsidR="007732A5">
        <w:rPr>
          <w:noProof w:val="0"/>
          <w:lang w:val="en-GB"/>
        </w:rPr>
        <w:t xml:space="preserve">whereas </w:t>
      </w:r>
      <w:r w:rsidR="007732A5" w:rsidRPr="00FA1A12">
        <w:rPr>
          <w:noProof w:val="0"/>
          <w:lang w:val="en-GB"/>
        </w:rPr>
        <w:t xml:space="preserve">younger individuals tend to gain weight </w:t>
      </w:r>
      <w:r w:rsidR="007732A5" w:rsidRPr="00FA1A12">
        <w:rPr>
          <w:noProof w:val="0"/>
          <w:lang w:val="en-GB"/>
        </w:rPr>
        <w:fldChar w:fldCharType="begin"/>
      </w:r>
      <w:r w:rsidR="00E040E2">
        <w:rPr>
          <w:noProof w:val="0"/>
          <w:lang w:val="en-GB"/>
        </w:rPr>
        <w:instrText xml:space="preserve"> ADDIN EN.CITE &lt;EndNote&gt;&lt;Cite&gt;&lt;Author&gt;DiPietro&lt;/Author&gt;&lt;Year&gt;1992&lt;/Year&gt;&lt;RecNum&gt;677&lt;/RecNum&gt;&lt;DisplayText&gt;[34]&lt;/DisplayText&gt;&lt;record&gt;&lt;rec-number&gt;677&lt;/rec-number&gt;&lt;foreign-keys&gt;&lt;key app="EN" db-id="wdewa0rsb2apxtedsx6vsfd2xsawaxxzef9d" timestamp="1541086037"&gt;677&lt;/key&gt;&lt;/foreign-keys&gt;&lt;ref-type name="Journal Article"&gt;17&lt;/ref-type&gt;&lt;contributors&gt;&lt;authors&gt;&lt;author&gt;DiPietro, L.&lt;/author&gt;&lt;author&gt;Anda, R. F.&lt;/author&gt;&lt;author&gt;Williamson, D. F.&lt;/author&gt;&lt;author&gt;Stunkard, A. J.&lt;/author&gt;&lt;/authors&gt;&lt;/contributors&gt;&lt;auth-address&gt;Division of Chronic Disease Control and Community Intervention (K-47), Centers for Disease Control, Atlanta, GA 30333.&lt;/auth-address&gt;&lt;titles&gt;&lt;title&gt;Depressive Symptoms and Weight Change in a National Cohort of Adults&lt;/title&gt;&lt;secondary-title&gt;International Journal of Obesity and Related Metabolic Disorders&lt;/secondary-title&gt;&lt;alt-title&gt;Int J Obes Relat Metab Disord&lt;/alt-title&gt;&lt;/titles&gt;&lt;alt-periodical&gt;&lt;full-title&gt;International journal of obesity and related metabolic disorders : journal of the International Association for the Study of Obesity&lt;/full-title&gt;&lt;abbr-1&gt;Int J Obes Relat Metab Disord&lt;/abbr-1&gt;&lt;/alt-periodical&gt;&lt;pages&gt;745-753&lt;/pages&gt;&lt;volume&gt;16&lt;/volume&gt;&lt;number&gt;10&lt;/number&gt;&lt;keywords&gt;&lt;keyword&gt;Body Weight&lt;/keyword&gt;&lt;/keywords&gt;&lt;dates&gt;&lt;year&gt;1992&lt;/year&gt;&lt;pub-dates&gt;&lt;date&gt;Oct&lt;/date&gt;&lt;/pub-dates&gt;&lt;/dates&gt;&lt;accession-num&gt;1330954&lt;/accession-num&gt;&lt;urls&gt;&lt;related-urls&gt;&lt;url&gt;http://europepmc.org/abstract/MED/1330954&lt;/url&gt;&lt;/related-urls&gt;&lt;/urls&gt;&lt;remote-database-name&gt;PubMed&lt;/remote-database-name&gt;&lt;language&gt;eng&lt;/language&gt;&lt;/record&gt;&lt;/Cite&gt;&lt;/EndNote&gt;</w:instrText>
      </w:r>
      <w:r w:rsidR="007732A5" w:rsidRPr="00FA1A12">
        <w:rPr>
          <w:noProof w:val="0"/>
          <w:lang w:val="en-GB"/>
        </w:rPr>
        <w:fldChar w:fldCharType="separate"/>
      </w:r>
      <w:r w:rsidR="00E040E2">
        <w:rPr>
          <w:lang w:val="en-GB"/>
        </w:rPr>
        <w:t>[34]</w:t>
      </w:r>
      <w:r w:rsidR="007732A5" w:rsidRPr="00FA1A12">
        <w:rPr>
          <w:noProof w:val="0"/>
          <w:lang w:val="en-GB"/>
        </w:rPr>
        <w:fldChar w:fldCharType="end"/>
      </w:r>
      <w:r w:rsidR="007732A5" w:rsidRPr="00FA1A12">
        <w:rPr>
          <w:noProof w:val="0"/>
          <w:lang w:val="en-GB"/>
        </w:rPr>
        <w:t>.</w:t>
      </w:r>
    </w:p>
    <w:p w14:paraId="4217ED87" w14:textId="54296E7B" w:rsidR="00653ACD" w:rsidRDefault="00A133EE" w:rsidP="006C14AF">
      <w:pPr>
        <w:pStyle w:val="EndNoteBibliography"/>
        <w:numPr>
          <w:ilvl w:val="0"/>
          <w:numId w:val="0"/>
        </w:numPr>
        <w:rPr>
          <w:noProof w:val="0"/>
          <w:lang w:val="en-GB"/>
        </w:rPr>
      </w:pPr>
      <w:r>
        <w:rPr>
          <w:noProof w:val="0"/>
          <w:lang w:val="en-GB"/>
        </w:rPr>
        <w:t xml:space="preserve">The </w:t>
      </w:r>
      <w:proofErr w:type="spellStart"/>
      <w:r>
        <w:rPr>
          <w:noProof w:val="0"/>
          <w:lang w:val="en-GB"/>
        </w:rPr>
        <w:t>oro</w:t>
      </w:r>
      <w:proofErr w:type="spellEnd"/>
      <w:r w:rsidR="00214448">
        <w:rPr>
          <w:noProof w:val="0"/>
          <w:lang w:val="en-GB"/>
        </w:rPr>
        <w:t>-</w:t>
      </w:r>
      <w:r>
        <w:rPr>
          <w:noProof w:val="0"/>
          <w:lang w:val="en-GB"/>
        </w:rPr>
        <w:t>sensory signalling</w:t>
      </w:r>
      <w:r w:rsidR="00BA0762">
        <w:rPr>
          <w:noProof w:val="0"/>
          <w:lang w:val="en-GB"/>
        </w:rPr>
        <w:t xml:space="preserve"> which can </w:t>
      </w:r>
      <w:r w:rsidR="005F0C85">
        <w:rPr>
          <w:noProof w:val="0"/>
          <w:lang w:val="en-GB"/>
        </w:rPr>
        <w:t>drive</w:t>
      </w:r>
      <w:r w:rsidR="00BA0762">
        <w:rPr>
          <w:noProof w:val="0"/>
          <w:lang w:val="en-GB"/>
        </w:rPr>
        <w:t xml:space="preserve"> further eating</w:t>
      </w:r>
      <w:r>
        <w:rPr>
          <w:noProof w:val="0"/>
          <w:lang w:val="en-GB"/>
        </w:rPr>
        <w:t xml:space="preserve"> also plays a role in satiation. </w:t>
      </w:r>
      <w:r w:rsidR="00A04E1A">
        <w:rPr>
          <w:noProof w:val="0"/>
          <w:lang w:val="en-GB"/>
        </w:rPr>
        <w:t xml:space="preserve">This is encompassed by the term sensory-specific satiety, where </w:t>
      </w:r>
      <w:r w:rsidR="00653ACD" w:rsidRPr="00FA1A12">
        <w:rPr>
          <w:noProof w:val="0"/>
          <w:lang w:val="en-GB"/>
        </w:rPr>
        <w:t>sensory inputs to flavour and reward centres</w:t>
      </w:r>
      <w:r w:rsidR="00A04E1A">
        <w:rPr>
          <w:noProof w:val="0"/>
          <w:lang w:val="en-GB"/>
        </w:rPr>
        <w:t xml:space="preserve"> </w:t>
      </w:r>
      <w:r w:rsidR="00653ACD">
        <w:rPr>
          <w:noProof w:val="0"/>
          <w:lang w:val="en-GB"/>
        </w:rPr>
        <w:t>eventually becoming</w:t>
      </w:r>
      <w:r w:rsidR="00653ACD" w:rsidRPr="00FA1A12">
        <w:rPr>
          <w:noProof w:val="0"/>
          <w:lang w:val="en-GB"/>
        </w:rPr>
        <w:t xml:space="preserve"> s</w:t>
      </w:r>
      <w:r w:rsidR="00653ACD">
        <w:rPr>
          <w:noProof w:val="0"/>
          <w:lang w:val="en-GB"/>
        </w:rPr>
        <w:t>aturated and reduc</w:t>
      </w:r>
      <w:r w:rsidR="00A04E1A">
        <w:rPr>
          <w:noProof w:val="0"/>
          <w:lang w:val="en-GB"/>
        </w:rPr>
        <w:t>e</w:t>
      </w:r>
      <w:r w:rsidR="00653ACD">
        <w:rPr>
          <w:noProof w:val="0"/>
          <w:lang w:val="en-GB"/>
        </w:rPr>
        <w:t xml:space="preserve"> in activity</w:t>
      </w:r>
      <w:r w:rsidR="00653ACD" w:rsidRPr="00FA1A12">
        <w:rPr>
          <w:noProof w:val="0"/>
          <w:lang w:val="en-GB"/>
        </w:rPr>
        <w:t xml:space="preserve"> </w:t>
      </w:r>
      <w:r w:rsidR="00653ACD" w:rsidRPr="00FA1A12">
        <w:rPr>
          <w:noProof w:val="0"/>
          <w:lang w:val="en-GB"/>
        </w:rPr>
        <w:fldChar w:fldCharType="begin">
          <w:fldData xml:space="preserve">PEVuZE5vdGU+PENpdGU+PEF1dGhvcj5Sb2xsczwvQXV0aG9yPjxZZWFyPjIwMTY8L1llYXI+PFJl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==
</w:fldData>
        </w:fldChar>
      </w:r>
      <w:r w:rsidR="00331E1E">
        <w:rPr>
          <w:noProof w:val="0"/>
          <w:lang w:val="en-GB"/>
        </w:rPr>
        <w:instrText xml:space="preserve"> ADDIN EN.CITE </w:instrText>
      </w:r>
      <w:r w:rsidR="00331E1E">
        <w:rPr>
          <w:noProof w:val="0"/>
          <w:lang w:val="en-GB"/>
        </w:rPr>
        <w:fldChar w:fldCharType="begin">
          <w:fldData xml:space="preserve">PEVuZE5vdGU+PENpdGU+PEF1dGhvcj5Sb2xsczwvQXV0aG9yPjxZZWFyPjIwMTY8L1llYXI+PFJl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==
</w:fldData>
        </w:fldChar>
      </w:r>
      <w:r w:rsidR="00331E1E">
        <w:rPr>
          <w:noProof w:val="0"/>
          <w:lang w:val="en-GB"/>
        </w:rPr>
        <w:instrText xml:space="preserve"> ADDIN EN.CITE.DATA </w:instrText>
      </w:r>
      <w:r w:rsidR="00331E1E">
        <w:rPr>
          <w:noProof w:val="0"/>
          <w:lang w:val="en-GB"/>
        </w:rPr>
      </w:r>
      <w:r w:rsidR="00331E1E">
        <w:rPr>
          <w:noProof w:val="0"/>
          <w:lang w:val="en-GB"/>
        </w:rPr>
        <w:fldChar w:fldCharType="end"/>
      </w:r>
      <w:r w:rsidR="00653ACD" w:rsidRPr="00FA1A12">
        <w:rPr>
          <w:noProof w:val="0"/>
          <w:lang w:val="en-GB"/>
        </w:rPr>
      </w:r>
      <w:r w:rsidR="00653ACD" w:rsidRPr="00FA1A12">
        <w:rPr>
          <w:noProof w:val="0"/>
          <w:lang w:val="en-GB"/>
        </w:rPr>
        <w:fldChar w:fldCharType="separate"/>
      </w:r>
      <w:r w:rsidR="00721150">
        <w:rPr>
          <w:lang w:val="en-GB"/>
        </w:rPr>
        <w:t>[24]</w:t>
      </w:r>
      <w:r w:rsidR="00653ACD" w:rsidRPr="00FA1A12">
        <w:rPr>
          <w:noProof w:val="0"/>
          <w:lang w:val="en-GB"/>
        </w:rPr>
        <w:fldChar w:fldCharType="end"/>
      </w:r>
      <w:r w:rsidR="00653ACD" w:rsidRPr="00FA1A12">
        <w:rPr>
          <w:noProof w:val="0"/>
          <w:lang w:val="en-GB"/>
        </w:rPr>
        <w:t xml:space="preserve">. </w:t>
      </w:r>
      <w:r w:rsidR="00653ACD">
        <w:rPr>
          <w:noProof w:val="0"/>
          <w:lang w:val="en-GB"/>
        </w:rPr>
        <w:t>Th</w:t>
      </w:r>
      <w:r w:rsidR="00A95AB9">
        <w:rPr>
          <w:noProof w:val="0"/>
          <w:lang w:val="en-GB"/>
        </w:rPr>
        <w:t>us</w:t>
      </w:r>
      <w:r w:rsidR="00653ACD">
        <w:rPr>
          <w:noProof w:val="0"/>
          <w:lang w:val="en-GB"/>
        </w:rPr>
        <w:t xml:space="preserve"> </w:t>
      </w:r>
      <w:r w:rsidR="00653ACD" w:rsidRPr="00FA1A12">
        <w:rPr>
          <w:noProof w:val="0"/>
          <w:lang w:val="en-GB"/>
        </w:rPr>
        <w:t xml:space="preserve">a specific food </w:t>
      </w:r>
      <w:r w:rsidR="00653ACD">
        <w:rPr>
          <w:noProof w:val="0"/>
          <w:lang w:val="en-GB"/>
        </w:rPr>
        <w:t xml:space="preserve">is less rewarding the more that is </w:t>
      </w:r>
      <w:r w:rsidR="00653ACD" w:rsidRPr="00FA1A12">
        <w:rPr>
          <w:noProof w:val="0"/>
          <w:lang w:val="en-GB"/>
        </w:rPr>
        <w:t>eat</w:t>
      </w:r>
      <w:r w:rsidR="00653ACD">
        <w:rPr>
          <w:noProof w:val="0"/>
          <w:lang w:val="en-GB"/>
        </w:rPr>
        <w:t>en</w:t>
      </w:r>
      <w:r w:rsidR="00653ACD" w:rsidRPr="00FA1A12">
        <w:rPr>
          <w:noProof w:val="0"/>
          <w:lang w:val="en-GB"/>
        </w:rPr>
        <w:t xml:space="preserve">, </w:t>
      </w:r>
      <w:r w:rsidR="00A04E1A" w:rsidRPr="00FA1A12">
        <w:rPr>
          <w:noProof w:val="0"/>
          <w:lang w:val="en-GB"/>
        </w:rPr>
        <w:t>motivating</w:t>
      </w:r>
      <w:r w:rsidR="00653ACD" w:rsidRPr="00FA1A12">
        <w:rPr>
          <w:noProof w:val="0"/>
          <w:lang w:val="en-GB"/>
        </w:rPr>
        <w:t xml:space="preserve"> a switch to a different food within the meal, </w:t>
      </w:r>
      <w:r w:rsidR="00653ACD">
        <w:rPr>
          <w:noProof w:val="0"/>
          <w:lang w:val="en-GB"/>
        </w:rPr>
        <w:t xml:space="preserve">resulting in </w:t>
      </w:r>
      <w:r w:rsidR="00A04E1A">
        <w:rPr>
          <w:noProof w:val="0"/>
          <w:lang w:val="en-GB"/>
        </w:rPr>
        <w:t xml:space="preserve">a </w:t>
      </w:r>
      <w:r w:rsidR="00653ACD">
        <w:rPr>
          <w:noProof w:val="0"/>
          <w:lang w:val="en-GB"/>
        </w:rPr>
        <w:t>greater</w:t>
      </w:r>
      <w:r w:rsidR="00653ACD" w:rsidRPr="00FA1A12">
        <w:rPr>
          <w:noProof w:val="0"/>
          <w:lang w:val="en-GB"/>
        </w:rPr>
        <w:t xml:space="preserve"> variety </w:t>
      </w:r>
      <w:r w:rsidR="00A04E1A">
        <w:rPr>
          <w:noProof w:val="0"/>
          <w:lang w:val="en-GB"/>
        </w:rPr>
        <w:t>of food</w:t>
      </w:r>
      <w:r w:rsidR="00653ACD">
        <w:rPr>
          <w:noProof w:val="0"/>
          <w:lang w:val="en-GB"/>
        </w:rPr>
        <w:t xml:space="preserve"> consumed </w:t>
      </w:r>
      <w:r w:rsidR="00653ACD" w:rsidRPr="00FA1A12">
        <w:rPr>
          <w:noProof w:val="0"/>
          <w:lang w:val="en-GB"/>
        </w:rPr>
        <w:t xml:space="preserve">and overall intake </w:t>
      </w:r>
      <w:r w:rsidR="00653ACD" w:rsidRPr="00FA1A12">
        <w:rPr>
          <w:noProof w:val="0"/>
          <w:lang w:val="en-GB"/>
        </w:rPr>
        <w:fldChar w:fldCharType="begin"/>
      </w:r>
      <w:r w:rsidR="00E040E2">
        <w:rPr>
          <w:noProof w:val="0"/>
          <w:lang w:val="en-GB"/>
        </w:rPr>
        <w:instrText xml:space="preserve"> ADDIN EN.CITE &lt;EndNote&gt;&lt;Cite&gt;&lt;Author&gt;Brondel&lt;/Author&gt;&lt;Year&gt;2009&lt;/Year&gt;&lt;RecNum&gt;288&lt;/RecNum&gt;&lt;DisplayText&gt;[35]&lt;/DisplayText&gt;&lt;record&gt;&lt;rec-number&gt;288&lt;/rec-number&gt;&lt;foreign-keys&gt;&lt;key app="EN" db-id="wdewa0rsb2apxtedsx6vsfd2xsawaxxzef9d" timestamp="1536136548"&gt;288&lt;/key&gt;&lt;/foreign-keys&gt;&lt;ref-type name="Journal Article"&gt;17&lt;/ref-type&gt;&lt;contributors&gt;&lt;authors&gt;&lt;author&gt;Brondel, L.&lt;/author&gt;&lt;author&gt;Romer, M.&lt;/author&gt;&lt;author&gt;Van Wymelbeke, V.&lt;/author&gt;&lt;author&gt;Pineau, N.&lt;/author&gt;&lt;author&gt;Jiang, T.&lt;/author&gt;&lt;author&gt;Hanus, C.&lt;/author&gt;&lt;author&gt;Rigaud, D.&lt;/author&gt;&lt;/authors&gt;&lt;/contributors&gt;&lt;titles&gt;&lt;title&gt;Variety Enhances Food Intake in Humans: Role of Sensory-Specific Satiety&lt;/title&gt;&lt;secondary-title&gt;Physiology and Behavior&lt;/secondary-title&gt;&lt;/titles&gt;&lt;periodical&gt;&lt;full-title&gt;Physiology and Behavior&lt;/full-title&gt;&lt;/periodical&gt;&lt;pages&gt;44-51&lt;/pages&gt;&lt;volume&gt;97&lt;/volume&gt;&lt;number&gt;1&lt;/number&gt;&lt;keywords&gt;&lt;keyword&gt;Alliesthesia&lt;/keyword&gt;&lt;keyword&gt;Body-weight regulation&lt;/keyword&gt;&lt;keyword&gt;Food-intake&lt;/keyword&gt;&lt;keyword&gt;Food variety&lt;/keyword&gt;&lt;keyword&gt;Pleasure&lt;/keyword&gt;&lt;keyword&gt;Habituation&lt;/keyword&gt;&lt;keyword&gt;Salivation&lt;/keyword&gt;&lt;keyword&gt;Olfacto-gustatory stimulation&lt;/keyword&gt;&lt;keyword&gt;Sensory-specific satiety&lt;/keyword&gt;&lt;/keywords&gt;&lt;dates&gt;&lt;year&gt;2009&lt;/year&gt;&lt;pub-dates&gt;&lt;date&gt;Apr&lt;/date&gt;&lt;/pub-dates&gt;&lt;/dates&gt;&lt;isbn&gt;0031-9384&lt;/isbn&gt;&lt;urls&gt;&lt;related-urls&gt;&lt;url&gt;http://www.sciencedirect.com/science/article/pii/S0031938409000407&lt;/url&gt;&lt;/related-urls&gt;&lt;/urls&gt;&lt;electronic-resource-num&gt;https://doi.org/10.1016/j.physbeh.2009.01.019&lt;/electronic-resource-num&gt;&lt;/record&gt;&lt;/Cite&gt;&lt;/EndNote&gt;</w:instrText>
      </w:r>
      <w:r w:rsidR="00653ACD" w:rsidRPr="00FA1A12">
        <w:rPr>
          <w:noProof w:val="0"/>
          <w:lang w:val="en-GB"/>
        </w:rPr>
        <w:fldChar w:fldCharType="separate"/>
      </w:r>
      <w:r w:rsidR="00E040E2">
        <w:rPr>
          <w:lang w:val="en-GB"/>
        </w:rPr>
        <w:t>[35]</w:t>
      </w:r>
      <w:r w:rsidR="00653ACD" w:rsidRPr="00FA1A12">
        <w:rPr>
          <w:noProof w:val="0"/>
          <w:lang w:val="en-GB"/>
        </w:rPr>
        <w:fldChar w:fldCharType="end"/>
      </w:r>
      <w:r w:rsidR="00653ACD" w:rsidRPr="00FA1A12">
        <w:rPr>
          <w:noProof w:val="0"/>
          <w:lang w:val="en-GB"/>
        </w:rPr>
        <w:t>. Sensory</w:t>
      </w:r>
      <w:r w:rsidR="00653ACD">
        <w:rPr>
          <w:noProof w:val="0"/>
          <w:lang w:val="en-GB"/>
        </w:rPr>
        <w:t>-</w:t>
      </w:r>
      <w:r w:rsidR="00093DBA">
        <w:rPr>
          <w:noProof w:val="0"/>
          <w:lang w:val="en-GB"/>
        </w:rPr>
        <w:t>specific satiety diminishes</w:t>
      </w:r>
      <w:r w:rsidR="00653ACD" w:rsidRPr="00FA1A12">
        <w:rPr>
          <w:noProof w:val="0"/>
          <w:lang w:val="en-GB"/>
        </w:rPr>
        <w:t xml:space="preserve"> in ageing and </w:t>
      </w:r>
      <w:r w:rsidR="006C14AF">
        <w:rPr>
          <w:noProof w:val="0"/>
          <w:lang w:val="en-GB"/>
        </w:rPr>
        <w:t>may contribute to</w:t>
      </w:r>
      <w:r w:rsidR="00653ACD" w:rsidRPr="00FA1A12">
        <w:rPr>
          <w:noProof w:val="0"/>
          <w:lang w:val="en-GB"/>
        </w:rPr>
        <w:t xml:space="preserve"> the</w:t>
      </w:r>
      <w:r w:rsidR="00653ACD">
        <w:rPr>
          <w:noProof w:val="0"/>
          <w:lang w:val="en-GB"/>
        </w:rPr>
        <w:t xml:space="preserve"> </w:t>
      </w:r>
      <w:r w:rsidR="00C408BD">
        <w:rPr>
          <w:noProof w:val="0"/>
          <w:lang w:val="en-GB"/>
        </w:rPr>
        <w:t xml:space="preserve">lack of dietary diversity </w:t>
      </w:r>
      <w:r w:rsidR="005F0C85">
        <w:rPr>
          <w:noProof w:val="0"/>
          <w:lang w:val="en-GB"/>
        </w:rPr>
        <w:t>among</w:t>
      </w:r>
      <w:r w:rsidR="00653ACD">
        <w:rPr>
          <w:noProof w:val="0"/>
          <w:lang w:val="en-GB"/>
        </w:rPr>
        <w:t xml:space="preserve"> many</w:t>
      </w:r>
      <w:r w:rsidR="00653ACD" w:rsidRPr="00FA1A12">
        <w:rPr>
          <w:noProof w:val="0"/>
          <w:lang w:val="en-GB"/>
        </w:rPr>
        <w:t xml:space="preserve"> older people</w:t>
      </w:r>
      <w:r w:rsidR="00A04E1A">
        <w:rPr>
          <w:noProof w:val="0"/>
          <w:lang w:val="en-GB"/>
        </w:rPr>
        <w:t>,</w:t>
      </w:r>
      <w:r w:rsidR="00653ACD" w:rsidRPr="00FA1A12">
        <w:rPr>
          <w:noProof w:val="0"/>
          <w:lang w:val="en-GB"/>
        </w:rPr>
        <w:t xml:space="preserve"> as well as</w:t>
      </w:r>
      <w:r w:rsidR="00653ACD">
        <w:rPr>
          <w:noProof w:val="0"/>
          <w:lang w:val="en-GB"/>
        </w:rPr>
        <w:t xml:space="preserve"> </w:t>
      </w:r>
      <w:r w:rsidR="00653ACD" w:rsidRPr="00FA1A12">
        <w:rPr>
          <w:noProof w:val="0"/>
          <w:lang w:val="en-GB"/>
        </w:rPr>
        <w:t>overall reductions in</w:t>
      </w:r>
      <w:r w:rsidR="00304C15">
        <w:rPr>
          <w:noProof w:val="0"/>
          <w:lang w:val="en-GB"/>
        </w:rPr>
        <w:t xml:space="preserve"> their</w:t>
      </w:r>
      <w:r w:rsidR="00653ACD" w:rsidRPr="00FA1A12">
        <w:rPr>
          <w:noProof w:val="0"/>
          <w:lang w:val="en-GB"/>
        </w:rPr>
        <w:t xml:space="preserve"> intake </w:t>
      </w:r>
      <w:r w:rsidR="00653ACD" w:rsidRPr="00AE3BA8">
        <w:rPr>
          <w:noProof w:val="0"/>
          <w:lang w:val="en-GB"/>
        </w:rPr>
        <w:fldChar w:fldCharType="begin">
          <w:fldData xml:space="preserve">PEVuZE5vdGU+PENpdGU+PEF1dGhvcj5Sb2xsczwvQXV0aG9yPjxZZWFyPjE5OTk8L1llYXI+PFJl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=
</w:fldData>
        </w:fldChar>
      </w:r>
      <w:r w:rsidR="00E040E2">
        <w:rPr>
          <w:noProof w:val="0"/>
          <w:lang w:val="en-GB"/>
        </w:rPr>
        <w:instrText xml:space="preserve"> ADDIN EN.CITE </w:instrText>
      </w:r>
      <w:r w:rsidR="00E040E2">
        <w:rPr>
          <w:noProof w:val="0"/>
          <w:lang w:val="en-GB"/>
        </w:rPr>
        <w:fldChar w:fldCharType="begin">
          <w:fldData xml:space="preserve">PEVuZE5vdGU+PENpdGU+PEF1dGhvcj5Sb2xsczwvQXV0aG9yPjxZZWFyPjE5OTk8L1llYXI+PFJl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=
</w:fldData>
        </w:fldChar>
      </w:r>
      <w:r w:rsidR="00E040E2">
        <w:rPr>
          <w:noProof w:val="0"/>
          <w:lang w:val="en-GB"/>
        </w:rPr>
        <w:instrText xml:space="preserve"> ADDIN EN.CITE.DATA </w:instrText>
      </w:r>
      <w:r w:rsidR="00E040E2">
        <w:rPr>
          <w:noProof w:val="0"/>
          <w:lang w:val="en-GB"/>
        </w:rPr>
      </w:r>
      <w:r w:rsidR="00E040E2">
        <w:rPr>
          <w:noProof w:val="0"/>
          <w:lang w:val="en-GB"/>
        </w:rPr>
        <w:fldChar w:fldCharType="end"/>
      </w:r>
      <w:r w:rsidR="00653ACD" w:rsidRPr="00AE3BA8">
        <w:rPr>
          <w:noProof w:val="0"/>
          <w:lang w:val="en-GB"/>
        </w:rPr>
      </w:r>
      <w:r w:rsidR="00653ACD" w:rsidRPr="00AE3BA8">
        <w:rPr>
          <w:noProof w:val="0"/>
          <w:lang w:val="en-GB"/>
        </w:rPr>
        <w:fldChar w:fldCharType="separate"/>
      </w:r>
      <w:r w:rsidR="00E040E2">
        <w:rPr>
          <w:lang w:val="en-GB"/>
        </w:rPr>
        <w:t>[36, 37]</w:t>
      </w:r>
      <w:r w:rsidR="00653ACD" w:rsidRPr="00AE3BA8">
        <w:rPr>
          <w:noProof w:val="0"/>
          <w:lang w:val="en-GB"/>
        </w:rPr>
        <w:fldChar w:fldCharType="end"/>
      </w:r>
      <w:r w:rsidR="00653ACD" w:rsidRPr="00AE3BA8">
        <w:rPr>
          <w:noProof w:val="0"/>
          <w:lang w:val="en-GB"/>
        </w:rPr>
        <w:t>.</w:t>
      </w:r>
      <w:r w:rsidR="00653ACD" w:rsidRPr="00FA1A12">
        <w:rPr>
          <w:noProof w:val="0"/>
          <w:lang w:val="en-GB"/>
        </w:rPr>
        <w:t xml:space="preserve"> </w:t>
      </w:r>
    </w:p>
    <w:p w14:paraId="1BA817A4" w14:textId="41823666" w:rsidR="0053129B" w:rsidRDefault="004B322C" w:rsidP="0053129B">
      <w:pPr>
        <w:pStyle w:val="Heading3"/>
      </w:pPr>
      <w:r>
        <w:t>External C</w:t>
      </w:r>
      <w:r w:rsidR="0053129B">
        <w:t>ues</w:t>
      </w:r>
    </w:p>
    <w:p w14:paraId="0B1BF145" w14:textId="5DA4A974" w:rsidR="00653ACD" w:rsidRDefault="00396628" w:rsidP="00DD1241">
      <w:pPr>
        <w:pStyle w:val="EndNoteBibliography"/>
        <w:numPr>
          <w:ilvl w:val="0"/>
          <w:numId w:val="0"/>
        </w:numPr>
        <w:rPr>
          <w:noProof w:val="0"/>
          <w:lang w:val="en-GB"/>
        </w:rPr>
      </w:pPr>
      <w:r>
        <w:rPr>
          <w:noProof w:val="0"/>
          <w:lang w:val="en-GB"/>
        </w:rPr>
        <w:t>T</w:t>
      </w:r>
      <w:r w:rsidR="00653ACD">
        <w:rPr>
          <w:noProof w:val="0"/>
          <w:lang w:val="en-GB"/>
        </w:rPr>
        <w:t>he</w:t>
      </w:r>
      <w:r>
        <w:rPr>
          <w:noProof w:val="0"/>
          <w:lang w:val="en-GB"/>
        </w:rPr>
        <w:t>re is increasing understanding of the</w:t>
      </w:r>
      <w:r w:rsidR="00653ACD">
        <w:rPr>
          <w:noProof w:val="0"/>
          <w:lang w:val="en-GB"/>
        </w:rPr>
        <w:t xml:space="preserve"> complex interplay between a person’s external environment</w:t>
      </w:r>
      <w:r w:rsidR="00641D7B">
        <w:rPr>
          <w:noProof w:val="0"/>
          <w:lang w:val="en-GB"/>
        </w:rPr>
        <w:t xml:space="preserve"> and</w:t>
      </w:r>
      <w:r w:rsidR="00C267B7">
        <w:rPr>
          <w:noProof w:val="0"/>
          <w:lang w:val="en-GB"/>
        </w:rPr>
        <w:t xml:space="preserve"> their psychological response</w:t>
      </w:r>
      <w:r>
        <w:rPr>
          <w:noProof w:val="0"/>
          <w:lang w:val="en-GB"/>
        </w:rPr>
        <w:t>, which</w:t>
      </w:r>
      <w:r w:rsidR="00922017">
        <w:rPr>
          <w:noProof w:val="0"/>
          <w:lang w:val="en-GB"/>
        </w:rPr>
        <w:t xml:space="preserve"> may</w:t>
      </w:r>
      <w:r>
        <w:rPr>
          <w:noProof w:val="0"/>
          <w:lang w:val="en-GB"/>
        </w:rPr>
        <w:t xml:space="preserve"> impact on</w:t>
      </w:r>
      <w:r w:rsidR="00653ACD">
        <w:rPr>
          <w:noProof w:val="0"/>
          <w:lang w:val="en-GB"/>
        </w:rPr>
        <w:t xml:space="preserve"> feelings of hunger,</w:t>
      </w:r>
      <w:r>
        <w:rPr>
          <w:noProof w:val="0"/>
          <w:lang w:val="en-GB"/>
        </w:rPr>
        <w:t xml:space="preserve"> satiation or satiety.</w:t>
      </w:r>
      <w:r w:rsidR="00653ACD">
        <w:rPr>
          <w:noProof w:val="0"/>
          <w:lang w:val="en-GB"/>
        </w:rPr>
        <w:t xml:space="preserve"> </w:t>
      </w:r>
      <w:r>
        <w:rPr>
          <w:noProof w:val="0"/>
          <w:lang w:val="en-GB"/>
        </w:rPr>
        <w:t>Cephalic phase res</w:t>
      </w:r>
      <w:r w:rsidR="00616990">
        <w:rPr>
          <w:noProof w:val="0"/>
          <w:lang w:val="en-GB"/>
        </w:rPr>
        <w:t xml:space="preserve">ponses are </w:t>
      </w:r>
      <w:r w:rsidR="004D29A3">
        <w:rPr>
          <w:noProof w:val="0"/>
          <w:lang w:val="en-GB"/>
        </w:rPr>
        <w:t>an</w:t>
      </w:r>
      <w:r w:rsidR="00616990">
        <w:rPr>
          <w:noProof w:val="0"/>
          <w:lang w:val="en-GB"/>
        </w:rPr>
        <w:t xml:space="preserve"> </w:t>
      </w:r>
      <w:r w:rsidR="00D87ACF">
        <w:rPr>
          <w:noProof w:val="0"/>
          <w:lang w:val="en-GB"/>
        </w:rPr>
        <w:t xml:space="preserve">example </w:t>
      </w:r>
      <w:r>
        <w:rPr>
          <w:noProof w:val="0"/>
          <w:lang w:val="en-GB"/>
        </w:rPr>
        <w:t xml:space="preserve">where </w:t>
      </w:r>
      <w:r w:rsidR="00653ACD" w:rsidRPr="00FA1A12">
        <w:rPr>
          <w:noProof w:val="0"/>
          <w:lang w:val="en-GB"/>
        </w:rPr>
        <w:t xml:space="preserve">environmental and contextual cues, such as sitting down in a restaurant, and </w:t>
      </w:r>
      <w:r w:rsidR="00653ACD">
        <w:rPr>
          <w:noProof w:val="0"/>
          <w:lang w:val="en-GB"/>
        </w:rPr>
        <w:t xml:space="preserve">related </w:t>
      </w:r>
      <w:r w:rsidR="00616990">
        <w:rPr>
          <w:noProof w:val="0"/>
          <w:lang w:val="en-GB"/>
        </w:rPr>
        <w:t>olfactory and visual stimuli</w:t>
      </w:r>
      <w:r w:rsidR="00653ACD" w:rsidRPr="00FA1A12">
        <w:rPr>
          <w:noProof w:val="0"/>
          <w:lang w:val="en-GB"/>
        </w:rPr>
        <w:t xml:space="preserve"> </w:t>
      </w:r>
      <w:r>
        <w:rPr>
          <w:noProof w:val="0"/>
          <w:lang w:val="en-GB"/>
        </w:rPr>
        <w:t>drive</w:t>
      </w:r>
      <w:r w:rsidR="00653ACD" w:rsidRPr="00FA1A12">
        <w:rPr>
          <w:noProof w:val="0"/>
          <w:lang w:val="en-GB"/>
        </w:rPr>
        <w:t xml:space="preserve"> the ‘thought of food’ </w:t>
      </w:r>
      <w:r w:rsidR="00653ACD">
        <w:rPr>
          <w:noProof w:val="0"/>
          <w:lang w:val="en-GB"/>
        </w:rPr>
        <w:t>due to</w:t>
      </w:r>
      <w:r w:rsidR="00653ACD" w:rsidRPr="00FA1A12">
        <w:rPr>
          <w:noProof w:val="0"/>
          <w:lang w:val="en-GB"/>
        </w:rPr>
        <w:t xml:space="preserve"> learned associations</w:t>
      </w:r>
      <w:r w:rsidR="00503DBC">
        <w:rPr>
          <w:noProof w:val="0"/>
          <w:lang w:val="en-GB"/>
        </w:rPr>
        <w:t xml:space="preserve"> </w:t>
      </w:r>
      <w:r w:rsidR="00503DBC">
        <w:rPr>
          <w:noProof w:val="0"/>
          <w:lang w:val="en-GB"/>
        </w:rPr>
        <w:fldChar w:fldCharType="begin"/>
      </w:r>
      <w:r w:rsidR="00331E1E">
        <w:rPr>
          <w:noProof w:val="0"/>
          <w:lang w:val="en-GB"/>
        </w:rPr>
        <w:instrText xml:space="preserve"> ADDIN EN.CITE &lt;EndNote&gt;&lt;Cite&gt;&lt;Author&gt;Bilman&lt;/Author&gt;&lt;Year&gt;2017&lt;/Year&gt;&lt;RecNum&gt;279&lt;/RecNum&gt;&lt;DisplayText&gt;[15]&lt;/DisplayText&gt;&lt;record&gt;&lt;rec-number&gt;279&lt;/rec-number&gt;&lt;foreign-keys&gt;&lt;key app="EN" db-id="wdewa0rsb2apxtedsx6vsfd2xsawaxxzef9d" timestamp="1536136547"&gt;279&lt;/key&gt;&lt;/foreign-keys&gt;&lt;ref-type name="Journal Article"&gt;17&lt;/ref-type&gt;&lt;contributors&gt;&lt;authors&gt;&lt;author&gt;Bilman, E.&lt;/author&gt;&lt;author&gt;van Kleef, E.&lt;/author&gt;&lt;author&gt;van Trijp, H.&lt;/author&gt;&lt;/authors&gt;&lt;/contributors&gt;&lt;auth-address&gt;a Wageningen University, Marketing and Consumer Behaviour Group , Wageningen , The Netherlands.&lt;/auth-address&gt;&lt;titles&gt;&lt;title&gt;External Cues Challenging the Internal Appetite Control System-Overview and Practical Implications&lt;/title&gt;&lt;secondary-title&gt;Critical Reviews in Food Science and Nutrition&lt;/secondary-title&gt;&lt;/titles&gt;&lt;periodical&gt;&lt;full-title&gt;Critical Reviews in Food Science and Nutrition&lt;/full-title&gt;&lt;/periodical&gt;&lt;pages&gt;2825-2834&lt;/pages&gt;&lt;volume&gt;57&lt;/volume&gt;&lt;number&gt;13&lt;/number&gt;&lt;edition&gt;2015/10/16&lt;/edition&gt;&lt;keywords&gt;&lt;keyword&gt;Appetite&lt;/keyword&gt;&lt;keyword&gt;Appetite Regulation/*physiology&lt;/keyword&gt;&lt;keyword&gt;Conditioning, Classical&lt;/keyword&gt;&lt;keyword&gt;*Cues&lt;/keyword&gt;&lt;keyword&gt;Eating&lt;/keyword&gt;&lt;keyword&gt;Energy Intake&lt;/keyword&gt;&lt;keyword&gt;*Feeding Behavior&lt;/keyword&gt;&lt;keyword&gt;Humans&lt;/keyword&gt;&lt;keyword&gt;Obesity/prevention &amp;amp; control&lt;/keyword&gt;&lt;keyword&gt;Satiation&lt;/keyword&gt;&lt;keyword&gt;Food environment&lt;/keyword&gt;&lt;keyword&gt;food intake&lt;/keyword&gt;&lt;keyword&gt;obesity&lt;/keyword&gt;&lt;keyword&gt;satiety&lt;/keyword&gt;&lt;/keywords&gt;&lt;dates&gt;&lt;year&gt;2017&lt;/year&gt;&lt;pub-dates&gt;&lt;date&gt;Sep&lt;/date&gt;&lt;/pub-dates&gt;&lt;/dates&gt;&lt;isbn&gt;1549-7852 (Electronic)&amp;#xD;1040-8398 (Linking)&lt;/isbn&gt;&lt;accession-num&gt;26463499&lt;/accession-num&gt;&lt;urls&gt;&lt;related-urls&gt;&lt;url&gt;https://www.ncbi.nlm.nih.gov/pubmed/26463499&lt;/url&gt;&lt;url&gt;https://www.tandfonline.com/doi/pdf/10.1080/10408398.2015.1073140?needAccess=true&lt;/url&gt;&lt;/related-urls&gt;&lt;/urls&gt;&lt;electronic-resource-num&gt;10.1080/10408398.2015.1073140&lt;/electronic-resource-num&gt;&lt;/record&gt;&lt;/Cite&gt;&lt;/EndNote&gt;</w:instrText>
      </w:r>
      <w:r w:rsidR="00503DBC">
        <w:rPr>
          <w:noProof w:val="0"/>
          <w:lang w:val="en-GB"/>
        </w:rPr>
        <w:fldChar w:fldCharType="separate"/>
      </w:r>
      <w:r w:rsidR="00721150">
        <w:rPr>
          <w:lang w:val="en-GB"/>
        </w:rPr>
        <w:t>[15]</w:t>
      </w:r>
      <w:r w:rsidR="00503DBC">
        <w:rPr>
          <w:noProof w:val="0"/>
          <w:lang w:val="en-GB"/>
        </w:rPr>
        <w:fldChar w:fldCharType="end"/>
      </w:r>
      <w:r w:rsidR="00653ACD" w:rsidRPr="00FA1A12">
        <w:rPr>
          <w:noProof w:val="0"/>
          <w:lang w:val="en-GB"/>
        </w:rPr>
        <w:t xml:space="preserve">. This triggers physiological </w:t>
      </w:r>
      <w:r w:rsidR="00616990">
        <w:rPr>
          <w:noProof w:val="0"/>
          <w:lang w:val="en-GB"/>
        </w:rPr>
        <w:t>change</w:t>
      </w:r>
      <w:r w:rsidR="00DD1241">
        <w:rPr>
          <w:noProof w:val="0"/>
          <w:lang w:val="en-GB"/>
        </w:rPr>
        <w:t>s</w:t>
      </w:r>
      <w:r w:rsidR="00653ACD" w:rsidRPr="00FA1A12">
        <w:rPr>
          <w:noProof w:val="0"/>
          <w:lang w:val="en-GB"/>
        </w:rPr>
        <w:t xml:space="preserve"> to prepare for digestion</w:t>
      </w:r>
      <w:r w:rsidR="00E524D4">
        <w:rPr>
          <w:noProof w:val="0"/>
          <w:lang w:val="en-GB"/>
        </w:rPr>
        <w:t>,</w:t>
      </w:r>
      <w:r w:rsidR="00653ACD" w:rsidRPr="00FA1A12">
        <w:rPr>
          <w:noProof w:val="0"/>
          <w:lang w:val="en-GB"/>
        </w:rPr>
        <w:t xml:space="preserve"> and </w:t>
      </w:r>
      <w:r w:rsidR="00DD1241">
        <w:rPr>
          <w:noProof w:val="0"/>
          <w:lang w:val="en-GB"/>
        </w:rPr>
        <w:t>promotes</w:t>
      </w:r>
      <w:r w:rsidR="00653ACD" w:rsidRPr="00FA1A12">
        <w:rPr>
          <w:noProof w:val="0"/>
          <w:lang w:val="en-GB"/>
        </w:rPr>
        <w:t xml:space="preserve"> hunger by </w:t>
      </w:r>
      <w:r w:rsidR="00653ACD">
        <w:rPr>
          <w:noProof w:val="0"/>
          <w:lang w:val="en-GB"/>
        </w:rPr>
        <w:t>increasing</w:t>
      </w:r>
      <w:r w:rsidR="00653ACD" w:rsidRPr="00FA1A12">
        <w:rPr>
          <w:noProof w:val="0"/>
          <w:lang w:val="en-GB"/>
        </w:rPr>
        <w:t xml:space="preserve"> gastric motility and ghrelin release </w:t>
      </w:r>
      <w:r w:rsidR="00653ACD" w:rsidRPr="00FA1A12">
        <w:rPr>
          <w:noProof w:val="0"/>
          <w:lang w:val="en-GB"/>
        </w:rPr>
        <w:fldChar w:fldCharType="begin"/>
      </w:r>
      <w:r w:rsidR="00E040E2">
        <w:rPr>
          <w:noProof w:val="0"/>
          <w:lang w:val="en-GB"/>
        </w:rPr>
        <w:instrText xml:space="preserve"> ADDIN EN.CITE &lt;EndNote&gt;&lt;Cite&gt;&lt;Author&gt;Smeets&lt;/Author&gt;&lt;Year&gt;2010&lt;/Year&gt;&lt;RecNum&gt;488&lt;/RecNum&gt;&lt;DisplayText&gt;[38]&lt;/DisplayText&gt;&lt;record&gt;&lt;rec-number&gt;488&lt;/rec-number&gt;&lt;foreign-keys&gt;&lt;key app="EN" db-id="wdewa0rsb2apxtedsx6vsfd2xsawaxxzef9d" timestamp="1536136561"&gt;488&lt;/key&gt;&lt;/foreign-keys&gt;&lt;ref-type name="Journal Article"&gt;17&lt;/ref-type&gt;&lt;contributors&gt;&lt;authors&gt;&lt;author&gt;Smeets, Paul A. M.&lt;/author&gt;&lt;author&gt;Erkner, Alfrun&lt;/author&gt;&lt;author&gt;de Graaf, Cees&lt;/author&gt;&lt;/authors&gt;&lt;/contributors&gt;&lt;titles&gt;&lt;title&gt;Cephalic Phase Responses and Appetite&lt;/title&gt;&lt;secondary-title&gt;Nutrition Reviews&lt;/secondary-title&gt;&lt;/titles&gt;&lt;periodical&gt;&lt;full-title&gt;Nutrition Reviews&lt;/full-title&gt;&lt;/periodical&gt;&lt;pages&gt;643-655&lt;/pages&gt;&lt;volume&gt;68&lt;/volume&gt;&lt;number&gt;11&lt;/number&gt;&lt;dates&gt;&lt;year&gt;2010&lt;/year&gt;&lt;/dates&gt;&lt;isbn&gt;0029-6643&lt;/isbn&gt;&lt;urls&gt;&lt;related-urls&gt;&lt;url&gt;http://dx.doi.org/10.1111/j.1753-4887.2010.00334.x&lt;/url&gt;&lt;url&gt;https://watermark.silverchair.com/nutritionreviews68-0643.pdf?token=AQECAHi208BE49Ooan9kkhW_Ercy7Dm3ZL_9Cf3qfKAc485ysgAAAfEwggHtBgkqhkiG9w0BBwagggHeMIIB2gIBADCCAdMGCSqGSIb3DQEHATAeBglghkgBZQMEAS4wEQQM_5pJExjOyYc74GgjAgEQgIIBpACmGpl4ZHQ6EA-5F7bP0n6iWgiibMnISTydieWRs1mu1dGJGBvUrz-tNmb2PQhZQBU4exfci1XywDsIfkHtpbw52W_x21ij2HDfwHW5Dhp2C9Monfz16jprRU2TJk8N9ZAUGtXfl8PKzNHCuenGsgtNiLwO5MbEXqc3M-frLPi3G6WFbWSONuQPy1wdIZo7L14kgkl6WuQCpGZKZLpL35FSF6FBC1EC0k-fJOB5Ebpf8Q-GpUpgVtJSoMR0h3Axk0x0DwZd7VxWuMSqAGYilTt0xAZDrY8EcGpdYhWz8hyyXwTkR8HP5SBRfCAxjTncUjF5obgnVfS81imyiSB30ziarUh4VFmwzjyt0_Xb7rIz3uLN2ZiwJcMqcfCO8wzMRhnJzShg56AHzAS1akuH_p3GG3AKBEBI9isWmND1kveNVbSLul9H737lJo5OsnjRi3eCZmdkpRVy8nm1YLG1zqesky1O8iVQPllQJ2DWa4FSqpUA6hRo-xfXl2dnJ4tIBQCYMTttzcUMY1x2Te7GkAoPPFZQt8NyTxuQ9HfLjIb4Y4e4Cg&lt;/url&gt;&lt;/related-urls&gt;&lt;/urls&gt;&lt;electronic-resource-num&gt;10.1111/j.1753-4887.2010.00334.x&lt;/electronic-resource-num&gt;&lt;/record&gt;&lt;/Cite&gt;&lt;/EndNote&gt;</w:instrText>
      </w:r>
      <w:r w:rsidR="00653ACD" w:rsidRPr="00FA1A12">
        <w:rPr>
          <w:noProof w:val="0"/>
          <w:lang w:val="en-GB"/>
        </w:rPr>
        <w:fldChar w:fldCharType="separate"/>
      </w:r>
      <w:r w:rsidR="00E040E2">
        <w:rPr>
          <w:lang w:val="en-GB"/>
        </w:rPr>
        <w:t>[38]</w:t>
      </w:r>
      <w:r w:rsidR="00653ACD" w:rsidRPr="00FA1A12">
        <w:rPr>
          <w:noProof w:val="0"/>
          <w:lang w:val="en-GB"/>
        </w:rPr>
        <w:fldChar w:fldCharType="end"/>
      </w:r>
      <w:r w:rsidR="00653ACD" w:rsidRPr="00FA1A12">
        <w:rPr>
          <w:noProof w:val="0"/>
          <w:lang w:val="en-GB"/>
        </w:rPr>
        <w:t xml:space="preserve">. </w:t>
      </w:r>
      <w:r>
        <w:rPr>
          <w:noProof w:val="0"/>
          <w:lang w:val="en-GB"/>
        </w:rPr>
        <w:t>Cephalic phase responses are closely aligned with hed</w:t>
      </w:r>
      <w:r w:rsidR="00616990">
        <w:rPr>
          <w:noProof w:val="0"/>
          <w:lang w:val="en-GB"/>
        </w:rPr>
        <w:t xml:space="preserve">onism </w:t>
      </w:r>
      <w:r>
        <w:rPr>
          <w:noProof w:val="0"/>
          <w:lang w:val="en-GB"/>
        </w:rPr>
        <w:t xml:space="preserve">but also the wider context of societal and cultural influences on appetite. </w:t>
      </w:r>
    </w:p>
    <w:p w14:paraId="632BD2AD" w14:textId="5A8A477C" w:rsidR="00304C15" w:rsidRDefault="006D52D3" w:rsidP="00DD1241">
      <w:pPr>
        <w:pStyle w:val="EndNoteBibliography"/>
        <w:numPr>
          <w:ilvl w:val="0"/>
          <w:numId w:val="0"/>
        </w:numPr>
        <w:rPr>
          <w:noProof w:val="0"/>
          <w:lang w:val="en-GB"/>
        </w:rPr>
      </w:pPr>
      <w:r w:rsidRPr="00FA1A12">
        <w:rPr>
          <w:noProof w:val="0"/>
          <w:lang w:val="en-GB"/>
        </w:rPr>
        <w:t xml:space="preserve">In </w:t>
      </w:r>
      <w:r w:rsidR="00F820EA">
        <w:rPr>
          <w:noProof w:val="0"/>
          <w:lang w:val="en-GB"/>
        </w:rPr>
        <w:t>modern w</w:t>
      </w:r>
      <w:r w:rsidR="00C6117D">
        <w:rPr>
          <w:noProof w:val="0"/>
          <w:lang w:val="en-GB"/>
        </w:rPr>
        <w:t>estern societies</w:t>
      </w:r>
      <w:r w:rsidR="00696361">
        <w:rPr>
          <w:noProof w:val="0"/>
          <w:lang w:val="en-GB"/>
        </w:rPr>
        <w:t xml:space="preserve"> </w:t>
      </w:r>
      <w:r w:rsidR="00C6117D">
        <w:rPr>
          <w:noProof w:val="0"/>
          <w:lang w:val="en-GB"/>
        </w:rPr>
        <w:t>energy-dense</w:t>
      </w:r>
      <w:r w:rsidR="004319A7" w:rsidRPr="00FA1A12">
        <w:rPr>
          <w:noProof w:val="0"/>
          <w:lang w:val="en-GB"/>
        </w:rPr>
        <w:t xml:space="preserve"> food is generally abundant </w:t>
      </w:r>
      <w:r w:rsidR="00C6117D">
        <w:rPr>
          <w:noProof w:val="0"/>
          <w:lang w:val="en-GB"/>
        </w:rPr>
        <w:t>such that experienc</w:t>
      </w:r>
      <w:r w:rsidR="000E2BE4">
        <w:rPr>
          <w:noProof w:val="0"/>
          <w:lang w:val="en-GB"/>
        </w:rPr>
        <w:t>ing</w:t>
      </w:r>
      <w:r w:rsidR="004F2886">
        <w:rPr>
          <w:noProof w:val="0"/>
          <w:lang w:val="en-GB"/>
        </w:rPr>
        <w:t xml:space="preserve"> </w:t>
      </w:r>
      <w:r w:rsidR="00C6117D">
        <w:rPr>
          <w:noProof w:val="0"/>
          <w:lang w:val="en-GB"/>
        </w:rPr>
        <w:t xml:space="preserve">extremes of hunger </w:t>
      </w:r>
      <w:r w:rsidR="00DD1241">
        <w:rPr>
          <w:noProof w:val="0"/>
          <w:lang w:val="en-GB"/>
        </w:rPr>
        <w:t>is</w:t>
      </w:r>
      <w:r w:rsidR="00C6117D">
        <w:rPr>
          <w:noProof w:val="0"/>
          <w:lang w:val="en-GB"/>
        </w:rPr>
        <w:t xml:space="preserve"> less common</w:t>
      </w:r>
      <w:r w:rsidR="004319A7" w:rsidRPr="00FA1A12">
        <w:rPr>
          <w:noProof w:val="0"/>
          <w:lang w:val="en-GB"/>
        </w:rPr>
        <w:t xml:space="preserve">. </w:t>
      </w:r>
      <w:r w:rsidR="00FA1A12">
        <w:rPr>
          <w:noProof w:val="0"/>
          <w:lang w:val="en-GB"/>
        </w:rPr>
        <w:t>It has been</w:t>
      </w:r>
      <w:r w:rsidR="004319A7" w:rsidRPr="00FA1A12">
        <w:rPr>
          <w:noProof w:val="0"/>
          <w:lang w:val="en-GB"/>
        </w:rPr>
        <w:t xml:space="preserve"> proposed that </w:t>
      </w:r>
      <w:r w:rsidR="0065169E">
        <w:rPr>
          <w:noProof w:val="0"/>
          <w:lang w:val="en-GB"/>
        </w:rPr>
        <w:t xml:space="preserve">the </w:t>
      </w:r>
      <w:r w:rsidR="00616990">
        <w:rPr>
          <w:noProof w:val="0"/>
          <w:lang w:val="en-GB"/>
        </w:rPr>
        <w:t xml:space="preserve">physiological controls of appetite </w:t>
      </w:r>
      <w:r w:rsidR="00AE3F54">
        <w:rPr>
          <w:noProof w:val="0"/>
          <w:lang w:val="en-GB"/>
        </w:rPr>
        <w:lastRenderedPageBreak/>
        <w:t>are</w:t>
      </w:r>
      <w:r w:rsidR="004319A7" w:rsidRPr="00FA1A12">
        <w:rPr>
          <w:noProof w:val="0"/>
          <w:lang w:val="en-GB"/>
        </w:rPr>
        <w:t xml:space="preserve"> </w:t>
      </w:r>
      <w:r w:rsidR="00397305">
        <w:rPr>
          <w:noProof w:val="0"/>
          <w:lang w:val="en-GB"/>
        </w:rPr>
        <w:t>less</w:t>
      </w:r>
      <w:r w:rsidR="004319A7" w:rsidRPr="00FA1A12">
        <w:rPr>
          <w:noProof w:val="0"/>
          <w:lang w:val="en-GB"/>
        </w:rPr>
        <w:t xml:space="preserve"> influential </w:t>
      </w:r>
      <w:r w:rsidR="00397305">
        <w:rPr>
          <w:noProof w:val="0"/>
          <w:lang w:val="en-GB"/>
        </w:rPr>
        <w:t>outside of these</w:t>
      </w:r>
      <w:r w:rsidR="004319A7" w:rsidRPr="00FA1A12">
        <w:rPr>
          <w:noProof w:val="0"/>
          <w:lang w:val="en-GB"/>
        </w:rPr>
        <w:t xml:space="preserve"> extreme state</w:t>
      </w:r>
      <w:r w:rsidR="00AE3F54">
        <w:rPr>
          <w:noProof w:val="0"/>
          <w:lang w:val="en-GB"/>
        </w:rPr>
        <w:t>s</w:t>
      </w:r>
      <w:r w:rsidR="0065169E">
        <w:rPr>
          <w:noProof w:val="0"/>
          <w:lang w:val="en-GB"/>
        </w:rPr>
        <w:t xml:space="preserve"> and so</w:t>
      </w:r>
      <w:r w:rsidR="004319A7" w:rsidRPr="00FA1A12">
        <w:rPr>
          <w:noProof w:val="0"/>
          <w:lang w:val="en-GB"/>
        </w:rPr>
        <w:t xml:space="preserve"> </w:t>
      </w:r>
      <w:r w:rsidR="0065169E">
        <w:rPr>
          <w:noProof w:val="0"/>
          <w:lang w:val="en-GB"/>
        </w:rPr>
        <w:t>appetite</w:t>
      </w:r>
      <w:r w:rsidR="00C6117D">
        <w:rPr>
          <w:noProof w:val="0"/>
          <w:lang w:val="en-GB"/>
        </w:rPr>
        <w:t xml:space="preserve"> in</w:t>
      </w:r>
      <w:r w:rsidR="009A59A0">
        <w:rPr>
          <w:noProof w:val="0"/>
          <w:lang w:val="en-GB"/>
        </w:rPr>
        <w:t xml:space="preserve"> those</w:t>
      </w:r>
      <w:r w:rsidR="00C6117D">
        <w:rPr>
          <w:noProof w:val="0"/>
          <w:lang w:val="en-GB"/>
        </w:rPr>
        <w:t xml:space="preserve"> populations </w:t>
      </w:r>
      <w:r w:rsidR="004319A7" w:rsidRPr="00FA1A12">
        <w:rPr>
          <w:noProof w:val="0"/>
          <w:lang w:val="en-GB"/>
        </w:rPr>
        <w:t>is governed</w:t>
      </w:r>
      <w:r w:rsidR="00C6117D">
        <w:rPr>
          <w:noProof w:val="0"/>
          <w:lang w:val="en-GB"/>
        </w:rPr>
        <w:t xml:space="preserve"> more</w:t>
      </w:r>
      <w:r w:rsidR="00E76FD1" w:rsidRPr="00FA1A12">
        <w:rPr>
          <w:noProof w:val="0"/>
          <w:lang w:val="en-GB"/>
        </w:rPr>
        <w:t xml:space="preserve"> </w:t>
      </w:r>
      <w:r w:rsidR="004319A7" w:rsidRPr="00FA1A12">
        <w:rPr>
          <w:noProof w:val="0"/>
          <w:lang w:val="en-GB"/>
        </w:rPr>
        <w:t>by</w:t>
      </w:r>
      <w:r w:rsidR="00D20076">
        <w:rPr>
          <w:noProof w:val="0"/>
          <w:lang w:val="en-GB"/>
        </w:rPr>
        <w:t xml:space="preserve"> hedonism and</w:t>
      </w:r>
      <w:r w:rsidR="00922017">
        <w:rPr>
          <w:noProof w:val="0"/>
          <w:lang w:val="en-GB"/>
        </w:rPr>
        <w:t xml:space="preserve"> external</w:t>
      </w:r>
      <w:r w:rsidR="004319A7" w:rsidRPr="00FA1A12">
        <w:rPr>
          <w:noProof w:val="0"/>
          <w:lang w:val="en-GB"/>
        </w:rPr>
        <w:t xml:space="preserve"> </w:t>
      </w:r>
      <w:r w:rsidR="00DA6DC7" w:rsidRPr="00FA1A12">
        <w:rPr>
          <w:noProof w:val="0"/>
          <w:lang w:val="en-GB"/>
        </w:rPr>
        <w:t>cues</w:t>
      </w:r>
      <w:r w:rsidR="004319A7" w:rsidRPr="00FA1A12">
        <w:rPr>
          <w:noProof w:val="0"/>
          <w:lang w:val="en-GB"/>
        </w:rPr>
        <w:t xml:space="preserve"> </w:t>
      </w:r>
      <w:r w:rsidR="004319A7" w:rsidRPr="00FA1A12">
        <w:rPr>
          <w:noProof w:val="0"/>
          <w:lang w:val="en-GB"/>
        </w:rPr>
        <w:fldChar w:fldCharType="begin"/>
      </w:r>
      <w:r w:rsidR="00E040E2">
        <w:rPr>
          <w:noProof w:val="0"/>
          <w:lang w:val="en-GB"/>
        </w:rPr>
        <w:instrText xml:space="preserve"> ADDIN EN.CITE &lt;EndNote&gt;&lt;Cite&gt;&lt;Author&gt;Herman&lt;/Author&gt;&lt;Year&gt;1983&lt;/Year&gt;&lt;RecNum&gt;563&lt;/RecNum&gt;&lt;DisplayText&gt;[39]&lt;/DisplayText&gt;&lt;record&gt;&lt;rec-number&gt;563&lt;/rec-number&gt;&lt;foreign-keys&gt;&lt;key app="EN" db-id="wdewa0rsb2apxtedsx6vsfd2xsawaxxzef9d" timestamp="1536333353"&gt;563&lt;/key&gt;&lt;/foreign-keys&gt;&lt;ref-type name="Journal Article"&gt;17&lt;/ref-type&gt;&lt;contributors&gt;&lt;authors&gt;&lt;author&gt;Herman, C. Peter&lt;/author&gt;&lt;author&gt;Polivy, Janet&lt;/author&gt;&lt;/authors&gt;&lt;/contributors&gt;&lt;titles&gt;&lt;title&gt;A Boundary Model for the Regulation of Eating&lt;/title&gt;&lt;secondary-title&gt;Psychiatric Annals&lt;/secondary-title&gt;&lt;/titles&gt;&lt;periodical&gt;&lt;full-title&gt;Psychiatric Annals&lt;/full-title&gt;&lt;/periodical&gt;&lt;pages&gt;918-927&lt;/pages&gt;&lt;volume&gt;13&lt;/volume&gt;&lt;number&gt;12&lt;/number&gt;&lt;keywords&gt;&lt;keyword&gt;*Ingestion&lt;/keyword&gt;&lt;keyword&gt;*Models&lt;/keyword&gt;&lt;keyword&gt;Appetite&lt;/keyword&gt;&lt;/keywords&gt;&lt;dates&gt;&lt;year&gt;1983&lt;/year&gt;&lt;/dates&gt;&lt;pub-location&gt;US&lt;/pub-location&gt;&lt;publisher&gt;SLACK&lt;/publisher&gt;&lt;isbn&gt;1938-2456(Electronic),0048-5713(Print)&lt;/isbn&gt;&lt;urls&gt;&lt;/urls&gt;&lt;electronic-resource-num&gt;10.3928/0048-5713-19831201-03&lt;/electronic-resource-num&gt;&lt;/record&gt;&lt;/Cite&gt;&lt;/EndNote&gt;</w:instrText>
      </w:r>
      <w:r w:rsidR="004319A7" w:rsidRPr="00FA1A12">
        <w:rPr>
          <w:noProof w:val="0"/>
          <w:lang w:val="en-GB"/>
        </w:rPr>
        <w:fldChar w:fldCharType="separate"/>
      </w:r>
      <w:r w:rsidR="00E040E2">
        <w:rPr>
          <w:lang w:val="en-GB"/>
        </w:rPr>
        <w:t>[39]</w:t>
      </w:r>
      <w:r w:rsidR="004319A7" w:rsidRPr="00FA1A12">
        <w:rPr>
          <w:noProof w:val="0"/>
          <w:lang w:val="en-GB"/>
        </w:rPr>
        <w:fldChar w:fldCharType="end"/>
      </w:r>
      <w:r w:rsidR="004319A7" w:rsidRPr="00FA1A12">
        <w:rPr>
          <w:noProof w:val="0"/>
          <w:lang w:val="en-GB"/>
        </w:rPr>
        <w:t xml:space="preserve">. </w:t>
      </w:r>
    </w:p>
    <w:p w14:paraId="2A335761" w14:textId="7FA77626" w:rsidR="0065169E" w:rsidRDefault="004319A7" w:rsidP="00DD1241">
      <w:pPr>
        <w:pStyle w:val="EndNoteBibliography"/>
        <w:numPr>
          <w:ilvl w:val="0"/>
          <w:numId w:val="0"/>
        </w:numPr>
        <w:rPr>
          <w:noProof w:val="0"/>
          <w:lang w:val="en-GB"/>
        </w:rPr>
      </w:pPr>
      <w:r w:rsidRPr="00FA1A12">
        <w:rPr>
          <w:noProof w:val="0"/>
          <w:lang w:val="en-GB"/>
        </w:rPr>
        <w:t>Changes in environment and lifestyle are a common prospect</w:t>
      </w:r>
      <w:r w:rsidR="00DA6DC7" w:rsidRPr="00FA1A12">
        <w:rPr>
          <w:noProof w:val="0"/>
          <w:lang w:val="en-GB"/>
        </w:rPr>
        <w:t xml:space="preserve"> for many older people. This</w:t>
      </w:r>
      <w:r w:rsidR="00C6117D">
        <w:rPr>
          <w:noProof w:val="0"/>
          <w:lang w:val="en-GB"/>
        </w:rPr>
        <w:t xml:space="preserve"> may</w:t>
      </w:r>
      <w:r w:rsidR="00DA6DC7" w:rsidRPr="00FA1A12">
        <w:rPr>
          <w:noProof w:val="0"/>
          <w:lang w:val="en-GB"/>
        </w:rPr>
        <w:t xml:space="preserve"> </w:t>
      </w:r>
      <w:r w:rsidRPr="00FA1A12">
        <w:rPr>
          <w:noProof w:val="0"/>
          <w:lang w:val="en-GB"/>
        </w:rPr>
        <w:t xml:space="preserve">impact </w:t>
      </w:r>
      <w:r w:rsidR="00E040E2">
        <w:rPr>
          <w:noProof w:val="0"/>
          <w:lang w:val="en-GB"/>
        </w:rPr>
        <w:t>up</w:t>
      </w:r>
      <w:r w:rsidRPr="00FA1A12">
        <w:rPr>
          <w:noProof w:val="0"/>
          <w:lang w:val="en-GB"/>
        </w:rPr>
        <w:t xml:space="preserve">on </w:t>
      </w:r>
      <w:r w:rsidR="00FA1A12">
        <w:rPr>
          <w:noProof w:val="0"/>
          <w:lang w:val="en-GB"/>
        </w:rPr>
        <w:t>cues they</w:t>
      </w:r>
      <w:r w:rsidRPr="00FA1A12">
        <w:rPr>
          <w:noProof w:val="0"/>
          <w:lang w:val="en-GB"/>
        </w:rPr>
        <w:t xml:space="preserve"> </w:t>
      </w:r>
      <w:r w:rsidR="0065169E">
        <w:rPr>
          <w:noProof w:val="0"/>
          <w:lang w:val="en-GB"/>
        </w:rPr>
        <w:t>have</w:t>
      </w:r>
      <w:r w:rsidR="00616990">
        <w:rPr>
          <w:noProof w:val="0"/>
          <w:lang w:val="en-GB"/>
        </w:rPr>
        <w:t xml:space="preserve"> learned to</w:t>
      </w:r>
      <w:r w:rsidR="0065169E">
        <w:rPr>
          <w:noProof w:val="0"/>
          <w:lang w:val="en-GB"/>
        </w:rPr>
        <w:t xml:space="preserve"> </w:t>
      </w:r>
      <w:r w:rsidRPr="00FA1A12">
        <w:rPr>
          <w:noProof w:val="0"/>
          <w:lang w:val="en-GB"/>
        </w:rPr>
        <w:t xml:space="preserve">associate with </w:t>
      </w:r>
      <w:r w:rsidR="00FA1A12">
        <w:rPr>
          <w:noProof w:val="0"/>
          <w:lang w:val="en-GB"/>
        </w:rPr>
        <w:t>the ‘thought of food’ and hunger</w:t>
      </w:r>
      <w:r w:rsidR="00DA6DC7" w:rsidRPr="00FA1A12">
        <w:rPr>
          <w:noProof w:val="0"/>
          <w:lang w:val="en-GB"/>
        </w:rPr>
        <w:t xml:space="preserve">. </w:t>
      </w:r>
      <w:r w:rsidR="00C6117D">
        <w:rPr>
          <w:noProof w:val="0"/>
          <w:lang w:val="en-GB"/>
        </w:rPr>
        <w:t>For example, q</w:t>
      </w:r>
      <w:r w:rsidRPr="00FA1A12">
        <w:rPr>
          <w:noProof w:val="0"/>
          <w:lang w:val="en-GB"/>
        </w:rPr>
        <w:t xml:space="preserve">ualitative </w:t>
      </w:r>
      <w:r w:rsidR="004F2886">
        <w:rPr>
          <w:noProof w:val="0"/>
          <w:lang w:val="en-GB"/>
        </w:rPr>
        <w:t>research</w:t>
      </w:r>
      <w:r w:rsidRPr="00FA1A12">
        <w:rPr>
          <w:noProof w:val="0"/>
          <w:lang w:val="en-GB"/>
        </w:rPr>
        <w:t xml:space="preserve"> has </w:t>
      </w:r>
      <w:r w:rsidR="004F2886">
        <w:rPr>
          <w:noProof w:val="0"/>
          <w:lang w:val="en-GB"/>
        </w:rPr>
        <w:t>demonstrated</w:t>
      </w:r>
      <w:r w:rsidRPr="00FA1A12">
        <w:rPr>
          <w:noProof w:val="0"/>
          <w:lang w:val="en-GB"/>
        </w:rPr>
        <w:t xml:space="preserve"> t</w:t>
      </w:r>
      <w:r w:rsidR="00904DEA" w:rsidRPr="00FA1A12">
        <w:rPr>
          <w:noProof w:val="0"/>
          <w:lang w:val="en-GB"/>
        </w:rPr>
        <w:t>hat older people in care home</w:t>
      </w:r>
      <w:r w:rsidR="00E524D4">
        <w:rPr>
          <w:noProof w:val="0"/>
          <w:lang w:val="en-GB"/>
        </w:rPr>
        <w:t>s</w:t>
      </w:r>
      <w:r w:rsidR="00904DEA" w:rsidRPr="00FA1A12">
        <w:rPr>
          <w:noProof w:val="0"/>
          <w:lang w:val="en-GB"/>
        </w:rPr>
        <w:t xml:space="preserve"> and</w:t>
      </w:r>
      <w:r w:rsidRPr="00FA1A12">
        <w:rPr>
          <w:noProof w:val="0"/>
          <w:lang w:val="en-GB"/>
        </w:rPr>
        <w:t xml:space="preserve"> hospital </w:t>
      </w:r>
      <w:r w:rsidR="00DA6DC7" w:rsidRPr="00FA1A12">
        <w:rPr>
          <w:noProof w:val="0"/>
          <w:lang w:val="en-GB"/>
        </w:rPr>
        <w:t>relate</w:t>
      </w:r>
      <w:r w:rsidR="00C6117D">
        <w:rPr>
          <w:noProof w:val="0"/>
          <w:lang w:val="en-GB"/>
        </w:rPr>
        <w:t xml:space="preserve"> their</w:t>
      </w:r>
      <w:r w:rsidRPr="00FA1A12">
        <w:rPr>
          <w:noProof w:val="0"/>
          <w:lang w:val="en-GB"/>
        </w:rPr>
        <w:t xml:space="preserve"> </w:t>
      </w:r>
      <w:r w:rsidR="00904DEA" w:rsidRPr="00FA1A12">
        <w:rPr>
          <w:noProof w:val="0"/>
          <w:lang w:val="en-GB"/>
        </w:rPr>
        <w:t xml:space="preserve">poor appetite to </w:t>
      </w:r>
      <w:r w:rsidR="00A1418D" w:rsidRPr="00FA1A12">
        <w:rPr>
          <w:noProof w:val="0"/>
          <w:lang w:val="en-GB"/>
        </w:rPr>
        <w:t xml:space="preserve">changes </w:t>
      </w:r>
      <w:r w:rsidR="00904DEA" w:rsidRPr="00FA1A12">
        <w:rPr>
          <w:noProof w:val="0"/>
          <w:lang w:val="en-GB"/>
        </w:rPr>
        <w:t>in</w:t>
      </w:r>
      <w:r w:rsidR="00A1418D" w:rsidRPr="00FA1A12">
        <w:rPr>
          <w:noProof w:val="0"/>
          <w:lang w:val="en-GB"/>
        </w:rPr>
        <w:t xml:space="preserve"> </w:t>
      </w:r>
      <w:r w:rsidR="0065169E">
        <w:rPr>
          <w:noProof w:val="0"/>
          <w:lang w:val="en-GB"/>
        </w:rPr>
        <w:t>meal</w:t>
      </w:r>
      <w:r w:rsidR="00922017">
        <w:rPr>
          <w:noProof w:val="0"/>
          <w:lang w:val="en-GB"/>
        </w:rPr>
        <w:t>times and procedures, food</w:t>
      </w:r>
      <w:r w:rsidR="00A1418D" w:rsidRPr="00FA1A12">
        <w:rPr>
          <w:noProof w:val="0"/>
          <w:lang w:val="en-GB"/>
        </w:rPr>
        <w:t xml:space="preserve"> not meeting their expectations or traditions</w:t>
      </w:r>
      <w:r w:rsidR="00FA1A12">
        <w:rPr>
          <w:noProof w:val="0"/>
          <w:lang w:val="en-GB"/>
        </w:rPr>
        <w:t>,</w:t>
      </w:r>
      <w:r w:rsidR="00A1418D" w:rsidRPr="00FA1A12">
        <w:rPr>
          <w:noProof w:val="0"/>
          <w:lang w:val="en-GB"/>
        </w:rPr>
        <w:t xml:space="preserve"> and </w:t>
      </w:r>
      <w:r w:rsidR="0065169E">
        <w:rPr>
          <w:noProof w:val="0"/>
          <w:lang w:val="en-GB"/>
        </w:rPr>
        <w:t xml:space="preserve">the </w:t>
      </w:r>
      <w:r w:rsidR="00A1418D" w:rsidRPr="00FA1A12">
        <w:rPr>
          <w:noProof w:val="0"/>
          <w:lang w:val="en-GB"/>
        </w:rPr>
        <w:t>environment not being</w:t>
      </w:r>
      <w:r w:rsidR="00922017">
        <w:rPr>
          <w:noProof w:val="0"/>
          <w:lang w:val="en-GB"/>
        </w:rPr>
        <w:t xml:space="preserve"> clean </w:t>
      </w:r>
      <w:r w:rsidR="005F0C85">
        <w:rPr>
          <w:noProof w:val="0"/>
          <w:lang w:val="en-GB"/>
        </w:rPr>
        <w:t>or</w:t>
      </w:r>
      <w:r w:rsidR="00922017">
        <w:rPr>
          <w:noProof w:val="0"/>
          <w:lang w:val="en-GB"/>
        </w:rPr>
        <w:t xml:space="preserve"> conducive to d</w:t>
      </w:r>
      <w:r w:rsidR="00A1418D" w:rsidRPr="00FA1A12">
        <w:rPr>
          <w:noProof w:val="0"/>
          <w:lang w:val="en-GB"/>
        </w:rPr>
        <w:t>ignified meal</w:t>
      </w:r>
      <w:r w:rsidR="00F001BC" w:rsidRPr="00FA1A12">
        <w:rPr>
          <w:noProof w:val="0"/>
          <w:lang w:val="en-GB"/>
        </w:rPr>
        <w:t>s</w:t>
      </w:r>
      <w:r w:rsidR="00A1418D" w:rsidRPr="00FA1A12">
        <w:rPr>
          <w:noProof w:val="0"/>
          <w:lang w:val="en-GB"/>
        </w:rPr>
        <w:t xml:space="preserve"> </w:t>
      </w:r>
      <w:r w:rsidR="00A1418D" w:rsidRPr="00FA1A12">
        <w:rPr>
          <w:noProof w:val="0"/>
          <w:lang w:val="en-GB"/>
        </w:rPr>
        <w:fldChar w:fldCharType="begin">
          <w:fldData xml:space="preserve">PEVuZE5vdGU+PENpdGU+PEF1dGhvcj5XaWtieTwvQXV0aG9yPjxZZWFyPjIwMDQ8L1llYXI+PFJl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E040E2">
        <w:rPr>
          <w:noProof w:val="0"/>
          <w:lang w:val="en-GB"/>
        </w:rPr>
        <w:instrText xml:space="preserve"> ADDIN EN.CITE </w:instrText>
      </w:r>
      <w:r w:rsidR="00E040E2">
        <w:rPr>
          <w:noProof w:val="0"/>
          <w:lang w:val="en-GB"/>
        </w:rPr>
        <w:fldChar w:fldCharType="begin">
          <w:fldData xml:space="preserve">PEVuZE5vdGU+PENpdGU+PEF1dGhvcj5XaWtieTwvQXV0aG9yPjxZZWFyPjIwMDQ8L1llYXI+PFJl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E040E2">
        <w:rPr>
          <w:noProof w:val="0"/>
          <w:lang w:val="en-GB"/>
        </w:rPr>
        <w:instrText xml:space="preserve"> ADDIN EN.CITE.DATA </w:instrText>
      </w:r>
      <w:r w:rsidR="00E040E2">
        <w:rPr>
          <w:noProof w:val="0"/>
          <w:lang w:val="en-GB"/>
        </w:rPr>
      </w:r>
      <w:r w:rsidR="00E040E2">
        <w:rPr>
          <w:noProof w:val="0"/>
          <w:lang w:val="en-GB"/>
        </w:rPr>
        <w:fldChar w:fldCharType="end"/>
      </w:r>
      <w:r w:rsidR="00A1418D" w:rsidRPr="00FA1A12">
        <w:rPr>
          <w:noProof w:val="0"/>
          <w:lang w:val="en-GB"/>
        </w:rPr>
      </w:r>
      <w:r w:rsidR="00A1418D" w:rsidRPr="00FA1A12">
        <w:rPr>
          <w:noProof w:val="0"/>
          <w:lang w:val="en-GB"/>
        </w:rPr>
        <w:fldChar w:fldCharType="separate"/>
      </w:r>
      <w:r w:rsidR="00E040E2">
        <w:rPr>
          <w:lang w:val="en-GB"/>
        </w:rPr>
        <w:t>[40, 41]</w:t>
      </w:r>
      <w:r w:rsidR="00A1418D" w:rsidRPr="00FA1A12">
        <w:rPr>
          <w:noProof w:val="0"/>
          <w:lang w:val="en-GB"/>
        </w:rPr>
        <w:fldChar w:fldCharType="end"/>
      </w:r>
      <w:r w:rsidR="00A1418D" w:rsidRPr="00FA1A12">
        <w:rPr>
          <w:noProof w:val="0"/>
          <w:lang w:val="en-GB"/>
        </w:rPr>
        <w:t xml:space="preserve">. </w:t>
      </w:r>
    </w:p>
    <w:p w14:paraId="0EAC002E" w14:textId="021CA47C" w:rsidR="004319A7" w:rsidRDefault="000D6640" w:rsidP="00F46044">
      <w:pPr>
        <w:pStyle w:val="EndNoteBibliography"/>
        <w:numPr>
          <w:ilvl w:val="0"/>
          <w:numId w:val="0"/>
        </w:numPr>
        <w:rPr>
          <w:noProof w:val="0"/>
          <w:lang w:val="en-GB"/>
        </w:rPr>
      </w:pPr>
      <w:r>
        <w:rPr>
          <w:noProof w:val="0"/>
          <w:lang w:val="en-GB"/>
        </w:rPr>
        <w:t>An</w:t>
      </w:r>
      <w:r w:rsidR="00A1418D" w:rsidRPr="00FA1A12">
        <w:rPr>
          <w:noProof w:val="0"/>
          <w:lang w:val="en-GB"/>
        </w:rPr>
        <w:t xml:space="preserve"> important</w:t>
      </w:r>
      <w:r w:rsidR="00637546">
        <w:rPr>
          <w:noProof w:val="0"/>
          <w:lang w:val="en-GB"/>
        </w:rPr>
        <w:t xml:space="preserve"> societal </w:t>
      </w:r>
      <w:r w:rsidR="00093DBA">
        <w:rPr>
          <w:noProof w:val="0"/>
          <w:lang w:val="en-GB"/>
        </w:rPr>
        <w:t>cue for</w:t>
      </w:r>
      <w:r w:rsidR="004F2886">
        <w:rPr>
          <w:noProof w:val="0"/>
          <w:lang w:val="en-GB"/>
        </w:rPr>
        <w:t xml:space="preserve"> eating </w:t>
      </w:r>
      <w:r w:rsidR="00C267B7">
        <w:rPr>
          <w:noProof w:val="0"/>
          <w:lang w:val="en-GB"/>
        </w:rPr>
        <w:t xml:space="preserve">is the presence of others. </w:t>
      </w:r>
      <w:r w:rsidR="00616990">
        <w:rPr>
          <w:noProof w:val="0"/>
          <w:lang w:val="en-GB"/>
        </w:rPr>
        <w:t>‘</w:t>
      </w:r>
      <w:r w:rsidR="00C267B7">
        <w:rPr>
          <w:noProof w:val="0"/>
          <w:lang w:val="en-GB"/>
        </w:rPr>
        <w:t>S</w:t>
      </w:r>
      <w:r w:rsidR="00A1418D" w:rsidRPr="00FA1A12">
        <w:rPr>
          <w:noProof w:val="0"/>
          <w:lang w:val="en-GB"/>
        </w:rPr>
        <w:t>ocial facilitation of eati</w:t>
      </w:r>
      <w:r w:rsidR="00922C3D" w:rsidRPr="00FA1A12">
        <w:rPr>
          <w:noProof w:val="0"/>
          <w:lang w:val="en-GB"/>
        </w:rPr>
        <w:t>ng</w:t>
      </w:r>
      <w:r w:rsidR="00616990">
        <w:rPr>
          <w:noProof w:val="0"/>
          <w:lang w:val="en-GB"/>
        </w:rPr>
        <w:t>’</w:t>
      </w:r>
      <w:r w:rsidR="00922C3D" w:rsidRPr="00FA1A12">
        <w:rPr>
          <w:noProof w:val="0"/>
          <w:lang w:val="en-GB"/>
        </w:rPr>
        <w:t xml:space="preserve"> is a widely accepted concept</w:t>
      </w:r>
      <w:r w:rsidR="00A1418D" w:rsidRPr="00FA1A12">
        <w:rPr>
          <w:noProof w:val="0"/>
          <w:lang w:val="en-GB"/>
        </w:rPr>
        <w:t xml:space="preserve"> </w:t>
      </w:r>
      <w:r w:rsidR="00637546">
        <w:rPr>
          <w:noProof w:val="0"/>
          <w:lang w:val="en-GB"/>
        </w:rPr>
        <w:t>where</w:t>
      </w:r>
      <w:r w:rsidR="00A1418D" w:rsidRPr="00FA1A12">
        <w:rPr>
          <w:noProof w:val="0"/>
          <w:lang w:val="en-GB"/>
        </w:rPr>
        <w:t xml:space="preserve"> a person will eat more w</w:t>
      </w:r>
      <w:r w:rsidR="00F46044">
        <w:rPr>
          <w:noProof w:val="0"/>
          <w:lang w:val="en-GB"/>
        </w:rPr>
        <w:t>hen</w:t>
      </w:r>
      <w:r w:rsidR="00A1418D" w:rsidRPr="00FA1A12">
        <w:rPr>
          <w:noProof w:val="0"/>
          <w:lang w:val="en-GB"/>
        </w:rPr>
        <w:t xml:space="preserve"> others</w:t>
      </w:r>
      <w:r w:rsidR="00616990">
        <w:rPr>
          <w:noProof w:val="0"/>
          <w:lang w:val="en-GB"/>
        </w:rPr>
        <w:t xml:space="preserve">, especially family or friends, </w:t>
      </w:r>
      <w:r w:rsidR="00F46044">
        <w:rPr>
          <w:noProof w:val="0"/>
          <w:lang w:val="en-GB"/>
        </w:rPr>
        <w:t xml:space="preserve">are eating </w:t>
      </w:r>
      <w:r w:rsidR="00616990">
        <w:rPr>
          <w:noProof w:val="0"/>
          <w:lang w:val="en-GB"/>
        </w:rPr>
        <w:t xml:space="preserve">than when alone </w:t>
      </w:r>
      <w:r w:rsidR="00A1418D" w:rsidRPr="00FA1A12">
        <w:rPr>
          <w:noProof w:val="0"/>
          <w:lang w:val="en-GB"/>
        </w:rPr>
        <w:fldChar w:fldCharType="begin"/>
      </w:r>
      <w:r w:rsidR="00E040E2">
        <w:rPr>
          <w:noProof w:val="0"/>
          <w:lang w:val="en-GB"/>
        </w:rPr>
        <w:instrText xml:space="preserve"> ADDIN EN.CITE &lt;EndNote&gt;&lt;Cite&gt;&lt;Author&gt;Herman&lt;/Author&gt;&lt;Year&gt;2015&lt;/Year&gt;&lt;RecNum&gt;374&lt;/RecNum&gt;&lt;DisplayText&gt;[42]&lt;/DisplayText&gt;&lt;record&gt;&lt;rec-number&gt;374&lt;/rec-number&gt;&lt;foreign-keys&gt;&lt;key app="EN" db-id="wdewa0rsb2apxtedsx6vsfd2xsawaxxzef9d" timestamp="1536136553"&gt;374&lt;/key&gt;&lt;/foreign-keys&gt;&lt;ref-type name="Journal Article"&gt;17&lt;/ref-type&gt;&lt;contributors&gt;&lt;authors&gt;&lt;author&gt;Herman, C. P.&lt;/author&gt;&lt;/authors&gt;&lt;/contributors&gt;&lt;auth-address&gt;Department of Psychology, University of Toronto, Toronto, Ontario M5S 3G3, Canada. Electronic address: herman@psych.utoronto.ca.&lt;/auth-address&gt;&lt;titles&gt;&lt;title&gt;The Social Facilitation of Eating. A Review&lt;/title&gt;&lt;secondary-title&gt;Appetite&lt;/secondary-title&gt;&lt;/titles&gt;&lt;periodical&gt;&lt;full-title&gt;Appetite&lt;/full-title&gt;&lt;/periodical&gt;&lt;pages&gt;61-73&lt;/pages&gt;&lt;volume&gt;86&lt;/volume&gt;&lt;edition&gt;2014/09/30&lt;/edition&gt;&lt;keywords&gt;&lt;keyword&gt;Diet Records&lt;/keyword&gt;&lt;keyword&gt;Eating/psychology&lt;/keyword&gt;&lt;keyword&gt;Emotions&lt;/keyword&gt;&lt;keyword&gt;Feeding Behavior/*psychology&lt;/keyword&gt;&lt;keyword&gt;Female&lt;/keyword&gt;&lt;keyword&gt;Humans&lt;/keyword&gt;&lt;keyword&gt;Hunger&lt;/keyword&gt;&lt;keyword&gt;Hyperphagia/psychology&lt;/keyword&gt;&lt;keyword&gt;Male&lt;/keyword&gt;&lt;keyword&gt;Meals&lt;/keyword&gt;&lt;keyword&gt;Social Behavior&lt;/keyword&gt;&lt;keyword&gt;Social Environment&lt;/keyword&gt;&lt;keyword&gt;*Social Facilitation&lt;/keyword&gt;&lt;keyword&gt;Time Factors&lt;/keyword&gt;&lt;keyword&gt;Eating&lt;/keyword&gt;&lt;keyword&gt;Pre-meal planning&lt;/keyword&gt;&lt;keyword&gt;Social facilitation&lt;/keyword&gt;&lt;keyword&gt;Time extension&lt;/keyword&gt;&lt;/keywords&gt;&lt;dates&gt;&lt;year&gt;2015&lt;/year&gt;&lt;pub-dates&gt;&lt;date&gt;Mar&lt;/date&gt;&lt;/pub-dates&gt;&lt;/dates&gt;&lt;isbn&gt;1095-8304 (Electronic)&amp;#xD;0195-6663 (Linking)&lt;/isbn&gt;&lt;accession-num&gt;25265153&lt;/accession-num&gt;&lt;urls&gt;&lt;related-urls&gt;&lt;url&gt;https://www.ncbi.nlm.nih.gov/pubmed/25265153&lt;/url&gt;&lt;/related-urls&gt;&lt;/urls&gt;&lt;electronic-resource-num&gt;10.1016/j.appet.2014.09.016&lt;/electronic-resource-num&gt;&lt;/record&gt;&lt;/Cite&gt;&lt;/EndNote&gt;</w:instrText>
      </w:r>
      <w:r w:rsidR="00A1418D" w:rsidRPr="00FA1A12">
        <w:rPr>
          <w:noProof w:val="0"/>
          <w:lang w:val="en-GB"/>
        </w:rPr>
        <w:fldChar w:fldCharType="separate"/>
      </w:r>
      <w:r w:rsidR="00E040E2">
        <w:rPr>
          <w:lang w:val="en-GB"/>
        </w:rPr>
        <w:t>[42]</w:t>
      </w:r>
      <w:r w:rsidR="00A1418D" w:rsidRPr="00FA1A12">
        <w:rPr>
          <w:noProof w:val="0"/>
          <w:lang w:val="en-GB"/>
        </w:rPr>
        <w:fldChar w:fldCharType="end"/>
      </w:r>
      <w:r w:rsidR="00A1418D" w:rsidRPr="00FA1A12">
        <w:rPr>
          <w:noProof w:val="0"/>
          <w:lang w:val="en-GB"/>
        </w:rPr>
        <w:t xml:space="preserve">. </w:t>
      </w:r>
      <w:r w:rsidR="00C6117D">
        <w:rPr>
          <w:noProof w:val="0"/>
          <w:lang w:val="en-GB"/>
        </w:rPr>
        <w:t>L</w:t>
      </w:r>
      <w:r w:rsidR="007F0887">
        <w:rPr>
          <w:noProof w:val="0"/>
          <w:lang w:val="en-GB"/>
        </w:rPr>
        <w:t xml:space="preserve">oneliness </w:t>
      </w:r>
      <w:r w:rsidR="00956289" w:rsidRPr="00FA1A12">
        <w:rPr>
          <w:noProof w:val="0"/>
          <w:lang w:val="en-GB"/>
        </w:rPr>
        <w:t>in the older population</w:t>
      </w:r>
      <w:r w:rsidR="00C6117D">
        <w:rPr>
          <w:noProof w:val="0"/>
          <w:lang w:val="en-GB"/>
        </w:rPr>
        <w:t xml:space="preserve"> is a growing concern</w:t>
      </w:r>
      <w:r w:rsidR="00956289" w:rsidRPr="00FA1A12">
        <w:rPr>
          <w:noProof w:val="0"/>
          <w:lang w:val="en-GB"/>
        </w:rPr>
        <w:t xml:space="preserve">, </w:t>
      </w:r>
      <w:r w:rsidR="00883D42">
        <w:rPr>
          <w:noProof w:val="0"/>
          <w:lang w:val="en-GB"/>
        </w:rPr>
        <w:t>and</w:t>
      </w:r>
      <w:r w:rsidR="00956289" w:rsidRPr="00FA1A12">
        <w:rPr>
          <w:noProof w:val="0"/>
          <w:lang w:val="en-GB"/>
        </w:rPr>
        <w:t xml:space="preserve"> many</w:t>
      </w:r>
      <w:r w:rsidR="0034320B">
        <w:rPr>
          <w:noProof w:val="0"/>
          <w:lang w:val="en-GB"/>
        </w:rPr>
        <w:t xml:space="preserve"> who desire mealtime companionship</w:t>
      </w:r>
      <w:r w:rsidR="00956289" w:rsidRPr="00FA1A12">
        <w:rPr>
          <w:noProof w:val="0"/>
          <w:lang w:val="en-GB"/>
        </w:rPr>
        <w:t xml:space="preserve"> eat alone </w:t>
      </w:r>
      <w:r w:rsidR="00956289" w:rsidRPr="00FA1A12">
        <w:rPr>
          <w:noProof w:val="0"/>
          <w:lang w:val="en-GB"/>
        </w:rPr>
        <w:fldChar w:fldCharType="begin">
          <w:fldData xml:space="preserve">PEVuZE5vdGU+PENpdGU+PEF1dGhvcj5XaWtieTwvQXV0aG9yPjxZZWFyPjIwMDQ8L1llYXI+PFJl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=
</w:fldData>
        </w:fldChar>
      </w:r>
      <w:r w:rsidR="00E040E2">
        <w:rPr>
          <w:noProof w:val="0"/>
          <w:lang w:val="en-GB"/>
        </w:rPr>
        <w:instrText xml:space="preserve"> ADDIN EN.CITE </w:instrText>
      </w:r>
      <w:r w:rsidR="00E040E2">
        <w:rPr>
          <w:noProof w:val="0"/>
          <w:lang w:val="en-GB"/>
        </w:rPr>
        <w:fldChar w:fldCharType="begin">
          <w:fldData xml:space="preserve">PEVuZE5vdGU+PENpdGU+PEF1dGhvcj5XaWtieTwvQXV0aG9yPjxZZWFyPjIwMDQ8L1llYXI+PFJl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=
</w:fldData>
        </w:fldChar>
      </w:r>
      <w:r w:rsidR="00E040E2">
        <w:rPr>
          <w:noProof w:val="0"/>
          <w:lang w:val="en-GB"/>
        </w:rPr>
        <w:instrText xml:space="preserve"> ADDIN EN.CITE.DATA </w:instrText>
      </w:r>
      <w:r w:rsidR="00E040E2">
        <w:rPr>
          <w:noProof w:val="0"/>
          <w:lang w:val="en-GB"/>
        </w:rPr>
      </w:r>
      <w:r w:rsidR="00E040E2">
        <w:rPr>
          <w:noProof w:val="0"/>
          <w:lang w:val="en-GB"/>
        </w:rPr>
        <w:fldChar w:fldCharType="end"/>
      </w:r>
      <w:r w:rsidR="00956289" w:rsidRPr="00FA1A12">
        <w:rPr>
          <w:noProof w:val="0"/>
          <w:lang w:val="en-GB"/>
        </w:rPr>
      </w:r>
      <w:r w:rsidR="00956289" w:rsidRPr="00FA1A12">
        <w:rPr>
          <w:noProof w:val="0"/>
          <w:lang w:val="en-GB"/>
        </w:rPr>
        <w:fldChar w:fldCharType="separate"/>
      </w:r>
      <w:r w:rsidR="00E040E2">
        <w:rPr>
          <w:lang w:val="en-GB"/>
        </w:rPr>
        <w:t>[40]</w:t>
      </w:r>
      <w:r w:rsidR="00956289" w:rsidRPr="00FA1A12">
        <w:rPr>
          <w:noProof w:val="0"/>
          <w:lang w:val="en-GB"/>
        </w:rPr>
        <w:fldChar w:fldCharType="end"/>
      </w:r>
      <w:r w:rsidR="0034320B">
        <w:rPr>
          <w:noProof w:val="0"/>
          <w:lang w:val="en-GB"/>
        </w:rPr>
        <w:t xml:space="preserve">. Social facilitation is also </w:t>
      </w:r>
      <w:r w:rsidR="00F46044">
        <w:rPr>
          <w:noProof w:val="0"/>
          <w:lang w:val="en-GB"/>
        </w:rPr>
        <w:t>reduced</w:t>
      </w:r>
      <w:r w:rsidR="0034320B">
        <w:rPr>
          <w:noProof w:val="0"/>
          <w:lang w:val="en-GB"/>
        </w:rPr>
        <w:t xml:space="preserve"> by </w:t>
      </w:r>
      <w:r w:rsidR="00FA586A" w:rsidRPr="00FA1A12">
        <w:rPr>
          <w:noProof w:val="0"/>
          <w:lang w:val="en-GB"/>
        </w:rPr>
        <w:t>institutional and</w:t>
      </w:r>
      <w:r w:rsidR="00956289" w:rsidRPr="00FA1A12">
        <w:rPr>
          <w:noProof w:val="0"/>
          <w:lang w:val="en-GB"/>
        </w:rPr>
        <w:t xml:space="preserve"> hospital envir</w:t>
      </w:r>
      <w:r w:rsidR="0034320B">
        <w:rPr>
          <w:noProof w:val="0"/>
          <w:lang w:val="en-GB"/>
        </w:rPr>
        <w:t xml:space="preserve">onments where </w:t>
      </w:r>
      <w:r w:rsidR="00956289" w:rsidRPr="00FA1A12">
        <w:rPr>
          <w:noProof w:val="0"/>
          <w:lang w:val="en-GB"/>
        </w:rPr>
        <w:t>healthcare professionals or visit</w:t>
      </w:r>
      <w:r w:rsidR="00AF318E">
        <w:rPr>
          <w:noProof w:val="0"/>
          <w:lang w:val="en-GB"/>
        </w:rPr>
        <w:t>ors</w:t>
      </w:r>
      <w:r w:rsidR="00956289" w:rsidRPr="00FA1A12">
        <w:rPr>
          <w:noProof w:val="0"/>
          <w:lang w:val="en-GB"/>
        </w:rPr>
        <w:t xml:space="preserve"> </w:t>
      </w:r>
      <w:r w:rsidR="0034320B">
        <w:rPr>
          <w:noProof w:val="0"/>
          <w:lang w:val="en-GB"/>
        </w:rPr>
        <w:t>often observe meals</w:t>
      </w:r>
      <w:r w:rsidR="00F46044">
        <w:rPr>
          <w:noProof w:val="0"/>
          <w:lang w:val="en-GB"/>
        </w:rPr>
        <w:t xml:space="preserve"> but do not eat themselves</w:t>
      </w:r>
      <w:r w:rsidR="00956289" w:rsidRPr="00FA1A12">
        <w:rPr>
          <w:noProof w:val="0"/>
          <w:lang w:val="en-GB"/>
        </w:rPr>
        <w:t xml:space="preserve">. </w:t>
      </w:r>
      <w:r w:rsidR="006759EC">
        <w:rPr>
          <w:noProof w:val="0"/>
          <w:lang w:val="en-GB"/>
        </w:rPr>
        <w:t xml:space="preserve">This passive observation has been shown in younger </w:t>
      </w:r>
      <w:r w:rsidR="00495845">
        <w:rPr>
          <w:noProof w:val="0"/>
          <w:lang w:val="en-GB"/>
        </w:rPr>
        <w:t>individuals</w:t>
      </w:r>
      <w:r w:rsidR="006759EC">
        <w:rPr>
          <w:noProof w:val="0"/>
          <w:lang w:val="en-GB"/>
        </w:rPr>
        <w:t xml:space="preserve"> to inhibit </w:t>
      </w:r>
      <w:r w:rsidR="00495845">
        <w:rPr>
          <w:noProof w:val="0"/>
          <w:lang w:val="en-GB"/>
        </w:rPr>
        <w:t xml:space="preserve">amounts consumed </w:t>
      </w:r>
      <w:r w:rsidR="00495845">
        <w:rPr>
          <w:noProof w:val="0"/>
          <w:lang w:val="en-GB"/>
        </w:rPr>
        <w:fldChar w:fldCharType="begin"/>
      </w:r>
      <w:r w:rsidR="00E040E2">
        <w:rPr>
          <w:noProof w:val="0"/>
          <w:lang w:val="en-GB"/>
        </w:rPr>
        <w:instrText xml:space="preserve"> ADDIN EN.CITE &lt;EndNote&gt;&lt;Cite&gt;&lt;Author&gt;Herman&lt;/Author&gt;&lt;Year&gt;2015&lt;/Year&gt;&lt;RecNum&gt;374&lt;/RecNum&gt;&lt;DisplayText&gt;[42]&lt;/DisplayText&gt;&lt;record&gt;&lt;rec-number&gt;374&lt;/rec-number&gt;&lt;foreign-keys&gt;&lt;key app="EN" db-id="wdewa0rsb2apxtedsx6vsfd2xsawaxxzef9d" timestamp="1536136553"&gt;374&lt;/key&gt;&lt;/foreign-keys&gt;&lt;ref-type name="Journal Article"&gt;17&lt;/ref-type&gt;&lt;contributors&gt;&lt;authors&gt;&lt;author&gt;Herman, C. P.&lt;/author&gt;&lt;/authors&gt;&lt;/contributors&gt;&lt;auth-address&gt;Department of Psychology, University of Toronto, Toronto, Ontario M5S 3G3, Canada. Electronic address: herman@psych.utoronto.ca.&lt;/auth-address&gt;&lt;titles&gt;&lt;title&gt;The Social Facilitation of Eating. A Review&lt;/title&gt;&lt;secondary-title&gt;Appetite&lt;/secondary-title&gt;&lt;/titles&gt;&lt;periodical&gt;&lt;full-title&gt;Appetite&lt;/full-title&gt;&lt;/periodical&gt;&lt;pages&gt;61-73&lt;/pages&gt;&lt;volume&gt;86&lt;/volume&gt;&lt;edition&gt;2014/09/30&lt;/edition&gt;&lt;keywords&gt;&lt;keyword&gt;Diet Records&lt;/keyword&gt;&lt;keyword&gt;Eating/psychology&lt;/keyword&gt;&lt;keyword&gt;Emotions&lt;/keyword&gt;&lt;keyword&gt;Feeding Behavior/*psychology&lt;/keyword&gt;&lt;keyword&gt;Female&lt;/keyword&gt;&lt;keyword&gt;Humans&lt;/keyword&gt;&lt;keyword&gt;Hunger&lt;/keyword&gt;&lt;keyword&gt;Hyperphagia/psychology&lt;/keyword&gt;&lt;keyword&gt;Male&lt;/keyword&gt;&lt;keyword&gt;Meals&lt;/keyword&gt;&lt;keyword&gt;Social Behavior&lt;/keyword&gt;&lt;keyword&gt;Social Environment&lt;/keyword&gt;&lt;keyword&gt;*Social Facilitation&lt;/keyword&gt;&lt;keyword&gt;Time Factors&lt;/keyword&gt;&lt;keyword&gt;Eating&lt;/keyword&gt;&lt;keyword&gt;Pre-meal planning&lt;/keyword&gt;&lt;keyword&gt;Social facilitation&lt;/keyword&gt;&lt;keyword&gt;Time extension&lt;/keyword&gt;&lt;/keywords&gt;&lt;dates&gt;&lt;year&gt;2015&lt;/year&gt;&lt;pub-dates&gt;&lt;date&gt;Mar&lt;/date&gt;&lt;/pub-dates&gt;&lt;/dates&gt;&lt;isbn&gt;1095-8304 (Electronic)&amp;#xD;0195-6663 (Linking)&lt;/isbn&gt;&lt;accession-num&gt;25265153&lt;/accession-num&gt;&lt;urls&gt;&lt;related-urls&gt;&lt;url&gt;https://www.ncbi.nlm.nih.gov/pubmed/25265153&lt;/url&gt;&lt;/related-urls&gt;&lt;/urls&gt;&lt;electronic-resource-num&gt;10.1016/j.appet.2014.09.016&lt;/electronic-resource-num&gt;&lt;/record&gt;&lt;/Cite&gt;&lt;/EndNote&gt;</w:instrText>
      </w:r>
      <w:r w:rsidR="00495845">
        <w:rPr>
          <w:noProof w:val="0"/>
          <w:lang w:val="en-GB"/>
        </w:rPr>
        <w:fldChar w:fldCharType="separate"/>
      </w:r>
      <w:r w:rsidR="00E040E2">
        <w:rPr>
          <w:lang w:val="en-GB"/>
        </w:rPr>
        <w:t>[42]</w:t>
      </w:r>
      <w:r w:rsidR="00495845">
        <w:rPr>
          <w:noProof w:val="0"/>
          <w:lang w:val="en-GB"/>
        </w:rPr>
        <w:fldChar w:fldCharType="end"/>
      </w:r>
      <w:r w:rsidR="00495845">
        <w:rPr>
          <w:noProof w:val="0"/>
          <w:lang w:val="en-GB"/>
        </w:rPr>
        <w:t xml:space="preserve"> but has not been </w:t>
      </w:r>
      <w:r w:rsidR="005F0C85">
        <w:rPr>
          <w:noProof w:val="0"/>
          <w:lang w:val="en-GB"/>
        </w:rPr>
        <w:t xml:space="preserve">fully </w:t>
      </w:r>
      <w:r w:rsidR="0053543A">
        <w:rPr>
          <w:noProof w:val="0"/>
          <w:lang w:val="en-GB"/>
        </w:rPr>
        <w:t>assessed</w:t>
      </w:r>
      <w:r w:rsidR="00495845">
        <w:rPr>
          <w:noProof w:val="0"/>
          <w:lang w:val="en-GB"/>
        </w:rPr>
        <w:t xml:space="preserve"> in older people.</w:t>
      </w:r>
    </w:p>
    <w:p w14:paraId="778F9350" w14:textId="6CBCFEC4" w:rsidR="0034320B" w:rsidRDefault="00A054E7" w:rsidP="00A054E7">
      <w:pPr>
        <w:pStyle w:val="EndNoteBibliography"/>
        <w:numPr>
          <w:ilvl w:val="0"/>
          <w:numId w:val="0"/>
        </w:numPr>
        <w:rPr>
          <w:noProof w:val="0"/>
          <w:lang w:val="en-GB"/>
        </w:rPr>
      </w:pPr>
      <w:r>
        <w:rPr>
          <w:rFonts w:cstheme="minorHAnsi"/>
          <w:noProof w:val="0"/>
          <w:lang w:val="en-GB"/>
        </w:rPr>
        <w:t>E</w:t>
      </w:r>
      <w:r w:rsidR="0034320B">
        <w:rPr>
          <w:rFonts w:cstheme="minorHAnsi"/>
          <w:noProof w:val="0"/>
          <w:lang w:val="en-GB"/>
        </w:rPr>
        <w:t>ating behaviour is also shaped by c</w:t>
      </w:r>
      <w:r w:rsidR="007179D5">
        <w:rPr>
          <w:rFonts w:cstheme="minorHAnsi"/>
          <w:noProof w:val="0"/>
          <w:lang w:val="en-GB"/>
        </w:rPr>
        <w:t>ultur</w:t>
      </w:r>
      <w:r w:rsidR="002D6F44">
        <w:rPr>
          <w:rFonts w:cstheme="minorHAnsi"/>
          <w:noProof w:val="0"/>
          <w:lang w:val="en-GB"/>
        </w:rPr>
        <w:t>e</w:t>
      </w:r>
      <w:r w:rsidR="007179D5">
        <w:rPr>
          <w:rFonts w:cstheme="minorHAnsi"/>
          <w:noProof w:val="0"/>
          <w:lang w:val="en-GB"/>
        </w:rPr>
        <w:t xml:space="preserve"> </w:t>
      </w:r>
      <w:r w:rsidR="0034320B">
        <w:rPr>
          <w:rFonts w:cstheme="minorHAnsi"/>
          <w:noProof w:val="0"/>
          <w:lang w:val="en-GB"/>
        </w:rPr>
        <w:t xml:space="preserve">via effects on </w:t>
      </w:r>
      <w:r w:rsidR="002D6F44">
        <w:rPr>
          <w:rFonts w:cstheme="minorHAnsi"/>
          <w:noProof w:val="0"/>
          <w:lang w:val="en-GB"/>
        </w:rPr>
        <w:t xml:space="preserve">a person’s </w:t>
      </w:r>
      <w:r w:rsidR="0034320B" w:rsidRPr="00FA1A12">
        <w:rPr>
          <w:noProof w:val="0"/>
          <w:lang w:val="en-GB"/>
        </w:rPr>
        <w:t>attitude</w:t>
      </w:r>
      <w:r w:rsidR="0034320B">
        <w:rPr>
          <w:noProof w:val="0"/>
          <w:lang w:val="en-GB"/>
        </w:rPr>
        <w:t>s and feelings</w:t>
      </w:r>
      <w:r w:rsidR="0034320B" w:rsidRPr="00FA1A12">
        <w:rPr>
          <w:noProof w:val="0"/>
          <w:lang w:val="en-GB"/>
        </w:rPr>
        <w:t xml:space="preserve"> towards certain </w:t>
      </w:r>
      <w:r w:rsidR="0034320B">
        <w:rPr>
          <w:noProof w:val="0"/>
          <w:lang w:val="en-GB"/>
        </w:rPr>
        <w:t>food</w:t>
      </w:r>
      <w:r w:rsidR="0034320B" w:rsidRPr="00FA1A12">
        <w:rPr>
          <w:noProof w:val="0"/>
          <w:lang w:val="en-GB"/>
        </w:rPr>
        <w:t xml:space="preserve"> and meal practices. </w:t>
      </w:r>
      <w:r w:rsidR="0034320B">
        <w:rPr>
          <w:noProof w:val="0"/>
          <w:lang w:val="en-GB"/>
        </w:rPr>
        <w:t>These attitudes are a part of ‘social eating norms’ or</w:t>
      </w:r>
      <w:r w:rsidR="0037092C">
        <w:rPr>
          <w:noProof w:val="0"/>
          <w:lang w:val="en-GB"/>
        </w:rPr>
        <w:t xml:space="preserve"> perceived standards of eating</w:t>
      </w:r>
      <w:r w:rsidR="002D6F44">
        <w:rPr>
          <w:noProof w:val="0"/>
          <w:lang w:val="en-GB"/>
        </w:rPr>
        <w:t>. These norms are</w:t>
      </w:r>
      <w:r w:rsidR="0034320B">
        <w:rPr>
          <w:noProof w:val="0"/>
          <w:lang w:val="en-GB"/>
        </w:rPr>
        <w:t xml:space="preserve"> </w:t>
      </w:r>
      <w:r w:rsidR="0034320B" w:rsidRPr="00FA1A12">
        <w:rPr>
          <w:noProof w:val="0"/>
          <w:lang w:val="en-GB"/>
        </w:rPr>
        <w:t xml:space="preserve">linked to acceptance and strengthening of relationships within </w:t>
      </w:r>
      <w:r w:rsidR="0034320B">
        <w:rPr>
          <w:noProof w:val="0"/>
          <w:lang w:val="en-GB"/>
        </w:rPr>
        <w:t>a</w:t>
      </w:r>
      <w:r w:rsidR="0034320B" w:rsidRPr="00FA1A12">
        <w:rPr>
          <w:noProof w:val="0"/>
          <w:lang w:val="en-GB"/>
        </w:rPr>
        <w:t xml:space="preserve"> social group,</w:t>
      </w:r>
      <w:r w:rsidR="0034320B">
        <w:rPr>
          <w:noProof w:val="0"/>
          <w:lang w:val="en-GB"/>
        </w:rPr>
        <w:t xml:space="preserve"> and feelings of self-perception and self-efficacy</w:t>
      </w:r>
      <w:r w:rsidR="0034320B" w:rsidRPr="00FA1A12">
        <w:rPr>
          <w:noProof w:val="0"/>
          <w:lang w:val="en-GB"/>
        </w:rPr>
        <w:t xml:space="preserve"> </w:t>
      </w:r>
      <w:r w:rsidR="0034320B" w:rsidRPr="00FA1A12">
        <w:rPr>
          <w:noProof w:val="0"/>
          <w:lang w:val="en-GB"/>
        </w:rPr>
        <w:fldChar w:fldCharType="begin"/>
      </w:r>
      <w:r w:rsidR="00E040E2">
        <w:rPr>
          <w:noProof w:val="0"/>
          <w:lang w:val="en-GB"/>
        </w:rPr>
        <w:instrText xml:space="preserve"> ADDIN EN.CITE &lt;EndNote&gt;&lt;Cite&gt;&lt;Author&gt;Higgs&lt;/Author&gt;&lt;Year&gt;2015&lt;/Year&gt;&lt;RecNum&gt;559&lt;/RecNum&gt;&lt;DisplayText&gt;[43]&lt;/DisplayText&gt;&lt;record&gt;&lt;rec-number&gt;559&lt;/rec-number&gt;&lt;foreign-keys&gt;&lt;key app="EN" db-id="wdewa0rsb2apxtedsx6vsfd2xsawaxxzef9d" timestamp="1536325187"&gt;559&lt;/key&gt;&lt;/foreign-keys&gt;&lt;ref-type name="Journal Article"&gt;17&lt;/ref-type&gt;&lt;contributors&gt;&lt;authors&gt;&lt;author&gt;Higgs, Suzanne&lt;/author&gt;&lt;/authors&gt;&lt;/contributors&gt;&lt;titles&gt;&lt;title&gt;Social Norms and their Influence on Eating Behaviours&lt;/title&gt;&lt;secondary-title&gt;Appetite&lt;/secondary-title&gt;&lt;/titles&gt;&lt;periodical&gt;&lt;full-title&gt;Appetite&lt;/full-title&gt;&lt;/periodical&gt;&lt;pages&gt;38-44&lt;/pages&gt;&lt;volume&gt;86&lt;/volume&gt;&lt;keywords&gt;&lt;keyword&gt;Social norms&lt;/keyword&gt;&lt;keyword&gt;Social influence&lt;/keyword&gt;&lt;keyword&gt;Food intake&lt;/keyword&gt;&lt;keyword&gt;Food choice&lt;/keyword&gt;&lt;keyword&gt;Modelling&lt;/keyword&gt;&lt;/keywords&gt;&lt;dates&gt;&lt;year&gt;2015&lt;/year&gt;&lt;pub-dates&gt;&lt;date&gt;Mar&lt;/date&gt;&lt;/pub-dates&gt;&lt;/dates&gt;&lt;isbn&gt;0195-6663&lt;/isbn&gt;&lt;urls&gt;&lt;related-urls&gt;&lt;url&gt;http://www.sciencedirect.com/science/article/pii/S0195666314005017&lt;/url&gt;&lt;/related-urls&gt;&lt;/urls&gt;&lt;electronic-resource-num&gt;https://doi.org/10.1016/j.appet.2014.10.021&lt;/electronic-resource-num&gt;&lt;/record&gt;&lt;/Cite&gt;&lt;/EndNote&gt;</w:instrText>
      </w:r>
      <w:r w:rsidR="0034320B" w:rsidRPr="00FA1A12">
        <w:rPr>
          <w:noProof w:val="0"/>
          <w:lang w:val="en-GB"/>
        </w:rPr>
        <w:fldChar w:fldCharType="separate"/>
      </w:r>
      <w:r w:rsidR="00E040E2">
        <w:rPr>
          <w:lang w:val="en-GB"/>
        </w:rPr>
        <w:t>[43]</w:t>
      </w:r>
      <w:r w:rsidR="0034320B" w:rsidRPr="00FA1A12">
        <w:rPr>
          <w:noProof w:val="0"/>
          <w:lang w:val="en-GB"/>
        </w:rPr>
        <w:fldChar w:fldCharType="end"/>
      </w:r>
      <w:r w:rsidR="0034320B">
        <w:rPr>
          <w:noProof w:val="0"/>
          <w:lang w:val="en-GB"/>
        </w:rPr>
        <w:t xml:space="preserve">. Qualitative research in </w:t>
      </w:r>
      <w:r w:rsidR="0034320B" w:rsidRPr="00FA1A12">
        <w:rPr>
          <w:noProof w:val="0"/>
          <w:lang w:val="en-GB"/>
        </w:rPr>
        <w:t>hospital</w:t>
      </w:r>
      <w:r w:rsidR="0034320B">
        <w:rPr>
          <w:noProof w:val="0"/>
          <w:lang w:val="en-GB"/>
        </w:rPr>
        <w:t xml:space="preserve"> has shown </w:t>
      </w:r>
      <w:r w:rsidR="007179D5">
        <w:rPr>
          <w:noProof w:val="0"/>
          <w:lang w:val="en-GB"/>
        </w:rPr>
        <w:t>older people</w:t>
      </w:r>
      <w:r w:rsidR="0034320B">
        <w:rPr>
          <w:noProof w:val="0"/>
          <w:lang w:val="en-GB"/>
        </w:rPr>
        <w:t xml:space="preserve"> </w:t>
      </w:r>
      <w:r w:rsidR="00616990">
        <w:rPr>
          <w:noProof w:val="0"/>
          <w:lang w:val="en-GB"/>
        </w:rPr>
        <w:t>use</w:t>
      </w:r>
      <w:r w:rsidR="00847005">
        <w:rPr>
          <w:noProof w:val="0"/>
          <w:lang w:val="en-GB"/>
        </w:rPr>
        <w:t xml:space="preserve"> </w:t>
      </w:r>
      <w:r w:rsidR="00616990">
        <w:rPr>
          <w:noProof w:val="0"/>
          <w:lang w:val="en-GB"/>
        </w:rPr>
        <w:t>the circumstance they are in</w:t>
      </w:r>
      <w:r w:rsidR="0053543A">
        <w:rPr>
          <w:noProof w:val="0"/>
          <w:lang w:val="en-GB"/>
        </w:rPr>
        <w:t xml:space="preserve"> to</w:t>
      </w:r>
      <w:r w:rsidR="00616990">
        <w:rPr>
          <w:noProof w:val="0"/>
          <w:lang w:val="en-GB"/>
        </w:rPr>
        <w:t xml:space="preserve"> validat</w:t>
      </w:r>
      <w:r w:rsidR="0053543A">
        <w:rPr>
          <w:noProof w:val="0"/>
          <w:lang w:val="en-GB"/>
        </w:rPr>
        <w:t>e</w:t>
      </w:r>
      <w:r w:rsidR="00616990">
        <w:rPr>
          <w:noProof w:val="0"/>
          <w:lang w:val="en-GB"/>
        </w:rPr>
        <w:t xml:space="preserve"> </w:t>
      </w:r>
      <w:r w:rsidR="007179D5">
        <w:rPr>
          <w:noProof w:val="0"/>
          <w:lang w:val="en-GB"/>
        </w:rPr>
        <w:t>effect</w:t>
      </w:r>
      <w:r w:rsidR="00847005">
        <w:rPr>
          <w:noProof w:val="0"/>
          <w:lang w:val="en-GB"/>
        </w:rPr>
        <w:t>s</w:t>
      </w:r>
      <w:r w:rsidR="007179D5">
        <w:rPr>
          <w:noProof w:val="0"/>
          <w:lang w:val="en-GB"/>
        </w:rPr>
        <w:t xml:space="preserve"> on </w:t>
      </w:r>
      <w:r w:rsidR="0034320B">
        <w:rPr>
          <w:noProof w:val="0"/>
          <w:lang w:val="en-GB"/>
        </w:rPr>
        <w:t xml:space="preserve">their </w:t>
      </w:r>
      <w:r w:rsidR="00467B58">
        <w:rPr>
          <w:noProof w:val="0"/>
          <w:lang w:val="en-GB"/>
        </w:rPr>
        <w:t>appetite (i.e. I am unwell</w:t>
      </w:r>
      <w:r w:rsidR="00847005">
        <w:rPr>
          <w:noProof w:val="0"/>
          <w:lang w:val="en-GB"/>
        </w:rPr>
        <w:t>,</w:t>
      </w:r>
      <w:r w:rsidR="00467B58">
        <w:rPr>
          <w:noProof w:val="0"/>
          <w:lang w:val="en-GB"/>
        </w:rPr>
        <w:t xml:space="preserve"> so </w:t>
      </w:r>
      <w:r w:rsidR="0034320B">
        <w:rPr>
          <w:noProof w:val="0"/>
          <w:lang w:val="en-GB"/>
        </w:rPr>
        <w:t>will have no appetite)</w:t>
      </w:r>
      <w:r w:rsidR="0034320B" w:rsidRPr="00FA1A12">
        <w:rPr>
          <w:noProof w:val="0"/>
          <w:lang w:val="en-GB"/>
        </w:rPr>
        <w:t xml:space="preserve"> </w:t>
      </w:r>
      <w:r w:rsidR="0034320B" w:rsidRPr="00FA1A12">
        <w:rPr>
          <w:noProof w:val="0"/>
          <w:lang w:val="en-GB"/>
        </w:rPr>
        <w:fldChar w:fldCharType="begin">
          <w:fldData xml:space="preserve">PEVuZE5vdGU+PENpdGU+PEF1dGhvcj5Ib3BlPC9BdXRob3I+PFllYXI+MjAxNzwvWWVhcj48UmVj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</w:fldData>
        </w:fldChar>
      </w:r>
      <w:r w:rsidR="00E040E2">
        <w:rPr>
          <w:noProof w:val="0"/>
          <w:lang w:val="en-GB"/>
        </w:rPr>
        <w:instrText xml:space="preserve"> ADDIN EN.CITE </w:instrText>
      </w:r>
      <w:r w:rsidR="00E040E2">
        <w:rPr>
          <w:noProof w:val="0"/>
          <w:lang w:val="en-GB"/>
        </w:rPr>
        <w:fldChar w:fldCharType="begin">
          <w:fldData xml:space="preserve">PEVuZE5vdGU+PENpdGU+PEF1dGhvcj5Ib3BlPC9BdXRob3I+PFllYXI+MjAxNzwvWWVhcj48UmVj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</w:fldData>
        </w:fldChar>
      </w:r>
      <w:r w:rsidR="00E040E2">
        <w:rPr>
          <w:noProof w:val="0"/>
          <w:lang w:val="en-GB"/>
        </w:rPr>
        <w:instrText xml:space="preserve"> ADDIN EN.CITE.DATA </w:instrText>
      </w:r>
      <w:r w:rsidR="00E040E2">
        <w:rPr>
          <w:noProof w:val="0"/>
          <w:lang w:val="en-GB"/>
        </w:rPr>
      </w:r>
      <w:r w:rsidR="00E040E2">
        <w:rPr>
          <w:noProof w:val="0"/>
          <w:lang w:val="en-GB"/>
        </w:rPr>
        <w:fldChar w:fldCharType="end"/>
      </w:r>
      <w:r w:rsidR="0034320B" w:rsidRPr="00FA1A12">
        <w:rPr>
          <w:noProof w:val="0"/>
          <w:lang w:val="en-GB"/>
        </w:rPr>
      </w:r>
      <w:r w:rsidR="0034320B" w:rsidRPr="00FA1A12">
        <w:rPr>
          <w:noProof w:val="0"/>
          <w:lang w:val="en-GB"/>
        </w:rPr>
        <w:fldChar w:fldCharType="separate"/>
      </w:r>
      <w:r w:rsidR="00E040E2">
        <w:rPr>
          <w:lang w:val="en-GB"/>
        </w:rPr>
        <w:t>[41]</w:t>
      </w:r>
      <w:r w:rsidR="0034320B" w:rsidRPr="00FA1A12">
        <w:rPr>
          <w:noProof w:val="0"/>
          <w:lang w:val="en-GB"/>
        </w:rPr>
        <w:fldChar w:fldCharType="end"/>
      </w:r>
      <w:r w:rsidR="00616990">
        <w:rPr>
          <w:noProof w:val="0"/>
          <w:lang w:val="en-GB"/>
        </w:rPr>
        <w:t xml:space="preserve">. This </w:t>
      </w:r>
      <w:r w:rsidR="0034320B">
        <w:rPr>
          <w:noProof w:val="0"/>
          <w:lang w:val="en-GB"/>
        </w:rPr>
        <w:t>may</w:t>
      </w:r>
      <w:r w:rsidR="0034320B" w:rsidRPr="00FA1A12">
        <w:rPr>
          <w:noProof w:val="0"/>
          <w:lang w:val="en-GB"/>
        </w:rPr>
        <w:t xml:space="preserve"> reflect</w:t>
      </w:r>
      <w:r w:rsidR="00AF318E">
        <w:rPr>
          <w:noProof w:val="0"/>
          <w:lang w:val="en-GB"/>
        </w:rPr>
        <w:t xml:space="preserve"> </w:t>
      </w:r>
      <w:r w:rsidR="0034320B" w:rsidRPr="00FA1A12">
        <w:rPr>
          <w:noProof w:val="0"/>
          <w:lang w:val="en-GB"/>
        </w:rPr>
        <w:t>change</w:t>
      </w:r>
      <w:r w:rsidR="00AF318E">
        <w:rPr>
          <w:noProof w:val="0"/>
          <w:lang w:val="en-GB"/>
        </w:rPr>
        <w:t>s</w:t>
      </w:r>
      <w:r w:rsidR="0034320B" w:rsidRPr="00FA1A12">
        <w:rPr>
          <w:noProof w:val="0"/>
          <w:lang w:val="en-GB"/>
        </w:rPr>
        <w:t xml:space="preserve"> in social eating norms on admission to hospital, </w:t>
      </w:r>
      <w:r w:rsidR="0034320B">
        <w:rPr>
          <w:noProof w:val="0"/>
          <w:lang w:val="en-GB"/>
        </w:rPr>
        <w:t>although</w:t>
      </w:r>
      <w:r w:rsidR="00093DBA">
        <w:rPr>
          <w:noProof w:val="0"/>
          <w:lang w:val="en-GB"/>
        </w:rPr>
        <w:t xml:space="preserve"> this is </w:t>
      </w:r>
      <w:r w:rsidR="00616990">
        <w:rPr>
          <w:noProof w:val="0"/>
          <w:lang w:val="en-GB"/>
        </w:rPr>
        <w:t>und</w:t>
      </w:r>
      <w:r w:rsidR="00616990" w:rsidRPr="00FA1A12">
        <w:rPr>
          <w:noProof w:val="0"/>
          <w:lang w:val="en-GB"/>
        </w:rPr>
        <w:t>e</w:t>
      </w:r>
      <w:r w:rsidR="00616990">
        <w:rPr>
          <w:noProof w:val="0"/>
          <w:lang w:val="en-GB"/>
        </w:rPr>
        <w:t>r</w:t>
      </w:r>
      <w:r w:rsidR="000E2BE4">
        <w:rPr>
          <w:noProof w:val="0"/>
          <w:lang w:val="en-GB"/>
        </w:rPr>
        <w:t>-</w:t>
      </w:r>
      <w:r w:rsidR="00616990" w:rsidRPr="00FA1A12">
        <w:rPr>
          <w:noProof w:val="0"/>
          <w:lang w:val="en-GB"/>
        </w:rPr>
        <w:t>explored</w:t>
      </w:r>
      <w:r w:rsidR="0034320B" w:rsidRPr="00FA1A12">
        <w:rPr>
          <w:noProof w:val="0"/>
          <w:lang w:val="en-GB"/>
        </w:rPr>
        <w:t>.</w:t>
      </w:r>
    </w:p>
    <w:p w14:paraId="34DD97BF" w14:textId="7E5FB8FE" w:rsidR="00C85F57" w:rsidRPr="00FA1A12" w:rsidRDefault="00616990" w:rsidP="00A054E7">
      <w:pPr>
        <w:pStyle w:val="EndNoteBibliography"/>
        <w:numPr>
          <w:ilvl w:val="0"/>
          <w:numId w:val="0"/>
        </w:numPr>
        <w:rPr>
          <w:noProof w:val="0"/>
          <w:lang w:val="en-GB"/>
        </w:rPr>
      </w:pPr>
      <w:r>
        <w:rPr>
          <w:noProof w:val="0"/>
          <w:lang w:val="en-GB"/>
        </w:rPr>
        <w:t>The l</w:t>
      </w:r>
      <w:r w:rsidR="0092520B">
        <w:rPr>
          <w:noProof w:val="0"/>
          <w:lang w:val="en-GB"/>
        </w:rPr>
        <w:t>earn</w:t>
      </w:r>
      <w:r>
        <w:rPr>
          <w:noProof w:val="0"/>
          <w:lang w:val="en-GB"/>
        </w:rPr>
        <w:t>ing associated with</w:t>
      </w:r>
      <w:r w:rsidR="00C85F57" w:rsidRPr="00FA1A12">
        <w:rPr>
          <w:noProof w:val="0"/>
          <w:lang w:val="en-GB"/>
        </w:rPr>
        <w:t xml:space="preserve"> external cues</w:t>
      </w:r>
      <w:r w:rsidR="0053543A">
        <w:rPr>
          <w:noProof w:val="0"/>
          <w:lang w:val="en-GB"/>
        </w:rPr>
        <w:t>,</w:t>
      </w:r>
      <w:r w:rsidR="007179D5">
        <w:rPr>
          <w:noProof w:val="0"/>
          <w:lang w:val="en-GB"/>
        </w:rPr>
        <w:t xml:space="preserve"> important </w:t>
      </w:r>
      <w:r w:rsidR="00922017">
        <w:rPr>
          <w:noProof w:val="0"/>
          <w:lang w:val="en-GB"/>
        </w:rPr>
        <w:t xml:space="preserve">in determining </w:t>
      </w:r>
      <w:r w:rsidR="007179D5">
        <w:rPr>
          <w:noProof w:val="0"/>
          <w:lang w:val="en-GB"/>
        </w:rPr>
        <w:t>the drive to eat</w:t>
      </w:r>
      <w:r w:rsidR="00042991" w:rsidRPr="00FA1A12">
        <w:rPr>
          <w:noProof w:val="0"/>
          <w:lang w:val="en-GB"/>
        </w:rPr>
        <w:t>,</w:t>
      </w:r>
      <w:r w:rsidR="007179D5">
        <w:rPr>
          <w:noProof w:val="0"/>
          <w:lang w:val="en-GB"/>
        </w:rPr>
        <w:t xml:space="preserve"> also play</w:t>
      </w:r>
      <w:r w:rsidR="002D6F44">
        <w:rPr>
          <w:noProof w:val="0"/>
          <w:lang w:val="en-GB"/>
        </w:rPr>
        <w:t>s</w:t>
      </w:r>
      <w:r w:rsidR="007179D5">
        <w:rPr>
          <w:noProof w:val="0"/>
          <w:lang w:val="en-GB"/>
        </w:rPr>
        <w:t xml:space="preserve"> a role</w:t>
      </w:r>
      <w:r w:rsidR="00042991" w:rsidRPr="00FA1A12">
        <w:rPr>
          <w:noProof w:val="0"/>
          <w:lang w:val="en-GB"/>
        </w:rPr>
        <w:t xml:space="preserve"> </w:t>
      </w:r>
      <w:r w:rsidR="00C267B7">
        <w:rPr>
          <w:noProof w:val="0"/>
          <w:lang w:val="en-GB"/>
        </w:rPr>
        <w:t xml:space="preserve">in </w:t>
      </w:r>
      <w:r w:rsidR="00042991" w:rsidRPr="00FA1A12">
        <w:rPr>
          <w:noProof w:val="0"/>
          <w:lang w:val="en-GB"/>
        </w:rPr>
        <w:t>satiation. Following consumption of a meal</w:t>
      </w:r>
      <w:r w:rsidR="0092520B">
        <w:rPr>
          <w:noProof w:val="0"/>
          <w:lang w:val="en-GB"/>
        </w:rPr>
        <w:t>,</w:t>
      </w:r>
      <w:r w:rsidR="00042991" w:rsidRPr="00FA1A12">
        <w:rPr>
          <w:noProof w:val="0"/>
          <w:lang w:val="en-GB"/>
        </w:rPr>
        <w:t xml:space="preserve"> </w:t>
      </w:r>
      <w:r>
        <w:rPr>
          <w:noProof w:val="0"/>
          <w:lang w:val="en-GB"/>
        </w:rPr>
        <w:t>sensory inputs</w:t>
      </w:r>
      <w:r w:rsidR="003272FB" w:rsidRPr="00FA1A12">
        <w:rPr>
          <w:noProof w:val="0"/>
          <w:lang w:val="en-GB"/>
        </w:rPr>
        <w:t xml:space="preserve"> are</w:t>
      </w:r>
      <w:r w:rsidR="00C85F57" w:rsidRPr="00FA1A12">
        <w:rPr>
          <w:noProof w:val="0"/>
          <w:lang w:val="en-GB"/>
        </w:rPr>
        <w:t xml:space="preserve"> fed</w:t>
      </w:r>
      <w:r w:rsidR="000E2BE4">
        <w:rPr>
          <w:noProof w:val="0"/>
          <w:lang w:val="en-GB"/>
        </w:rPr>
        <w:t>-</w:t>
      </w:r>
      <w:r w:rsidR="00C85F57" w:rsidRPr="00FA1A12">
        <w:rPr>
          <w:noProof w:val="0"/>
          <w:lang w:val="en-GB"/>
        </w:rPr>
        <w:t>back to learning centres</w:t>
      </w:r>
      <w:r w:rsidR="00F21CC1">
        <w:rPr>
          <w:noProof w:val="0"/>
          <w:lang w:val="en-GB"/>
        </w:rPr>
        <w:t xml:space="preserve"> of the brain</w:t>
      </w:r>
      <w:r w:rsidR="00C85F57" w:rsidRPr="00FA1A12">
        <w:rPr>
          <w:noProof w:val="0"/>
          <w:lang w:val="en-GB"/>
        </w:rPr>
        <w:t xml:space="preserve"> affect</w:t>
      </w:r>
      <w:r w:rsidR="00AF318E">
        <w:rPr>
          <w:noProof w:val="0"/>
          <w:lang w:val="en-GB"/>
        </w:rPr>
        <w:t>ing</w:t>
      </w:r>
      <w:r w:rsidR="00C85F57" w:rsidRPr="00FA1A12">
        <w:rPr>
          <w:noProof w:val="0"/>
          <w:lang w:val="en-GB"/>
        </w:rPr>
        <w:t xml:space="preserve"> </w:t>
      </w:r>
      <w:r w:rsidR="00042991" w:rsidRPr="00FA1A12">
        <w:rPr>
          <w:noProof w:val="0"/>
          <w:lang w:val="en-GB"/>
        </w:rPr>
        <w:t>future expectations;</w:t>
      </w:r>
      <w:r w:rsidR="003272FB" w:rsidRPr="00FA1A12">
        <w:rPr>
          <w:noProof w:val="0"/>
          <w:lang w:val="en-GB"/>
        </w:rPr>
        <w:t xml:space="preserve"> </w:t>
      </w:r>
      <w:r w:rsidR="000E2BE4">
        <w:rPr>
          <w:noProof w:val="0"/>
          <w:lang w:val="en-GB"/>
        </w:rPr>
        <w:t>so</w:t>
      </w:r>
      <w:r w:rsidR="007179D5">
        <w:rPr>
          <w:noProof w:val="0"/>
          <w:lang w:val="en-GB"/>
        </w:rPr>
        <w:t xml:space="preserve"> an individual </w:t>
      </w:r>
      <w:r w:rsidR="003272FB" w:rsidRPr="00FA1A12">
        <w:rPr>
          <w:noProof w:val="0"/>
          <w:lang w:val="en-GB"/>
        </w:rPr>
        <w:t xml:space="preserve">will have an </w:t>
      </w:r>
      <w:r w:rsidR="0092520B">
        <w:rPr>
          <w:noProof w:val="0"/>
          <w:lang w:val="en-GB"/>
        </w:rPr>
        <w:t>expected</w:t>
      </w:r>
      <w:r w:rsidR="003272FB" w:rsidRPr="00FA1A12">
        <w:rPr>
          <w:noProof w:val="0"/>
          <w:lang w:val="en-GB"/>
        </w:rPr>
        <w:t xml:space="preserve"> effect from a certain meal size</w:t>
      </w:r>
      <w:r w:rsidR="00AF318E">
        <w:rPr>
          <w:noProof w:val="0"/>
          <w:lang w:val="en-GB"/>
        </w:rPr>
        <w:t xml:space="preserve"> when it</w:t>
      </w:r>
      <w:r w:rsidR="009F503C">
        <w:rPr>
          <w:noProof w:val="0"/>
          <w:lang w:val="en-GB"/>
        </w:rPr>
        <w:t xml:space="preserve"> is prepared or presented</w:t>
      </w:r>
      <w:r w:rsidR="003272FB" w:rsidRPr="00FA1A12">
        <w:rPr>
          <w:noProof w:val="0"/>
          <w:lang w:val="en-GB"/>
        </w:rPr>
        <w:t xml:space="preserve"> </w:t>
      </w:r>
      <w:r w:rsidR="009F503C">
        <w:rPr>
          <w:noProof w:val="0"/>
          <w:lang w:val="en-GB"/>
        </w:rPr>
        <w:t>to them</w:t>
      </w:r>
      <w:r w:rsidR="003272FB" w:rsidRPr="00FA1A12">
        <w:rPr>
          <w:noProof w:val="0"/>
          <w:lang w:val="en-GB"/>
        </w:rPr>
        <w:fldChar w:fldCharType="begin"/>
      </w:r>
      <w:r w:rsidR="00331E1E">
        <w:rPr>
          <w:noProof w:val="0"/>
          <w:lang w:val="en-GB"/>
        </w:rPr>
        <w:instrText xml:space="preserve"> ADDIN EN.CITE &lt;EndNote&gt;&lt;Cite&gt;&lt;Author&gt;Bilman&lt;/Author&gt;&lt;Year&gt;2017&lt;/Year&gt;&lt;RecNum&gt;279&lt;/RecNum&gt;&lt;DisplayText&gt;[15]&lt;/DisplayText&gt;&lt;record&gt;&lt;rec-number&gt;279&lt;/rec-number&gt;&lt;foreign-keys&gt;&lt;key app="EN" db-id="wdewa0rsb2apxtedsx6vsfd2xsawaxxzef9d" timestamp="1536136547"&gt;279&lt;/key&gt;&lt;/foreign-keys&gt;&lt;ref-type name="Journal Article"&gt;17&lt;/ref-type&gt;&lt;contributors&gt;&lt;authors&gt;&lt;author&gt;Bilman, E.&lt;/author&gt;&lt;author&gt;van Kleef, E.&lt;/author&gt;&lt;author&gt;van Trijp, H.&lt;/author&gt;&lt;/authors&gt;&lt;/contributors&gt;&lt;auth-address&gt;a Wageningen University, Marketing and Consumer Behaviour Group , Wageningen , The Netherlands.&lt;/auth-address&gt;&lt;titles&gt;&lt;title&gt;External Cues Challenging the Internal Appetite Control System-Overview and Practical Implications&lt;/title&gt;&lt;secondary-title&gt;Critical Reviews in Food Science and Nutrition&lt;/secondary-title&gt;&lt;/titles&gt;&lt;periodical&gt;&lt;full-title&gt;Critical Reviews in Food Science and Nutrition&lt;/full-title&gt;&lt;/periodical&gt;&lt;pages&gt;2825-2834&lt;/pages&gt;&lt;volume&gt;57&lt;/volume&gt;&lt;number&gt;13&lt;/number&gt;&lt;edition&gt;2015/10/16&lt;/edition&gt;&lt;keywords&gt;&lt;keyword&gt;Appetite&lt;/keyword&gt;&lt;keyword&gt;Appetite Regulation/*physiology&lt;/keyword&gt;&lt;keyword&gt;Conditioning, Classical&lt;/keyword&gt;&lt;keyword&gt;*Cues&lt;/keyword&gt;&lt;keyword&gt;Eating&lt;/keyword&gt;&lt;keyword&gt;Energy Intake&lt;/keyword&gt;&lt;keyword&gt;*Feeding Behavior&lt;/keyword&gt;&lt;keyword&gt;Humans&lt;/keyword&gt;&lt;keyword&gt;Obesity/prevention &amp;amp; control&lt;/keyword&gt;&lt;keyword&gt;Satiation&lt;/keyword&gt;&lt;keyword&gt;Food environment&lt;/keyword&gt;&lt;keyword&gt;food intake&lt;/keyword&gt;&lt;keyword&gt;obesity&lt;/keyword&gt;&lt;keyword&gt;satiety&lt;/keyword&gt;&lt;/keywords&gt;&lt;dates&gt;&lt;year&gt;2017&lt;/year&gt;&lt;pub-dates&gt;&lt;date&gt;Sep&lt;/date&gt;&lt;/pub-dates&gt;&lt;/dates&gt;&lt;isbn&gt;1549-7852 (Electronic)&amp;#xD;1040-8398 (Linking)&lt;/isbn&gt;&lt;accession-num&gt;26463499&lt;/accession-num&gt;&lt;urls&gt;&lt;related-urls&gt;&lt;url&gt;https://www.ncbi.nlm.nih.gov/pubmed/26463499&lt;/url&gt;&lt;url&gt;https://www.tandfonline.com/doi/pdf/10.1080/10408398.2015.1073140?needAccess=true&lt;/url&gt;&lt;/related-urls&gt;&lt;/urls&gt;&lt;electronic-resource-num&gt;10.1080/10408398.2015.1073140&lt;/electronic-resource-num&gt;&lt;/record&gt;&lt;/Cite&gt;&lt;/EndNote&gt;</w:instrText>
      </w:r>
      <w:r w:rsidR="003272FB" w:rsidRPr="00FA1A12">
        <w:rPr>
          <w:noProof w:val="0"/>
          <w:lang w:val="en-GB"/>
        </w:rPr>
        <w:fldChar w:fldCharType="separate"/>
      </w:r>
      <w:r w:rsidR="00721150">
        <w:rPr>
          <w:lang w:val="en-GB"/>
        </w:rPr>
        <w:t>[15]</w:t>
      </w:r>
      <w:r w:rsidR="003272FB" w:rsidRPr="00FA1A12">
        <w:rPr>
          <w:noProof w:val="0"/>
          <w:lang w:val="en-GB"/>
        </w:rPr>
        <w:fldChar w:fldCharType="end"/>
      </w:r>
      <w:r w:rsidR="003272FB" w:rsidRPr="00FA1A12">
        <w:rPr>
          <w:noProof w:val="0"/>
          <w:lang w:val="en-GB"/>
        </w:rPr>
        <w:t xml:space="preserve">. </w:t>
      </w:r>
      <w:r w:rsidR="009F503C">
        <w:rPr>
          <w:noProof w:val="0"/>
          <w:lang w:val="en-GB"/>
        </w:rPr>
        <w:t xml:space="preserve">The aforementioned </w:t>
      </w:r>
      <w:r w:rsidR="007179D5">
        <w:rPr>
          <w:noProof w:val="0"/>
          <w:lang w:val="en-GB"/>
        </w:rPr>
        <w:t>c</w:t>
      </w:r>
      <w:r w:rsidR="0092520B">
        <w:rPr>
          <w:noProof w:val="0"/>
          <w:lang w:val="en-GB"/>
        </w:rPr>
        <w:t xml:space="preserve">hanges to </w:t>
      </w:r>
      <w:r w:rsidR="007003CA" w:rsidRPr="00FA1A12">
        <w:rPr>
          <w:noProof w:val="0"/>
          <w:lang w:val="en-GB"/>
        </w:rPr>
        <w:t xml:space="preserve">compliance and </w:t>
      </w:r>
      <w:r w:rsidR="00AA67F2" w:rsidRPr="00FA1A12">
        <w:rPr>
          <w:noProof w:val="0"/>
          <w:lang w:val="en-GB"/>
        </w:rPr>
        <w:t>transit</w:t>
      </w:r>
      <w:r w:rsidR="007003CA" w:rsidRPr="00FA1A12">
        <w:rPr>
          <w:noProof w:val="0"/>
          <w:lang w:val="en-GB"/>
        </w:rPr>
        <w:t xml:space="preserve"> time of the gut </w:t>
      </w:r>
      <w:r w:rsidR="00183E96">
        <w:rPr>
          <w:noProof w:val="0"/>
          <w:lang w:val="en-GB"/>
        </w:rPr>
        <w:t>during</w:t>
      </w:r>
      <w:r w:rsidR="009F503C">
        <w:rPr>
          <w:noProof w:val="0"/>
          <w:lang w:val="en-GB"/>
        </w:rPr>
        <w:t xml:space="preserve"> ageing </w:t>
      </w:r>
      <w:r w:rsidR="00D20076">
        <w:rPr>
          <w:noProof w:val="0"/>
          <w:lang w:val="en-GB"/>
        </w:rPr>
        <w:t>may</w:t>
      </w:r>
      <w:r w:rsidR="0092520B">
        <w:rPr>
          <w:noProof w:val="0"/>
          <w:lang w:val="en-GB"/>
        </w:rPr>
        <w:t xml:space="preserve"> alter this feedback</w:t>
      </w:r>
      <w:r w:rsidR="00641D7B">
        <w:rPr>
          <w:noProof w:val="0"/>
          <w:lang w:val="en-GB"/>
        </w:rPr>
        <w:t xml:space="preserve">, </w:t>
      </w:r>
      <w:r w:rsidR="00C267B7">
        <w:rPr>
          <w:noProof w:val="0"/>
          <w:lang w:val="en-GB"/>
        </w:rPr>
        <w:t>impact</w:t>
      </w:r>
      <w:r w:rsidR="00641D7B">
        <w:rPr>
          <w:noProof w:val="0"/>
          <w:lang w:val="en-GB"/>
        </w:rPr>
        <w:t>ing</w:t>
      </w:r>
      <w:r w:rsidR="00C267B7">
        <w:rPr>
          <w:noProof w:val="0"/>
          <w:lang w:val="en-GB"/>
        </w:rPr>
        <w:t xml:space="preserve"> on</w:t>
      </w:r>
      <w:r w:rsidR="0092520B">
        <w:rPr>
          <w:noProof w:val="0"/>
          <w:lang w:val="en-GB"/>
        </w:rPr>
        <w:t xml:space="preserve"> subsequent</w:t>
      </w:r>
      <w:r w:rsidR="00D20076">
        <w:rPr>
          <w:noProof w:val="0"/>
          <w:lang w:val="en-GB"/>
        </w:rPr>
        <w:t xml:space="preserve"> learned</w:t>
      </w:r>
      <w:r w:rsidR="0092520B">
        <w:rPr>
          <w:noProof w:val="0"/>
          <w:lang w:val="en-GB"/>
        </w:rPr>
        <w:t xml:space="preserve"> </w:t>
      </w:r>
      <w:r w:rsidR="00042991" w:rsidRPr="00FA1A12">
        <w:rPr>
          <w:noProof w:val="0"/>
          <w:lang w:val="en-GB"/>
        </w:rPr>
        <w:t>expectations</w:t>
      </w:r>
      <w:r w:rsidR="005C1891" w:rsidRPr="00FA1A12">
        <w:rPr>
          <w:noProof w:val="0"/>
          <w:lang w:val="en-GB"/>
        </w:rPr>
        <w:t xml:space="preserve">. </w:t>
      </w:r>
      <w:r w:rsidR="00F21CC1">
        <w:rPr>
          <w:noProof w:val="0"/>
          <w:lang w:val="en-GB"/>
        </w:rPr>
        <w:t>However o</w:t>
      </w:r>
      <w:r w:rsidR="00D838F6" w:rsidRPr="00FA1A12">
        <w:rPr>
          <w:noProof w:val="0"/>
          <w:lang w:val="en-GB"/>
        </w:rPr>
        <w:t>lder people also display impaired behavioural re</w:t>
      </w:r>
      <w:r w:rsidR="00825137">
        <w:rPr>
          <w:noProof w:val="0"/>
          <w:lang w:val="en-GB"/>
        </w:rPr>
        <w:t>sponses to satiation signalling</w:t>
      </w:r>
      <w:r w:rsidR="0092520B">
        <w:rPr>
          <w:noProof w:val="0"/>
          <w:lang w:val="en-GB"/>
        </w:rPr>
        <w:t xml:space="preserve"> itself</w:t>
      </w:r>
      <w:r w:rsidR="00D838F6" w:rsidRPr="00FA1A12">
        <w:rPr>
          <w:noProof w:val="0"/>
          <w:lang w:val="en-GB"/>
        </w:rPr>
        <w:t>, whe</w:t>
      </w:r>
      <w:r w:rsidR="0092520B">
        <w:rPr>
          <w:noProof w:val="0"/>
          <w:lang w:val="en-GB"/>
        </w:rPr>
        <w:t>re</w:t>
      </w:r>
      <w:r>
        <w:rPr>
          <w:noProof w:val="0"/>
          <w:lang w:val="en-GB"/>
        </w:rPr>
        <w:t xml:space="preserve"> actual</w:t>
      </w:r>
      <w:r w:rsidR="00D838F6" w:rsidRPr="00FA1A12">
        <w:rPr>
          <w:noProof w:val="0"/>
          <w:lang w:val="en-GB"/>
        </w:rPr>
        <w:t xml:space="preserve"> </w:t>
      </w:r>
      <w:r w:rsidR="0092520B">
        <w:rPr>
          <w:noProof w:val="0"/>
          <w:lang w:val="en-GB"/>
        </w:rPr>
        <w:t>intake is</w:t>
      </w:r>
      <w:r w:rsidR="007179D5">
        <w:rPr>
          <w:noProof w:val="0"/>
          <w:lang w:val="en-GB"/>
        </w:rPr>
        <w:t xml:space="preserve"> unchanged following </w:t>
      </w:r>
      <w:r w:rsidR="00F21CC1">
        <w:rPr>
          <w:noProof w:val="0"/>
          <w:lang w:val="en-GB"/>
        </w:rPr>
        <w:t>a rise in satiation</w:t>
      </w:r>
      <w:r w:rsidR="00D838F6" w:rsidRPr="00FA1A12">
        <w:rPr>
          <w:noProof w:val="0"/>
          <w:lang w:val="en-GB"/>
        </w:rPr>
        <w:t xml:space="preserve"> hormones </w:t>
      </w:r>
      <w:r>
        <w:rPr>
          <w:noProof w:val="0"/>
          <w:lang w:val="en-GB"/>
        </w:rPr>
        <w:t>and</w:t>
      </w:r>
      <w:r w:rsidR="007179D5">
        <w:rPr>
          <w:noProof w:val="0"/>
          <w:lang w:val="en-GB"/>
        </w:rPr>
        <w:t xml:space="preserve"> </w:t>
      </w:r>
      <w:r w:rsidR="00641D7B">
        <w:rPr>
          <w:noProof w:val="0"/>
          <w:lang w:val="en-GB"/>
        </w:rPr>
        <w:t xml:space="preserve">reports of </w:t>
      </w:r>
      <w:r w:rsidR="00D838F6" w:rsidRPr="00FA1A12">
        <w:rPr>
          <w:noProof w:val="0"/>
          <w:lang w:val="en-GB"/>
        </w:rPr>
        <w:t xml:space="preserve">fullness </w:t>
      </w:r>
      <w:r w:rsidR="00D838F6" w:rsidRPr="00FA1A12">
        <w:rPr>
          <w:noProof w:val="0"/>
          <w:lang w:val="en-GB"/>
        </w:rPr>
        <w:fldChar w:fldCharType="begin">
          <w:fldData xml:space="preserve">PEVuZE5vdGU+PENpdGU+PEF1dGhvcj5HaWV6ZW5hYXI8L0F1dGhvcj48WWVhcj4yMDE3PC9ZZWFy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</w:fldData>
        </w:fldChar>
      </w:r>
      <w:r w:rsidR="00E040E2">
        <w:rPr>
          <w:noProof w:val="0"/>
          <w:lang w:val="en-GB"/>
        </w:rPr>
        <w:instrText xml:space="preserve"> ADDIN EN.CITE </w:instrText>
      </w:r>
      <w:r w:rsidR="00E040E2">
        <w:rPr>
          <w:noProof w:val="0"/>
          <w:lang w:val="en-GB"/>
        </w:rPr>
        <w:fldChar w:fldCharType="begin">
          <w:fldData xml:space="preserve">PEVuZE5vdGU+PENpdGU+PEF1dGhvcj5HaWV6ZW5hYXI8L0F1dGhvcj48WWVhcj4yMDE3PC9ZZWFy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</w:fldData>
        </w:fldChar>
      </w:r>
      <w:r w:rsidR="00E040E2">
        <w:rPr>
          <w:noProof w:val="0"/>
          <w:lang w:val="en-GB"/>
        </w:rPr>
        <w:instrText xml:space="preserve"> ADDIN EN.CITE.DATA </w:instrText>
      </w:r>
      <w:r w:rsidR="00E040E2">
        <w:rPr>
          <w:noProof w:val="0"/>
          <w:lang w:val="en-GB"/>
        </w:rPr>
      </w:r>
      <w:r w:rsidR="00E040E2">
        <w:rPr>
          <w:noProof w:val="0"/>
          <w:lang w:val="en-GB"/>
        </w:rPr>
        <w:fldChar w:fldCharType="end"/>
      </w:r>
      <w:r w:rsidR="00D838F6" w:rsidRPr="00FA1A12">
        <w:rPr>
          <w:noProof w:val="0"/>
          <w:lang w:val="en-GB"/>
        </w:rPr>
      </w:r>
      <w:r w:rsidR="00D838F6" w:rsidRPr="00FA1A12">
        <w:rPr>
          <w:noProof w:val="0"/>
          <w:lang w:val="en-GB"/>
        </w:rPr>
        <w:fldChar w:fldCharType="separate"/>
      </w:r>
      <w:r w:rsidR="00E040E2">
        <w:rPr>
          <w:lang w:val="en-GB"/>
        </w:rPr>
        <w:t>[44, 45]</w:t>
      </w:r>
      <w:r w:rsidR="00D838F6" w:rsidRPr="00FA1A12">
        <w:rPr>
          <w:noProof w:val="0"/>
          <w:lang w:val="en-GB"/>
        </w:rPr>
        <w:fldChar w:fldCharType="end"/>
      </w:r>
      <w:r w:rsidR="00D838F6" w:rsidRPr="00FA1A12">
        <w:rPr>
          <w:noProof w:val="0"/>
          <w:lang w:val="en-GB"/>
        </w:rPr>
        <w:t>.</w:t>
      </w:r>
      <w:r w:rsidR="00BA55B2">
        <w:rPr>
          <w:noProof w:val="0"/>
          <w:lang w:val="en-GB"/>
        </w:rPr>
        <w:t xml:space="preserve"> </w:t>
      </w:r>
      <w:r w:rsidR="002B6331">
        <w:rPr>
          <w:noProof w:val="0"/>
          <w:lang w:val="en-GB"/>
        </w:rPr>
        <w:t>Therefore eating behaviour associated with external cues</w:t>
      </w:r>
      <w:r w:rsidR="00B64BCD">
        <w:rPr>
          <w:noProof w:val="0"/>
          <w:lang w:val="en-GB"/>
        </w:rPr>
        <w:t xml:space="preserve"> for satiation</w:t>
      </w:r>
      <w:r w:rsidR="002B6331">
        <w:rPr>
          <w:noProof w:val="0"/>
          <w:lang w:val="en-GB"/>
        </w:rPr>
        <w:t xml:space="preserve"> in older people appears complex and not fully understood. </w:t>
      </w:r>
      <w:r w:rsidR="00877A84">
        <w:rPr>
          <w:noProof w:val="0"/>
          <w:lang w:val="en-GB"/>
        </w:rPr>
        <w:t>Qualitative research</w:t>
      </w:r>
      <w:r w:rsidR="0092520B">
        <w:rPr>
          <w:noProof w:val="0"/>
          <w:lang w:val="en-GB"/>
        </w:rPr>
        <w:t xml:space="preserve"> on diet choices</w:t>
      </w:r>
      <w:r w:rsidR="00BA55B2">
        <w:rPr>
          <w:noProof w:val="0"/>
          <w:lang w:val="en-GB"/>
        </w:rPr>
        <w:t xml:space="preserve"> </w:t>
      </w:r>
      <w:r w:rsidR="00877A84">
        <w:rPr>
          <w:noProof w:val="0"/>
          <w:lang w:val="en-GB"/>
        </w:rPr>
        <w:t xml:space="preserve">of older adults </w:t>
      </w:r>
      <w:r w:rsidR="009816CD">
        <w:rPr>
          <w:noProof w:val="0"/>
          <w:lang w:val="en-GB"/>
        </w:rPr>
        <w:t xml:space="preserve">may </w:t>
      </w:r>
      <w:r w:rsidR="00877A84">
        <w:rPr>
          <w:noProof w:val="0"/>
          <w:lang w:val="en-GB"/>
        </w:rPr>
        <w:t xml:space="preserve">provide </w:t>
      </w:r>
      <w:r w:rsidR="00BA55B2">
        <w:rPr>
          <w:noProof w:val="0"/>
          <w:lang w:val="en-GB"/>
        </w:rPr>
        <w:t>insights</w:t>
      </w:r>
      <w:r w:rsidR="002B6331">
        <w:rPr>
          <w:noProof w:val="0"/>
          <w:lang w:val="en-GB"/>
        </w:rPr>
        <w:t xml:space="preserve"> into the complex array of external cues and learning over time that may influence</w:t>
      </w:r>
      <w:r w:rsidR="00B64BCD">
        <w:rPr>
          <w:noProof w:val="0"/>
          <w:lang w:val="en-GB"/>
        </w:rPr>
        <w:t xml:space="preserve"> satiation</w:t>
      </w:r>
      <w:r w:rsidR="002B6331">
        <w:rPr>
          <w:noProof w:val="0"/>
          <w:lang w:val="en-GB"/>
        </w:rPr>
        <w:t xml:space="preserve">. </w:t>
      </w:r>
      <w:r w:rsidR="00744A26">
        <w:rPr>
          <w:noProof w:val="0"/>
          <w:lang w:val="en-GB"/>
        </w:rPr>
        <w:t xml:space="preserve">This </w:t>
      </w:r>
      <w:r w:rsidR="00E01283">
        <w:rPr>
          <w:noProof w:val="0"/>
          <w:lang w:val="en-GB"/>
        </w:rPr>
        <w:t xml:space="preserve">emphasises the importance </w:t>
      </w:r>
      <w:r w:rsidR="0092520B">
        <w:rPr>
          <w:noProof w:val="0"/>
          <w:lang w:val="en-GB"/>
        </w:rPr>
        <w:t>of</w:t>
      </w:r>
      <w:r w:rsidR="00BA55B2">
        <w:rPr>
          <w:noProof w:val="0"/>
          <w:lang w:val="en-GB"/>
        </w:rPr>
        <w:t xml:space="preserve"> historical influence</w:t>
      </w:r>
      <w:r w:rsidR="00877A84">
        <w:rPr>
          <w:noProof w:val="0"/>
          <w:lang w:val="en-GB"/>
        </w:rPr>
        <w:t xml:space="preserve"> (</w:t>
      </w:r>
      <w:r w:rsidR="003C5657">
        <w:rPr>
          <w:noProof w:val="0"/>
          <w:lang w:val="en-GB"/>
        </w:rPr>
        <w:t>importance of upbringing and past experiences with food</w:t>
      </w:r>
      <w:r w:rsidR="003C5657" w:rsidRPr="003C5657">
        <w:rPr>
          <w:noProof w:val="0"/>
          <w:lang w:val="en-GB"/>
        </w:rPr>
        <w:t>)</w:t>
      </w:r>
      <w:r w:rsidR="00BA55B2" w:rsidRPr="003C5657">
        <w:rPr>
          <w:noProof w:val="0"/>
          <w:lang w:val="en-GB"/>
        </w:rPr>
        <w:t>,</w:t>
      </w:r>
      <w:r w:rsidR="00BA55B2">
        <w:rPr>
          <w:noProof w:val="0"/>
          <w:lang w:val="en-GB"/>
        </w:rPr>
        <w:t xml:space="preserve"> psychological characteristics such as the need to ‘keep going’</w:t>
      </w:r>
      <w:r w:rsidR="00F85993">
        <w:rPr>
          <w:noProof w:val="0"/>
          <w:lang w:val="en-GB"/>
        </w:rPr>
        <w:t>,</w:t>
      </w:r>
      <w:r w:rsidR="00BA55B2">
        <w:rPr>
          <w:noProof w:val="0"/>
          <w:lang w:val="en-GB"/>
        </w:rPr>
        <w:t xml:space="preserve"> and food</w:t>
      </w:r>
      <w:r w:rsidR="000E2BE4">
        <w:rPr>
          <w:noProof w:val="0"/>
          <w:lang w:val="en-GB"/>
        </w:rPr>
        <w:t>-</w:t>
      </w:r>
      <w:r w:rsidR="00BA55B2">
        <w:rPr>
          <w:noProof w:val="0"/>
          <w:lang w:val="en-GB"/>
        </w:rPr>
        <w:t xml:space="preserve">related habits </w:t>
      </w:r>
      <w:r w:rsidR="00BA55B2">
        <w:rPr>
          <w:noProof w:val="0"/>
          <w:lang w:val="en-GB"/>
        </w:rPr>
        <w:fldChar w:fldCharType="begin">
          <w:fldData xml:space="preserve">PEVuZE5vdGU+PENpdGU+PEF1dGhvcj5CbG9vbTwvQXV0aG9yPjxZZWFyPjIwMTc8L1llYXI+PFJl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</w:fldData>
        </w:fldChar>
      </w:r>
      <w:r w:rsidR="00E040E2">
        <w:rPr>
          <w:noProof w:val="0"/>
          <w:lang w:val="en-GB"/>
        </w:rPr>
        <w:instrText xml:space="preserve"> ADDIN EN.CITE </w:instrText>
      </w:r>
      <w:r w:rsidR="00E040E2">
        <w:rPr>
          <w:noProof w:val="0"/>
          <w:lang w:val="en-GB"/>
        </w:rPr>
        <w:fldChar w:fldCharType="begin">
          <w:fldData xml:space="preserve">PEVuZE5vdGU+PENpdGU+PEF1dGhvcj5CbG9vbTwvQXV0aG9yPjxZZWFyPjIwMTc8L1llYXI+PFJl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</w:fldData>
        </w:fldChar>
      </w:r>
      <w:r w:rsidR="00E040E2">
        <w:rPr>
          <w:noProof w:val="0"/>
          <w:lang w:val="en-GB"/>
        </w:rPr>
        <w:instrText xml:space="preserve"> ADDIN EN.CITE.DATA </w:instrText>
      </w:r>
      <w:r w:rsidR="00E040E2">
        <w:rPr>
          <w:noProof w:val="0"/>
          <w:lang w:val="en-GB"/>
        </w:rPr>
      </w:r>
      <w:r w:rsidR="00E040E2">
        <w:rPr>
          <w:noProof w:val="0"/>
          <w:lang w:val="en-GB"/>
        </w:rPr>
        <w:fldChar w:fldCharType="end"/>
      </w:r>
      <w:r w:rsidR="00BA55B2">
        <w:rPr>
          <w:noProof w:val="0"/>
          <w:lang w:val="en-GB"/>
        </w:rPr>
      </w:r>
      <w:r w:rsidR="00BA55B2">
        <w:rPr>
          <w:noProof w:val="0"/>
          <w:lang w:val="en-GB"/>
        </w:rPr>
        <w:fldChar w:fldCharType="separate"/>
      </w:r>
      <w:r w:rsidR="00E040E2">
        <w:rPr>
          <w:lang w:val="en-GB"/>
        </w:rPr>
        <w:t>[46]</w:t>
      </w:r>
      <w:r w:rsidR="00BA55B2">
        <w:rPr>
          <w:noProof w:val="0"/>
          <w:lang w:val="en-GB"/>
        </w:rPr>
        <w:fldChar w:fldCharType="end"/>
      </w:r>
      <w:r w:rsidR="00825137">
        <w:rPr>
          <w:noProof w:val="0"/>
          <w:lang w:val="en-GB"/>
        </w:rPr>
        <w:t>.</w:t>
      </w:r>
    </w:p>
    <w:p w14:paraId="43046CBA" w14:textId="26F7932C" w:rsidR="005214AB" w:rsidRDefault="006C747E" w:rsidP="003064BF">
      <w:pPr>
        <w:pStyle w:val="Heading2"/>
      </w:pPr>
      <w:r>
        <w:t xml:space="preserve">Appetite </w:t>
      </w:r>
      <w:r w:rsidR="004D29A3">
        <w:t xml:space="preserve">change </w:t>
      </w:r>
      <w:r>
        <w:t>in a clinical context</w:t>
      </w:r>
    </w:p>
    <w:p w14:paraId="3926B8A3" w14:textId="278606D9" w:rsidR="00D702A2" w:rsidRDefault="00A831CC" w:rsidP="005151DC">
      <w:r>
        <w:t>The effect</w:t>
      </w:r>
      <w:r w:rsidR="003217D5">
        <w:t>s</w:t>
      </w:r>
      <w:r>
        <w:t xml:space="preserve"> of ageing on appetite</w:t>
      </w:r>
      <w:r w:rsidR="004B322C">
        <w:t xml:space="preserve"> </w:t>
      </w:r>
      <w:r w:rsidR="007E5B50">
        <w:t>drive</w:t>
      </w:r>
      <w:r w:rsidR="003217D5">
        <w:t xml:space="preserve"> older people</w:t>
      </w:r>
      <w:r>
        <w:t xml:space="preserve"> tow</w:t>
      </w:r>
      <w:r w:rsidRPr="00FA1A12">
        <w:t>ards a state of reduced hu</w:t>
      </w:r>
      <w:r w:rsidR="006D1860">
        <w:t>nger and increased satiety</w:t>
      </w:r>
      <w:r w:rsidR="00F70DC3">
        <w:t xml:space="preserve"> in the anorexia of ageing</w:t>
      </w:r>
      <w:r w:rsidR="006D1860">
        <w:t xml:space="preserve">. This is seen </w:t>
      </w:r>
      <w:r w:rsidR="002D4C57">
        <w:t xml:space="preserve">to some extent </w:t>
      </w:r>
      <w:r w:rsidR="006D1860">
        <w:t>in</w:t>
      </w:r>
      <w:r w:rsidRPr="00FA1A12">
        <w:t xml:space="preserve"> healthy older people </w:t>
      </w:r>
      <w:r w:rsidRPr="00FA1A12">
        <w:fldChar w:fldCharType="begin">
          <w:fldData xml:space="preserve">PEVuZE5vdGU+PENpdGU+PEF1dGhvcj5HaWV6ZW5hYXI8L0F1dGhvcj48WWVhcj4yMDE2PC9ZZWFy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</w:fldData>
        </w:fldChar>
      </w:r>
      <w:r w:rsidR="00331E1E">
        <w:instrText xml:space="preserve"> ADDIN EN.CITE </w:instrText>
      </w:r>
      <w:r w:rsidR="00331E1E">
        <w:fldChar w:fldCharType="begin">
          <w:fldData xml:space="preserve">PEVuZE5vdGU+PENpdGU+PEF1dGhvcj5HaWV6ZW5hYXI8L0F1dGhvcj48WWVhcj4yMDE2PC9ZZWFy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</w:fldData>
        </w:fldChar>
      </w:r>
      <w:r w:rsidR="00331E1E">
        <w:instrText xml:space="preserve"> ADDIN EN.CITE.DATA </w:instrText>
      </w:r>
      <w:r w:rsidR="00331E1E">
        <w:fldChar w:fldCharType="end"/>
      </w:r>
      <w:r w:rsidRPr="00FA1A12">
        <w:fldChar w:fldCharType="separate"/>
      </w:r>
      <w:r w:rsidR="005F4D16">
        <w:rPr>
          <w:noProof/>
        </w:rPr>
        <w:t>[2]</w:t>
      </w:r>
      <w:r w:rsidRPr="00FA1A12">
        <w:fldChar w:fldCharType="end"/>
      </w:r>
      <w:r w:rsidR="006C747E">
        <w:t xml:space="preserve">, </w:t>
      </w:r>
      <w:r w:rsidR="00E901FC">
        <w:t xml:space="preserve">reflecting changes in energy requirements </w:t>
      </w:r>
      <w:r w:rsidR="00E901FC">
        <w:fldChar w:fldCharType="begin"/>
      </w:r>
      <w:r w:rsidR="00331E1E">
        <w:instrText xml:space="preserve"> ADDIN EN.CITE &lt;EndNote&gt;&lt;Cite&gt;&lt;Author&gt;Morley&lt;/Author&gt;&lt;Year&gt;1988&lt;/Year&gt;&lt;RecNum&gt;428&lt;/RecNum&gt;&lt;DisplayText&gt;[3]&lt;/DisplayText&gt;&lt;record&gt;&lt;rec-number&gt;428&lt;/rec-number&gt;&lt;foreign-keys&gt;&lt;key app="EN" db-id="wdewa0rsb2apxtedsx6vsfd2xsawaxxzef9d" timestamp="1536136557"&gt;428&lt;/key&gt;&lt;/foreign-keys&gt;&lt;ref-type name="Journal Article"&gt;17&lt;/ref-type&gt;&lt;contributors&gt;&lt;authors&gt;&lt;author&gt;Morley, J. E.&lt;/author&gt;&lt;author&gt;Silver, A. J.&lt;/author&gt;&lt;/authors&gt;&lt;/contributors&gt;&lt;auth-address&gt;Geriatric Research, Education and Clinical Center, Sepulveda VA Medical Center, CA 91343.&lt;/auth-address&gt;&lt;titles&gt;&lt;title&gt;Anorexia in the Elderly&lt;/title&gt;&lt;secondary-title&gt;Neurobiology of Aging&lt;/secondary-title&gt;&lt;/titles&gt;&lt;periodical&gt;&lt;full-title&gt;Neurobiology of Aging&lt;/full-title&gt;&lt;/periodical&gt;&lt;pages&gt;9-16&lt;/pages&gt;&lt;volume&gt;9&lt;/volume&gt;&lt;number&gt;1&lt;/number&gt;&lt;edition&gt;1988/01/01&lt;/edition&gt;&lt;keywords&gt;&lt;keyword&gt;Aged&lt;/keyword&gt;&lt;keyword&gt;Aging/*physiology&lt;/keyword&gt;&lt;keyword&gt;Animals&lt;/keyword&gt;&lt;keyword&gt;Anorexia/*etiology&lt;/keyword&gt;&lt;keyword&gt;Body Weight&lt;/keyword&gt;&lt;keyword&gt;Eating&lt;/keyword&gt;&lt;keyword&gt;Endorphins/physiology&lt;/keyword&gt;&lt;keyword&gt;Feeding and Eating Disorders/*etiology&lt;/keyword&gt;&lt;keyword&gt;Food&lt;/keyword&gt;&lt;keyword&gt;Humans&lt;/keyword&gt;&lt;keyword&gt;Mental Disorders/complications&lt;/keyword&gt;&lt;keyword&gt;Neurotransmitter Agents/physiology&lt;/keyword&gt;&lt;keyword&gt;Satiation/physiology&lt;/keyword&gt;&lt;keyword&gt;Taste/physiology&lt;/keyword&gt;&lt;/keywords&gt;&lt;dates&gt;&lt;year&gt;1988&lt;/year&gt;&lt;pub-dates&gt;&lt;date&gt;Jan-Feb&lt;/date&gt;&lt;/pub-dates&gt;&lt;/dates&gt;&lt;isbn&gt;0197-4580 (Print)&amp;#xD;0197-4580 (Linking)&lt;/isbn&gt;&lt;accession-num&gt;2898107&lt;/accession-num&gt;&lt;urls&gt;&lt;related-urls&gt;&lt;url&gt;https://www.ncbi.nlm.nih.gov/pubmed/2898107&lt;/url&gt;&lt;/related-urls&gt;&lt;/urls&gt;&lt;/record&gt;&lt;/Cite&gt;&lt;/EndNote&gt;</w:instrText>
      </w:r>
      <w:r w:rsidR="00E901FC">
        <w:fldChar w:fldCharType="separate"/>
      </w:r>
      <w:r w:rsidR="005F4D16">
        <w:rPr>
          <w:noProof/>
        </w:rPr>
        <w:t>[3]</w:t>
      </w:r>
      <w:r w:rsidR="00E901FC">
        <w:fldChar w:fldCharType="end"/>
      </w:r>
      <w:r w:rsidR="00E901FC">
        <w:t xml:space="preserve">, </w:t>
      </w:r>
      <w:r w:rsidR="00D702A2">
        <w:t xml:space="preserve">which </w:t>
      </w:r>
      <w:r w:rsidR="007E5B50">
        <w:t>creat</w:t>
      </w:r>
      <w:r w:rsidR="00D702A2">
        <w:t>es</w:t>
      </w:r>
      <w:r w:rsidR="007E5B50">
        <w:t xml:space="preserve"> </w:t>
      </w:r>
      <w:r w:rsidRPr="00FA1A12">
        <w:t>difficulty</w:t>
      </w:r>
      <w:r w:rsidR="006D1860">
        <w:t xml:space="preserve"> in</w:t>
      </w:r>
      <w:r w:rsidRPr="00FA1A12">
        <w:t xml:space="preserve"> determining when </w:t>
      </w:r>
      <w:r w:rsidR="00F70DC3">
        <w:t xml:space="preserve">the anorexia of ageing </w:t>
      </w:r>
      <w:r w:rsidR="00E901FC">
        <w:t>becomes</w:t>
      </w:r>
      <w:r>
        <w:t xml:space="preserve"> pathological</w:t>
      </w:r>
      <w:r w:rsidR="00F70DC3">
        <w:t>,</w:t>
      </w:r>
      <w:r>
        <w:t xml:space="preserve"> </w:t>
      </w:r>
      <w:r w:rsidR="006C747E">
        <w:t>warrant</w:t>
      </w:r>
      <w:r w:rsidR="00E0391A">
        <w:t>ing</w:t>
      </w:r>
      <w:r w:rsidR="006C747E">
        <w:t xml:space="preserve"> screening and intervention</w:t>
      </w:r>
      <w:r>
        <w:t xml:space="preserve">. </w:t>
      </w:r>
      <w:r w:rsidR="00E901FC">
        <w:t xml:space="preserve">This tipping point is currently undefined but is most often recognised when individuals show signs of </w:t>
      </w:r>
      <w:r w:rsidR="00D702A2">
        <w:t>malnutrition</w:t>
      </w:r>
      <w:r w:rsidR="00E901FC">
        <w:t xml:space="preserve"> due to weight</w:t>
      </w:r>
      <w:r w:rsidR="000E2BE4">
        <w:t>-</w:t>
      </w:r>
      <w:r w:rsidR="00E901FC">
        <w:t xml:space="preserve">loss. However </w:t>
      </w:r>
      <w:r w:rsidR="00D702A2">
        <w:t xml:space="preserve">interests for the clinician should pre-date the onset of malnutrition if this considerable health burden is to be prevented. </w:t>
      </w:r>
      <w:r w:rsidR="00EE2091">
        <w:t>The processes resulting in the anorexia of ageing remain uncertain and are likely to be complicated by individualised trajectories and multiple mechanisms</w:t>
      </w:r>
      <w:r w:rsidR="00EE2091" w:rsidRPr="00FA1A12">
        <w:t xml:space="preserve">. </w:t>
      </w:r>
      <w:r w:rsidR="00D702A2">
        <w:t xml:space="preserve">Therefore the anorexia of ageing </w:t>
      </w:r>
      <w:r w:rsidR="00AF318E">
        <w:t>could</w:t>
      </w:r>
      <w:r w:rsidR="00D702A2">
        <w:t xml:space="preserve"> be considered </w:t>
      </w:r>
      <w:r w:rsidR="00407FDF">
        <w:t xml:space="preserve">as potentially </w:t>
      </w:r>
      <w:r w:rsidR="00D702A2">
        <w:t>pathological when raised as a concern by the individual or those involved with their care, regardless of whether weight</w:t>
      </w:r>
      <w:r w:rsidR="000E2BE4">
        <w:t>-</w:t>
      </w:r>
      <w:r w:rsidR="00D702A2">
        <w:t>loss has occurred.</w:t>
      </w:r>
      <w:r w:rsidR="009465F9">
        <w:t xml:space="preserve"> </w:t>
      </w:r>
    </w:p>
    <w:p w14:paraId="7A19D43F" w14:textId="2C4A044D" w:rsidR="007E5B50" w:rsidRDefault="00521317" w:rsidP="005151DC">
      <w:r w:rsidRPr="00521317">
        <w:lastRenderedPageBreak/>
        <w:t>Considering the multi</w:t>
      </w:r>
      <w:r w:rsidR="003010D4">
        <w:t>ple</w:t>
      </w:r>
      <w:r w:rsidRPr="00521317">
        <w:t xml:space="preserve"> influences</w:t>
      </w:r>
      <w:r w:rsidR="00AF318E">
        <w:t xml:space="preserve"> on appetite</w:t>
      </w:r>
      <w:r w:rsidRPr="00521317">
        <w:t xml:space="preserve"> in a structured way (Figure 2)</w:t>
      </w:r>
      <w:r w:rsidR="005F0C85">
        <w:t>,</w:t>
      </w:r>
      <w:r w:rsidRPr="00521317">
        <w:t xml:space="preserve"> </w:t>
      </w:r>
      <w:r w:rsidR="00EE2091" w:rsidRPr="00521317">
        <w:t xml:space="preserve">may make </w:t>
      </w:r>
      <w:r w:rsidR="00AF318E">
        <w:t xml:space="preserve">addressing the anorexia of ageing </w:t>
      </w:r>
      <w:r w:rsidR="00EE2091" w:rsidRPr="00521317">
        <w:t>more ma</w:t>
      </w:r>
      <w:r w:rsidR="00FC1459" w:rsidRPr="00521317">
        <w:t>nageable</w:t>
      </w:r>
      <w:r w:rsidR="00727970" w:rsidRPr="00521317">
        <w:t xml:space="preserve">. </w:t>
      </w:r>
      <w:r w:rsidR="00081C63">
        <w:t>E</w:t>
      </w:r>
      <w:r w:rsidR="004C2A9F" w:rsidRPr="008C68FB">
        <w:t xml:space="preserve">nvironmental or contextual </w:t>
      </w:r>
      <w:r w:rsidR="003217D5" w:rsidRPr="008C68FB">
        <w:t xml:space="preserve">cues </w:t>
      </w:r>
      <w:r w:rsidR="00C03D40" w:rsidRPr="008C68FB">
        <w:t xml:space="preserve">that </w:t>
      </w:r>
      <w:r w:rsidR="003217D5" w:rsidRPr="008C68FB">
        <w:t>an</w:t>
      </w:r>
      <w:r w:rsidR="00883D42">
        <w:t xml:space="preserve"> older person</w:t>
      </w:r>
      <w:r w:rsidR="007E5B50" w:rsidRPr="008C68FB">
        <w:t xml:space="preserve"> </w:t>
      </w:r>
      <w:r w:rsidR="00EE2091" w:rsidRPr="008C68FB">
        <w:t>ha</w:t>
      </w:r>
      <w:r w:rsidR="00081C63">
        <w:t>s</w:t>
      </w:r>
      <w:r w:rsidR="00EE2091" w:rsidRPr="008C68FB">
        <w:t xml:space="preserve"> come to </w:t>
      </w:r>
      <w:r w:rsidR="007E5B50" w:rsidRPr="008C68FB">
        <w:t>rely</w:t>
      </w:r>
      <w:r w:rsidR="00C03D40" w:rsidRPr="008C68FB">
        <w:t xml:space="preserve"> upon</w:t>
      </w:r>
      <w:r w:rsidR="00A831CC" w:rsidRPr="008C68FB">
        <w:t xml:space="preserve"> to stimulate hunger</w:t>
      </w:r>
      <w:r w:rsidR="00081C63">
        <w:t xml:space="preserve"> may have been lost</w:t>
      </w:r>
      <w:r w:rsidR="00EE2091" w:rsidRPr="008C68FB">
        <w:t>, alongside alterations to</w:t>
      </w:r>
      <w:r w:rsidR="007B031A" w:rsidRPr="008C68FB">
        <w:t xml:space="preserve"> the hedonic dimension of </w:t>
      </w:r>
      <w:r w:rsidR="00EE2091" w:rsidRPr="008C68FB">
        <w:t>appetite</w:t>
      </w:r>
      <w:r w:rsidR="007B031A" w:rsidRPr="008C68FB">
        <w:t xml:space="preserve"> so tha</w:t>
      </w:r>
      <w:r w:rsidR="00EE2091" w:rsidRPr="008C68FB">
        <w:t>t food see</w:t>
      </w:r>
      <w:r w:rsidR="00727970" w:rsidRPr="008C68FB">
        <w:t xml:space="preserve">ms less rewarding, </w:t>
      </w:r>
      <w:r w:rsidR="00AF318E">
        <w:t xml:space="preserve">could </w:t>
      </w:r>
      <w:r w:rsidR="00727970" w:rsidRPr="008C68FB">
        <w:t>compound effects of</w:t>
      </w:r>
      <w:r w:rsidR="00EE2091" w:rsidRPr="008C68FB">
        <w:t xml:space="preserve"> altered physiology</w:t>
      </w:r>
      <w:r w:rsidR="00727970" w:rsidRPr="008C68FB">
        <w:t xml:space="preserve">. </w:t>
      </w:r>
      <w:r w:rsidR="005151DC" w:rsidRPr="008C68FB">
        <w:t>An</w:t>
      </w:r>
      <w:r w:rsidR="00727970" w:rsidRPr="008C68FB">
        <w:t xml:space="preserve"> understanding that </w:t>
      </w:r>
      <w:r w:rsidR="00A831CC" w:rsidRPr="008C68FB">
        <w:t>changes in</w:t>
      </w:r>
      <w:r w:rsidR="00C03D40" w:rsidRPr="008C68FB">
        <w:t xml:space="preserve"> any aspect</w:t>
      </w:r>
      <w:r w:rsidR="003217D5" w:rsidRPr="008C68FB">
        <w:t xml:space="preserve"> </w:t>
      </w:r>
      <w:r w:rsidR="00912EDE" w:rsidRPr="008C68FB">
        <w:t>o</w:t>
      </w:r>
      <w:r w:rsidR="003217D5" w:rsidRPr="008C68FB">
        <w:t xml:space="preserve">f </w:t>
      </w:r>
      <w:r w:rsidR="00912EDE" w:rsidRPr="008C68FB">
        <w:t>health</w:t>
      </w:r>
      <w:r w:rsidR="00A831CC" w:rsidRPr="008C68FB">
        <w:t xml:space="preserve"> </w:t>
      </w:r>
      <w:r w:rsidR="00C03D40" w:rsidRPr="008C68FB">
        <w:t>or</w:t>
      </w:r>
      <w:r w:rsidR="00A831CC" w:rsidRPr="008C68FB">
        <w:t xml:space="preserve"> living circumstance</w:t>
      </w:r>
      <w:r w:rsidR="00727970" w:rsidRPr="008C68FB">
        <w:t xml:space="preserve"> may impact upon appetite</w:t>
      </w:r>
      <w:r w:rsidR="0018398C" w:rsidRPr="008C68FB">
        <w:t>,</w:t>
      </w:r>
      <w:r w:rsidR="00A831CC" w:rsidRPr="008C68FB">
        <w:t xml:space="preserve"> should </w:t>
      </w:r>
      <w:r w:rsidR="006C747E" w:rsidRPr="008C68FB">
        <w:t xml:space="preserve">lead clinicians to consider </w:t>
      </w:r>
      <w:r w:rsidR="00E564F4" w:rsidRPr="008C68FB">
        <w:t>assessment</w:t>
      </w:r>
      <w:r w:rsidR="00280481" w:rsidRPr="008C68FB">
        <w:t>.</w:t>
      </w:r>
    </w:p>
    <w:p w14:paraId="547D75FA" w14:textId="2A2BF49E" w:rsidR="001610FE" w:rsidRDefault="008B6A33" w:rsidP="008B6A33">
      <w:pPr>
        <w:pStyle w:val="Heading3"/>
      </w:pPr>
      <w:r>
        <w:t>How can we assess appetite?</w:t>
      </w:r>
    </w:p>
    <w:p w14:paraId="2FB0A6AF" w14:textId="14343C73" w:rsidR="009465F9" w:rsidRDefault="0041462D" w:rsidP="00883D42">
      <w:r>
        <w:t xml:space="preserve">Tools to </w:t>
      </w:r>
      <w:r w:rsidR="00912EDE">
        <w:t xml:space="preserve">assess appetite have </w:t>
      </w:r>
      <w:r>
        <w:t xml:space="preserve">predominantly </w:t>
      </w:r>
      <w:r w:rsidR="00912EDE">
        <w:t xml:space="preserve">originated </w:t>
      </w:r>
      <w:r w:rsidR="00E24D26">
        <w:t xml:space="preserve">from </w:t>
      </w:r>
      <w:r w:rsidR="00912EDE">
        <w:t>laboratory setting</w:t>
      </w:r>
      <w:r w:rsidR="009465F9">
        <w:t>s</w:t>
      </w:r>
      <w:r w:rsidR="00912EDE">
        <w:t xml:space="preserve"> with the aim of understanding mechanisms. </w:t>
      </w:r>
      <w:r w:rsidR="0095386F">
        <w:t>N</w:t>
      </w:r>
      <w:r w:rsidR="00912EDE">
        <w:t>utritional screening tools</w:t>
      </w:r>
      <w:r w:rsidR="00727970">
        <w:t>,</w:t>
      </w:r>
      <w:r>
        <w:t xml:space="preserve"> such as the mini-nutritional assessment</w:t>
      </w:r>
      <w:r w:rsidR="00E802EA">
        <w:t xml:space="preserve"> </w:t>
      </w:r>
      <w:r w:rsidR="0039575A">
        <w:t xml:space="preserve">(MNA) </w:t>
      </w:r>
      <w:r w:rsidR="00E802EA">
        <w:fldChar w:fldCharType="begin"/>
      </w:r>
      <w:r w:rsidR="00E040E2">
        <w:instrText xml:space="preserve"> ADDIN EN.CITE &lt;EndNote&gt;&lt;Cite&gt;&lt;Author&gt;Vellas&lt;/Author&gt;&lt;Year&gt;1999&lt;/Year&gt;&lt;RecNum&gt;712&lt;/RecNum&gt;&lt;DisplayText&gt;[47]&lt;/DisplayText&gt;&lt;record&gt;&lt;rec-number&gt;712&lt;/rec-number&gt;&lt;foreign-keys&gt;&lt;key app="EN" db-id="wdewa0rsb2apxtedsx6vsfd2xsawaxxzef9d" timestamp="1548240876"&gt;712&lt;/key&gt;&lt;/foreign-keys&gt;&lt;ref-type name="Journal Article"&gt;17&lt;/ref-type&gt;&lt;contributors&gt;&lt;authors&gt;&lt;author&gt;Vellas, Bruno&lt;/author&gt;&lt;author&gt;Guigoz, Yves&lt;/author&gt;&lt;author&gt;Garry, Philip J.&lt;/author&gt;&lt;author&gt;Nourhashemi, Fati&lt;/author&gt;&lt;author&gt;Bennahum, David&lt;/author&gt;&lt;author&gt;Lauque, Sylvie&lt;/author&gt;&lt;author&gt;Albarede, Jean-Louis&lt;/author&gt;&lt;/authors&gt;&lt;/contributors&gt;&lt;titles&gt;&lt;title&gt;The Mini Nutritional Assessment (MNA) and its Use in Grading the Nutritional State of Elderly Patients&lt;/title&gt;&lt;secondary-title&gt;Nutrition&lt;/secondary-title&gt;&lt;/titles&gt;&lt;periodical&gt;&lt;full-title&gt;Nutrition&lt;/full-title&gt;&lt;/periodical&gt;&lt;pages&gt;116-122&lt;/pages&gt;&lt;volume&gt;15&lt;/volume&gt;&lt;number&gt;2&lt;/number&gt;&lt;keywords&gt;&lt;keyword&gt;elderly&lt;/keyword&gt;&lt;keyword&gt;nutritional status&lt;/keyword&gt;&lt;keyword&gt;aging&lt;/keyword&gt;&lt;keyword&gt;Mini Nutritional Assessment&lt;/keyword&gt;&lt;keyword&gt;food intake&lt;/keyword&gt;&lt;keyword&gt;geriatric assessment&lt;/keyword&gt;&lt;/keywords&gt;&lt;dates&gt;&lt;year&gt;1999&lt;/year&gt;&lt;pub-dates&gt;&lt;date&gt;Feb&lt;/date&gt;&lt;/pub-dates&gt;&lt;/dates&gt;&lt;isbn&gt;0899-9007&lt;/isbn&gt;&lt;urls&gt;&lt;related-urls&gt;&lt;url&gt;http://www.sciencedirect.com/science/article/pii/S0899900798001713&lt;/url&gt;&lt;/related-urls&gt;&lt;/urls&gt;&lt;electronic-resource-num&gt;https://doi.org/10.1016/S0899-9007(98)00171-3&lt;/electronic-resource-num&gt;&lt;/record&gt;&lt;/Cite&gt;&lt;/EndNote&gt;</w:instrText>
      </w:r>
      <w:r w:rsidR="00E802EA">
        <w:fldChar w:fldCharType="separate"/>
      </w:r>
      <w:r w:rsidR="00E040E2">
        <w:rPr>
          <w:noProof/>
        </w:rPr>
        <w:t>[47]</w:t>
      </w:r>
      <w:r w:rsidR="00E802EA">
        <w:fldChar w:fldCharType="end"/>
      </w:r>
      <w:r w:rsidR="00E802EA">
        <w:t xml:space="preserve">, </w:t>
      </w:r>
      <w:r w:rsidR="0039575A">
        <w:t>include</w:t>
      </w:r>
      <w:r w:rsidR="00912EDE">
        <w:t xml:space="preserve"> </w:t>
      </w:r>
      <w:r>
        <w:t xml:space="preserve">appetite </w:t>
      </w:r>
      <w:r w:rsidR="00E802EA">
        <w:t>but as the</w:t>
      </w:r>
      <w:r w:rsidR="00912EDE">
        <w:t xml:space="preserve"> focus is on identifying malnutriti</w:t>
      </w:r>
      <w:r w:rsidR="00E802EA">
        <w:t>on</w:t>
      </w:r>
      <w:r w:rsidR="00727970">
        <w:t>,</w:t>
      </w:r>
      <w:r w:rsidR="00912EDE">
        <w:t xml:space="preserve"> those with poor appetite </w:t>
      </w:r>
      <w:r w:rsidR="006F5153">
        <w:t>and</w:t>
      </w:r>
      <w:r w:rsidR="00912EDE">
        <w:t xml:space="preserve"> no other signs of nutritional risk </w:t>
      </w:r>
      <w:r w:rsidR="00E802EA">
        <w:t>may be</w:t>
      </w:r>
      <w:r w:rsidR="00912EDE">
        <w:t xml:space="preserve"> overlooked</w:t>
      </w:r>
      <w:r w:rsidR="00E802EA">
        <w:t xml:space="preserve"> until they lose weight</w:t>
      </w:r>
      <w:r w:rsidR="0039575A">
        <w:t>, potentially missing an opportunity for early intervention</w:t>
      </w:r>
      <w:r w:rsidR="00912EDE">
        <w:t>.</w:t>
      </w:r>
      <w:r w:rsidR="00657209">
        <w:t xml:space="preserve"> </w:t>
      </w:r>
      <w:r w:rsidR="00D45CD2">
        <w:t xml:space="preserve">Malnutrition screening and resulting guidance is well established within clinical practice however, </w:t>
      </w:r>
      <w:r w:rsidR="009465F9">
        <w:t>for</w:t>
      </w:r>
      <w:r w:rsidR="00D45CD2">
        <w:t xml:space="preserve"> those individuals who raise concerns about </w:t>
      </w:r>
      <w:r w:rsidR="009465F9">
        <w:t>appetite without</w:t>
      </w:r>
      <w:r w:rsidR="00D45CD2">
        <w:t xml:space="preserve"> displaying nutritional risk, a focussed assessment of appetite should be considered. </w:t>
      </w:r>
    </w:p>
    <w:p w14:paraId="6544B308" w14:textId="7C63EC1A" w:rsidR="00912EDE" w:rsidRDefault="00E802EA" w:rsidP="00883D42">
      <w:r>
        <w:t>A recent</w:t>
      </w:r>
      <w:r w:rsidR="00912EDE">
        <w:t xml:space="preserve"> systematic review </w:t>
      </w:r>
      <w:r>
        <w:t>of appetite</w:t>
      </w:r>
      <w:r w:rsidR="00912EDE">
        <w:t xml:space="preserve"> </w:t>
      </w:r>
      <w:r>
        <w:t>assessment tools</w:t>
      </w:r>
      <w:r w:rsidR="00912EDE">
        <w:t xml:space="preserve"> </w:t>
      </w:r>
      <w:r w:rsidR="009465F9">
        <w:t>for</w:t>
      </w:r>
      <w:r w:rsidR="00912EDE">
        <w:t xml:space="preserve"> older people </w:t>
      </w:r>
      <w:r w:rsidR="0041462D">
        <w:t>receiving an</w:t>
      </w:r>
      <w:r w:rsidR="00912EDE">
        <w:t xml:space="preserve"> intervention for </w:t>
      </w:r>
      <w:r w:rsidR="0041462D">
        <w:t xml:space="preserve">poor </w:t>
      </w:r>
      <w:r>
        <w:t>appetite</w:t>
      </w:r>
      <w:r w:rsidR="005E58E5">
        <w:t>,</w:t>
      </w:r>
      <w:r w:rsidR="002C6ECC">
        <w:t xml:space="preserve"> </w:t>
      </w:r>
      <w:r w:rsidR="005151DC">
        <w:t>reported</w:t>
      </w:r>
      <w:r w:rsidR="002C6ECC">
        <w:t xml:space="preserve"> that visual analogue and Likert s</w:t>
      </w:r>
      <w:r w:rsidR="009465F9">
        <w:t>cale methods were most common</w:t>
      </w:r>
      <w:r w:rsidR="002C6ECC">
        <w:t xml:space="preserve"> across </w:t>
      </w:r>
      <w:r w:rsidR="005151DC">
        <w:t xml:space="preserve">care </w:t>
      </w:r>
      <w:r w:rsidR="002C6ECC">
        <w:t>settings</w:t>
      </w:r>
      <w:r>
        <w:t xml:space="preserve"> </w:t>
      </w:r>
      <w:r>
        <w:fldChar w:fldCharType="begin">
          <w:fldData xml:space="preserve">PEVuZE5vdGU+PENpdGU+PEF1dGhvcj5Db3g8L0F1dGhvcj48WWVhcj4yMDE5PC9ZZWFyPjxSZWNO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</w:fldData>
        </w:fldChar>
      </w:r>
      <w:r w:rsidR="00E040E2">
        <w:instrText xml:space="preserve"> ADDIN EN.CITE </w:instrText>
      </w:r>
      <w:r w:rsidR="00E040E2">
        <w:fldChar w:fldCharType="begin">
          <w:fldData xml:space="preserve">PEVuZE5vdGU+PENpdGU+PEF1dGhvcj5Db3g8L0F1dGhvcj48WWVhcj4yMDE5PC9ZZWFyPjxSZWNO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</w:fldData>
        </w:fldChar>
      </w:r>
      <w:r w:rsidR="00E040E2">
        <w:instrText xml:space="preserve"> ADDIN EN.CITE.DATA </w:instrText>
      </w:r>
      <w:r w:rsidR="00E040E2">
        <w:fldChar w:fldCharType="end"/>
      </w:r>
      <w:r>
        <w:fldChar w:fldCharType="separate"/>
      </w:r>
      <w:r w:rsidR="00E040E2">
        <w:rPr>
          <w:noProof/>
        </w:rPr>
        <w:t>[48]</w:t>
      </w:r>
      <w:r>
        <w:fldChar w:fldCharType="end"/>
      </w:r>
      <w:r w:rsidR="002C6ECC">
        <w:t xml:space="preserve">. It is unclear </w:t>
      </w:r>
      <w:r w:rsidR="0041462D">
        <w:t xml:space="preserve">which method would be </w:t>
      </w:r>
      <w:r w:rsidR="002C6ECC">
        <w:t xml:space="preserve">most appropriate </w:t>
      </w:r>
      <w:r w:rsidR="0041462D">
        <w:t>for</w:t>
      </w:r>
      <w:r w:rsidR="002C6ECC">
        <w:t xml:space="preserve"> use in clinical practice</w:t>
      </w:r>
      <w:r w:rsidR="005151DC">
        <w:t>, but</w:t>
      </w:r>
      <w:r w:rsidR="00912EDE">
        <w:t xml:space="preserve"> visual analogue scales </w:t>
      </w:r>
      <w:r w:rsidR="002C6ECC">
        <w:t>have been shown to have</w:t>
      </w:r>
      <w:r w:rsidR="00912EDE">
        <w:t xml:space="preserve"> poor compliance rates</w:t>
      </w:r>
      <w:r w:rsidR="002C6ECC">
        <w:t xml:space="preserve"> when used to assess other outcomes</w:t>
      </w:r>
      <w:r w:rsidR="00912EDE">
        <w:t xml:space="preserve"> in older populations</w:t>
      </w:r>
      <w:r w:rsidR="008A03B6">
        <w:t xml:space="preserve"> </w:t>
      </w:r>
      <w:r w:rsidR="008A03B6">
        <w:fldChar w:fldCharType="begin"/>
      </w:r>
      <w:r w:rsidR="00E040E2">
        <w:instrText xml:space="preserve"> ADDIN EN.CITE &lt;EndNote&gt;&lt;Cite&gt;&lt;Author&gt;Hjermstad&lt;/Author&gt;&lt;Year&gt;2011&lt;/Year&gt;&lt;RecNum&gt;378&lt;/RecNum&gt;&lt;DisplayText&gt;[49]&lt;/DisplayText&gt;&lt;record&gt;&lt;rec-number&gt;378&lt;/rec-number&gt;&lt;foreign-keys&gt;&lt;key app="EN" db-id="wdewa0rsb2apxtedsx6vsfd2xsawaxxzef9d" timestamp="1536136553"&gt;378&lt;/key&gt;&lt;/foreign-keys&gt;&lt;ref-type name="Journal Article"&gt;17&lt;/ref-type&gt;&lt;contributors&gt;&lt;authors&gt;&lt;author&gt;Hjermstad, Marianne Jensen&lt;/author&gt;&lt;author&gt;Fayers, Peter M.&lt;/author&gt;&lt;author&gt;Haugen, Dagny F.&lt;/author&gt;&lt;author&gt;Caraceni, Augusto&lt;/author&gt;&lt;author&gt;Hanks, Geoffrey W.&lt;/author&gt;&lt;author&gt;Loge, Jon H.&lt;/author&gt;&lt;author&gt;Fainsinger, Robin&lt;/author&gt;&lt;author&gt;Aass, Nina&lt;/author&gt;&lt;author&gt;Kaasa, Stein&lt;/author&gt;&lt;/authors&gt;&lt;/contributors&gt;&lt;titles&gt;&lt;title&gt;Studies Comparing Numerical Rating Scales, Verbal Rating Scales, and Visual Analogue Scales for Assessment of Pain Intensity in Adults: A Systematic Literature Review&lt;/title&gt;&lt;secondary-title&gt;Journal of Pain and Symptom Management&lt;/secondary-title&gt;&lt;/titles&gt;&lt;periodical&gt;&lt;full-title&gt;Journal of Pain and Symptom Management&lt;/full-title&gt;&lt;/periodical&gt;&lt;pages&gt;1073-1093&lt;/pages&gt;&lt;volume&gt;41&lt;/volume&gt;&lt;number&gt;6&lt;/number&gt;&lt;keywords&gt;&lt;keyword&gt;Pain assessment&lt;/keyword&gt;&lt;keyword&gt;pain intensity&lt;/keyword&gt;&lt;keyword&gt;Numerical Rating Scale&lt;/keyword&gt;&lt;keyword&gt;Visual Analogue Scale&lt;/keyword&gt;&lt;keyword&gt;Verbal Rating Scale&lt;/keyword&gt;&lt;keyword&gt;review&lt;/keyword&gt;&lt;/keywords&gt;&lt;dates&gt;&lt;year&gt;2011&lt;/year&gt;&lt;pub-dates&gt;&lt;date&gt;Jun&lt;/date&gt;&lt;/pub-dates&gt;&lt;/dates&gt;&lt;isbn&gt;0885-3924&lt;/isbn&gt;&lt;urls&gt;&lt;related-urls&gt;&lt;url&gt;http://www.sciencedirect.com/science/article/pii/S0885392411000145&lt;/url&gt;&lt;url&gt;https://ac.els-cdn.com/S0885392411000145/1-s2.0-S0885392411000145-main.pdf?_tid=0f7896e7-70c2-4761-8887-bbcbcf7a6db9&amp;amp;acdnat=1535100113_82ac4128ff4a2c72453b1688caa55121&lt;/url&gt;&lt;/related-urls&gt;&lt;/urls&gt;&lt;electronic-resource-num&gt;https://doi.org/10.1016/j.jpainsymman.2010.08.016&lt;/electronic-resource-num&gt;&lt;/record&gt;&lt;/Cite&gt;&lt;/EndNote&gt;</w:instrText>
      </w:r>
      <w:r w:rsidR="008A03B6">
        <w:fldChar w:fldCharType="separate"/>
      </w:r>
      <w:r w:rsidR="00E040E2">
        <w:rPr>
          <w:noProof/>
        </w:rPr>
        <w:t>[49]</w:t>
      </w:r>
      <w:r w:rsidR="008A03B6">
        <w:fldChar w:fldCharType="end"/>
      </w:r>
      <w:r w:rsidR="007162A9">
        <w:t xml:space="preserve"> </w:t>
      </w:r>
      <w:r w:rsidR="00912EDE">
        <w:t>.</w:t>
      </w:r>
    </w:p>
    <w:p w14:paraId="7A075943" w14:textId="68BE543E" w:rsidR="00883D42" w:rsidRDefault="00912EDE" w:rsidP="00883D42">
      <w:r>
        <w:t xml:space="preserve">A </w:t>
      </w:r>
      <w:r w:rsidR="00707AE8">
        <w:t xml:space="preserve">brief </w:t>
      </w:r>
      <w:r>
        <w:t xml:space="preserve">questionnaire with </w:t>
      </w:r>
      <w:r w:rsidR="0041462D">
        <w:t>potential</w:t>
      </w:r>
      <w:r>
        <w:t xml:space="preserve"> for </w:t>
      </w:r>
      <w:r w:rsidR="0041462D">
        <w:t xml:space="preserve">clinical application </w:t>
      </w:r>
      <w:r>
        <w:t>is the Simplified Nutritional Appetite Questionnaire (SNAQ)</w:t>
      </w:r>
      <w:r w:rsidR="00E01283">
        <w:t xml:space="preserve"> (Figure 3)</w:t>
      </w:r>
      <w:r>
        <w:t xml:space="preserve"> </w:t>
      </w:r>
      <w:r>
        <w:fldChar w:fldCharType="begin">
          <w:fldData xml:space="preserve">PEVuZE5vdGU+PENpdGU+PEF1dGhvcj5XaWxzb248L0F1dGhvcj48WWVhcj4yMDA1PC9ZZWFyPjxS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</w:fldData>
        </w:fldChar>
      </w:r>
      <w:r w:rsidR="00331E1E">
        <w:instrText xml:space="preserve"> ADDIN EN.CITE </w:instrText>
      </w:r>
      <w:r w:rsidR="00331E1E">
        <w:fldChar w:fldCharType="begin">
          <w:fldData xml:space="preserve">PEVuZE5vdGU+PENpdGU+PEF1dGhvcj5XaWxzb248L0F1dGhvcj48WWVhcj4yMDA1PC9ZZWFyPjxS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</w:fldData>
        </w:fldChar>
      </w:r>
      <w:r w:rsidR="00331E1E">
        <w:instrText xml:space="preserve"> ADDIN EN.CITE.DATA </w:instrText>
      </w:r>
      <w:r w:rsidR="00331E1E">
        <w:fldChar w:fldCharType="end"/>
      </w:r>
      <w:r>
        <w:fldChar w:fldCharType="separate"/>
      </w:r>
      <w:r w:rsidR="005F4D16">
        <w:rPr>
          <w:noProof/>
        </w:rPr>
        <w:t>[8]</w:t>
      </w:r>
      <w:r>
        <w:fldChar w:fldCharType="end"/>
      </w:r>
      <w:r>
        <w:t xml:space="preserve">. This </w:t>
      </w:r>
      <w:r w:rsidR="008C0A5B">
        <w:t xml:space="preserve">four-item </w:t>
      </w:r>
      <w:r>
        <w:t>questionnaire was originally validated in community dwelling old</w:t>
      </w:r>
      <w:r w:rsidR="002D3AA0">
        <w:t>er people but has since been used</w:t>
      </w:r>
      <w:r>
        <w:t xml:space="preserve"> across different settings. A lower score on the SNAQ </w:t>
      </w:r>
      <w:r w:rsidRPr="008F40C7">
        <w:t>(</w:t>
      </w:r>
      <w:r w:rsidR="008F40C7" w:rsidRPr="008F40C7">
        <w:rPr>
          <w:rFonts w:cstheme="minorHAnsi"/>
        </w:rPr>
        <w:t>&lt;</w:t>
      </w:r>
      <w:r w:rsidR="00E4701A" w:rsidRPr="008F40C7">
        <w:t>14</w:t>
      </w:r>
      <w:r w:rsidR="005151DC" w:rsidRPr="008F40C7">
        <w:t>/</w:t>
      </w:r>
      <w:r>
        <w:t>20</w:t>
      </w:r>
      <w:r w:rsidR="005151DC">
        <w:t xml:space="preserve"> points</w:t>
      </w:r>
      <w:r>
        <w:t xml:space="preserve">) </w:t>
      </w:r>
      <w:r w:rsidR="006F5153">
        <w:t>is associated with</w:t>
      </w:r>
      <w:r>
        <w:t xml:space="preserve"> subsequent weight loss</w:t>
      </w:r>
      <w:r w:rsidR="00E70F29">
        <w:t xml:space="preserve"> in</w:t>
      </w:r>
      <w:r w:rsidR="0041462D">
        <w:t xml:space="preserve"> community</w:t>
      </w:r>
      <w:r w:rsidR="00E70F29">
        <w:t>-dwelling older people</w:t>
      </w:r>
      <w:r w:rsidR="0041462D">
        <w:t xml:space="preserve"> </w:t>
      </w:r>
      <w:r w:rsidR="002D3AA0">
        <w:fldChar w:fldCharType="begin">
          <w:fldData xml:space="preserve">PEVuZE5vdGU+PENpdGU+PEF1dGhvcj5XaWxzb248L0F1dGhvcj48WWVhcj4yMDA1PC9ZZWFyPjxS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</w:fldData>
        </w:fldChar>
      </w:r>
      <w:r w:rsidR="00331E1E">
        <w:instrText xml:space="preserve"> ADDIN EN.CITE </w:instrText>
      </w:r>
      <w:r w:rsidR="00331E1E">
        <w:fldChar w:fldCharType="begin">
          <w:fldData xml:space="preserve">PEVuZE5vdGU+PENpdGU+PEF1dGhvcj5XaWxzb248L0F1dGhvcj48WWVhcj4yMDA1PC9ZZWFyPjxS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</w:fldData>
        </w:fldChar>
      </w:r>
      <w:r w:rsidR="00331E1E">
        <w:instrText xml:space="preserve"> ADDIN EN.CITE.DATA </w:instrText>
      </w:r>
      <w:r w:rsidR="00331E1E">
        <w:fldChar w:fldCharType="end"/>
      </w:r>
      <w:r w:rsidR="002D3AA0">
        <w:fldChar w:fldCharType="separate"/>
      </w:r>
      <w:r w:rsidR="005F4D16">
        <w:rPr>
          <w:noProof/>
        </w:rPr>
        <w:t>[8]</w:t>
      </w:r>
      <w:r w:rsidR="002D3AA0">
        <w:fldChar w:fldCharType="end"/>
      </w:r>
      <w:r w:rsidR="00E70F29">
        <w:t xml:space="preserve">, </w:t>
      </w:r>
      <w:r w:rsidR="0041462D">
        <w:t>and</w:t>
      </w:r>
      <w:r w:rsidR="00E70F29">
        <w:t xml:space="preserve"> greater rates of</w:t>
      </w:r>
      <w:r w:rsidR="0041462D">
        <w:t xml:space="preserve"> nosocomial</w:t>
      </w:r>
      <w:r>
        <w:t xml:space="preserve"> infection and mortality six months post</w:t>
      </w:r>
      <w:r w:rsidR="000E2BE4">
        <w:t>-</w:t>
      </w:r>
      <w:r>
        <w:t>discharge</w:t>
      </w:r>
      <w:r w:rsidR="00E70F29">
        <w:t xml:space="preserve"> when measured </w:t>
      </w:r>
      <w:r>
        <w:t>on admission</w:t>
      </w:r>
      <w:r w:rsidR="0041462D">
        <w:t xml:space="preserve"> </w:t>
      </w:r>
      <w:r w:rsidR="006F5153">
        <w:t>to</w:t>
      </w:r>
      <w:r w:rsidR="0041462D">
        <w:t xml:space="preserve"> acute </w:t>
      </w:r>
      <w:r w:rsidR="009465F9">
        <w:t>care</w:t>
      </w:r>
      <w:r>
        <w:t xml:space="preserve"> </w:t>
      </w:r>
      <w:r>
        <w:fldChar w:fldCharType="begin">
          <w:fldData xml:space="preserve">PEVuZE5vdGU+PENpdGU+PEF1dGhvcj5QaWxncmltPC9BdXRob3I+PFllYXI+MjAxNjwvWWVhcj48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</w:fldData>
        </w:fldChar>
      </w:r>
      <w:r w:rsidR="005F4D16">
        <w:instrText xml:space="preserve"> ADDIN EN.CITE </w:instrText>
      </w:r>
      <w:r w:rsidR="005F4D16">
        <w:fldChar w:fldCharType="begin">
          <w:fldData xml:space="preserve">PEVuZE5vdGU+PENpdGU+PEF1dGhvcj5QaWxncmltPC9BdXRob3I+PFllYXI+MjAxNjwvWWVhcj48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</w:fldData>
        </w:fldChar>
      </w:r>
      <w:r w:rsidR="005F4D16">
        <w:instrText xml:space="preserve"> ADDIN EN.CITE.DATA </w:instrText>
      </w:r>
      <w:r w:rsidR="005F4D16">
        <w:fldChar w:fldCharType="end"/>
      </w:r>
      <w:r>
        <w:fldChar w:fldCharType="separate"/>
      </w:r>
      <w:r w:rsidR="005F4D16">
        <w:rPr>
          <w:noProof/>
        </w:rPr>
        <w:t>[4]</w:t>
      </w:r>
      <w:r>
        <w:fldChar w:fldCharType="end"/>
      </w:r>
      <w:r>
        <w:t xml:space="preserve">. </w:t>
      </w:r>
      <w:r w:rsidR="008C0A5B">
        <w:t xml:space="preserve">The simplicity </w:t>
      </w:r>
      <w:r w:rsidR="00CC0592">
        <w:t>o</w:t>
      </w:r>
      <w:r w:rsidR="008C0A5B">
        <w:t>f the SNAQ</w:t>
      </w:r>
      <w:r w:rsidR="009D04B9">
        <w:t xml:space="preserve"> means it could have potential for widespread use by healthcare professionals, older individuals an</w:t>
      </w:r>
      <w:r w:rsidR="004F794C">
        <w:t xml:space="preserve">d care givers </w:t>
      </w:r>
      <w:r w:rsidR="009465F9">
        <w:t xml:space="preserve">to assess </w:t>
      </w:r>
      <w:r w:rsidR="009D04B9">
        <w:t>appetite</w:t>
      </w:r>
      <w:r w:rsidR="003010D4">
        <w:t>.</w:t>
      </w:r>
      <w:r w:rsidR="00D45CD2">
        <w:t xml:space="preserve"> </w:t>
      </w:r>
    </w:p>
    <w:p w14:paraId="4DF52E9E" w14:textId="6D4137D2" w:rsidR="005214AB" w:rsidRPr="00FA1A12" w:rsidRDefault="00913EE7" w:rsidP="00883D42">
      <w:pPr>
        <w:pStyle w:val="Heading3"/>
      </w:pPr>
      <w:r>
        <w:t>What</w:t>
      </w:r>
      <w:r w:rsidR="00E70F29">
        <w:t xml:space="preserve"> is the current evidence for management</w:t>
      </w:r>
      <w:r>
        <w:t xml:space="preserve"> </w:t>
      </w:r>
      <w:r w:rsidR="00E70F29">
        <w:t>of</w:t>
      </w:r>
      <w:r>
        <w:t xml:space="preserve"> the anorexia of ageing?</w:t>
      </w:r>
    </w:p>
    <w:p w14:paraId="7A6F8D36" w14:textId="59A7EFEB" w:rsidR="00DA7B6D" w:rsidRDefault="00746C60" w:rsidP="000B0FB4">
      <w:r>
        <w:t xml:space="preserve">For individuals with poor appetite, initial consideration should be taken </w:t>
      </w:r>
      <w:r w:rsidR="00DA7B6D">
        <w:t xml:space="preserve">as </w:t>
      </w:r>
      <w:r>
        <w:t>to whether there are identifiable medical c</w:t>
      </w:r>
      <w:r w:rsidR="00F72F74">
        <w:t>auses (Figure 2</w:t>
      </w:r>
      <w:r w:rsidR="000E2BE4">
        <w:t xml:space="preserve">). For those without a </w:t>
      </w:r>
      <w:r>
        <w:t xml:space="preserve">medical cause, there is currently </w:t>
      </w:r>
      <w:r w:rsidR="00EC4117">
        <w:t xml:space="preserve">scarce </w:t>
      </w:r>
      <w:r w:rsidR="000472C5">
        <w:t xml:space="preserve">evidence </w:t>
      </w:r>
      <w:r w:rsidR="006F5153">
        <w:t>for</w:t>
      </w:r>
      <w:r w:rsidR="00EC4117">
        <w:t xml:space="preserve"> </w:t>
      </w:r>
      <w:r w:rsidR="00E70F29">
        <w:t xml:space="preserve">effective treatments </w:t>
      </w:r>
      <w:r w:rsidR="002607A9">
        <w:t xml:space="preserve">for </w:t>
      </w:r>
      <w:r w:rsidR="006F5153">
        <w:t xml:space="preserve">the </w:t>
      </w:r>
      <w:r w:rsidR="002607A9">
        <w:t xml:space="preserve">anorexia of ageing. Most interventions have been </w:t>
      </w:r>
      <w:r w:rsidR="006827D9">
        <w:t>tr</w:t>
      </w:r>
      <w:r w:rsidR="002607A9">
        <w:t>i</w:t>
      </w:r>
      <w:r w:rsidR="006827D9">
        <w:t>a</w:t>
      </w:r>
      <w:r w:rsidR="002607A9">
        <w:t>l</w:t>
      </w:r>
      <w:r w:rsidR="006827D9">
        <w:t>l</w:t>
      </w:r>
      <w:r w:rsidR="00E70F29">
        <w:t xml:space="preserve">ed in single studies </w:t>
      </w:r>
      <w:r w:rsidR="00E70F29">
        <w:fldChar w:fldCharType="begin">
          <w:fldData xml:space="preserve">PEVuZE5vdGU+PENpdGU+PEF1dGhvcj5Db3g8L0F1dGhvcj48WWVhcj4yMDE5PC9ZZWFyPjxSZWNO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</w:fldData>
        </w:fldChar>
      </w:r>
      <w:r w:rsidR="00E040E2">
        <w:instrText xml:space="preserve"> ADDIN EN.CITE </w:instrText>
      </w:r>
      <w:r w:rsidR="00E040E2">
        <w:fldChar w:fldCharType="begin">
          <w:fldData xml:space="preserve">PEVuZE5vdGU+PENpdGU+PEF1dGhvcj5Db3g8L0F1dGhvcj48WWVhcj4yMDE5PC9ZZWFyPjxSZWNO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</w:fldData>
        </w:fldChar>
      </w:r>
      <w:r w:rsidR="00E040E2">
        <w:instrText xml:space="preserve"> ADDIN EN.CITE.DATA </w:instrText>
      </w:r>
      <w:r w:rsidR="00E040E2">
        <w:fldChar w:fldCharType="end"/>
      </w:r>
      <w:r w:rsidR="00E70F29">
        <w:fldChar w:fldCharType="separate"/>
      </w:r>
      <w:r w:rsidR="00E040E2">
        <w:rPr>
          <w:noProof/>
        </w:rPr>
        <w:t>[48]</w:t>
      </w:r>
      <w:r w:rsidR="00E70F29">
        <w:fldChar w:fldCharType="end"/>
      </w:r>
      <w:r w:rsidR="00190F40">
        <w:t xml:space="preserve">. </w:t>
      </w:r>
      <w:r w:rsidR="00D004FE">
        <w:t>Largely, interventions for older people to support environmental or social</w:t>
      </w:r>
      <w:r w:rsidR="005E58E5">
        <w:t xml:space="preserve"> changes affecting appetite are</w:t>
      </w:r>
      <w:r w:rsidR="00D004FE">
        <w:t xml:space="preserve"> un</w:t>
      </w:r>
      <w:r w:rsidR="004D29A3">
        <w:t>der-</w:t>
      </w:r>
      <w:r w:rsidR="00D004FE">
        <w:t>researched; and a</w:t>
      </w:r>
      <w:r w:rsidR="00C756B8">
        <w:t xml:space="preserve">lthough promoted in guidance for managing poor appetite, current evidence for increasing </w:t>
      </w:r>
      <w:r w:rsidR="005E58E5">
        <w:t xml:space="preserve">levels of </w:t>
      </w:r>
      <w:r w:rsidR="00C756B8">
        <w:t xml:space="preserve">physical activity is lacking </w:t>
      </w:r>
      <w:r w:rsidR="00C756B8">
        <w:fldChar w:fldCharType="begin"/>
      </w:r>
      <w:r w:rsidR="00E040E2">
        <w:instrText xml:space="preserve"> ADDIN EN.CITE &lt;EndNote&gt;&lt;Cite&gt;&lt;Author&gt;Clegg&lt;/Author&gt;&lt;Year&gt;2018&lt;/Year&gt;&lt;RecNum&gt;310&lt;/RecNum&gt;&lt;DisplayText&gt;[50]&lt;/DisplayText&gt;&lt;record&gt;&lt;rec-number&gt;310&lt;/rec-number&gt;&lt;foreign-keys&gt;&lt;key app="EN" db-id="wdewa0rsb2apxtedsx6vsfd2xsawaxxzef9d" timestamp="1536136549"&gt;310&lt;/key&gt;&lt;/foreign-keys&gt;&lt;ref-type name="Journal Article"&gt;17&lt;/ref-type&gt;&lt;contributors&gt;&lt;authors&gt;&lt;author&gt;Clegg, M. E.&lt;/author&gt;&lt;author&gt;Godfrey, A.&lt;/author&gt;&lt;/authors&gt;&lt;/contributors&gt;&lt;titles&gt;&lt;title&gt;The Relationship Between Physical Activity, Appetite and Energy Intake in Older Adults: A Systematic Review&lt;/title&gt;&lt;secondary-title&gt;Appetite&lt;/secondary-title&gt;&lt;/titles&gt;&lt;periodical&gt;&lt;full-title&gt;Appetite&lt;/full-title&gt;&lt;/periodical&gt;&lt;pages&gt;145-151&lt;/pages&gt;&lt;volume&gt;128&lt;/volume&gt;&lt;keywords&gt;&lt;keyword&gt;Registration number CRD42017058355&lt;/keyword&gt;&lt;keyword&gt;Physical activity&lt;/keyword&gt;&lt;keyword&gt;Appetite&lt;/keyword&gt;&lt;keyword&gt;Older adults&lt;/keyword&gt;&lt;keyword&gt;Energy intake&lt;/keyword&gt;&lt;keyword&gt;Ageing&lt;/keyword&gt;&lt;/keywords&gt;&lt;dates&gt;&lt;year&gt;2018&lt;/year&gt;&lt;pub-dates&gt;&lt;date&gt;Sept&lt;/date&gt;&lt;/pub-dates&gt;&lt;/dates&gt;&lt;isbn&gt;0195-6663&lt;/isbn&gt;&lt;urls&gt;&lt;related-urls&gt;&lt;url&gt;http://www.sciencedirect.com/science/article/pii/S0195666318300291&lt;/url&gt;&lt;url&gt;https://ac.els-cdn.com/S0195666318300291/1-s2.0-S0195666318300291-main.pdf?_tid=97e52b03-5286-4676-a496-5b7d0d5a4428&amp;amp;acdnat=1533292638_30e47ded6bec2a2437f050c743e943b6&lt;/url&gt;&lt;/related-urls&gt;&lt;/urls&gt;&lt;electronic-resource-num&gt;https://doi.org/10.1016/j.appet.2018.05.139&lt;/electronic-resource-num&gt;&lt;/record&gt;&lt;/Cite&gt;&lt;/EndNote&gt;</w:instrText>
      </w:r>
      <w:r w:rsidR="00C756B8">
        <w:fldChar w:fldCharType="separate"/>
      </w:r>
      <w:r w:rsidR="00E040E2">
        <w:rPr>
          <w:noProof/>
        </w:rPr>
        <w:t>[50]</w:t>
      </w:r>
      <w:r w:rsidR="00C756B8">
        <w:fldChar w:fldCharType="end"/>
      </w:r>
      <w:r w:rsidR="00D004FE">
        <w:t xml:space="preserve">. </w:t>
      </w:r>
    </w:p>
    <w:p w14:paraId="7C0759C3" w14:textId="42B0FC8F" w:rsidR="00DA7B6D" w:rsidRDefault="00D45CD2" w:rsidP="000B0FB4">
      <w:r>
        <w:t>A r</w:t>
      </w:r>
      <w:r w:rsidR="00DA7B6D">
        <w:t>ecent systematic review assessing</w:t>
      </w:r>
      <w:r>
        <w:t xml:space="preserve"> the current evidence for treatments for the </w:t>
      </w:r>
      <w:r w:rsidR="00340249">
        <w:t xml:space="preserve">anorexia of ageing highlighted a lack of evidence and considerable overlap in management directives between anorexia and malnutrition </w:t>
      </w:r>
      <w:r w:rsidR="00340249">
        <w:fldChar w:fldCharType="begin">
          <w:fldData xml:space="preserve">PEVuZE5vdGU+PENpdGU+PEF1dGhvcj5Db3g8L0F1dGhvcj48WWVhcj4yMDE5PC9ZZWFyPjxSZWNO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</w:fldData>
        </w:fldChar>
      </w:r>
      <w:r w:rsidR="00E040E2">
        <w:instrText xml:space="preserve"> ADDIN EN.CITE </w:instrText>
      </w:r>
      <w:r w:rsidR="00E040E2">
        <w:fldChar w:fldCharType="begin">
          <w:fldData xml:space="preserve">PEVuZE5vdGU+PENpdGU+PEF1dGhvcj5Db3g8L0F1dGhvcj48WWVhcj4yMDE5PC9ZZWFyPjxSZWNO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</w:fldData>
        </w:fldChar>
      </w:r>
      <w:r w:rsidR="00E040E2">
        <w:instrText xml:space="preserve"> ADDIN EN.CITE.DATA </w:instrText>
      </w:r>
      <w:r w:rsidR="00E040E2">
        <w:fldChar w:fldCharType="end"/>
      </w:r>
      <w:r w:rsidR="00340249">
        <w:fldChar w:fldCharType="separate"/>
      </w:r>
      <w:r w:rsidR="00E040E2">
        <w:rPr>
          <w:noProof/>
        </w:rPr>
        <w:t>[48]</w:t>
      </w:r>
      <w:r w:rsidR="00340249">
        <w:fldChar w:fldCharType="end"/>
      </w:r>
      <w:r w:rsidR="00340249">
        <w:t>. Within the review</w:t>
      </w:r>
      <w:r w:rsidR="000E2BE4">
        <w:t>,</w:t>
      </w:r>
      <w:r w:rsidR="00340249">
        <w:t xml:space="preserve"> single studies </w:t>
      </w:r>
      <w:r w:rsidR="00090B4C">
        <w:t xml:space="preserve">signal flavour enhancement, fortified food and the amino acid </w:t>
      </w:r>
      <w:proofErr w:type="spellStart"/>
      <w:r w:rsidR="00090B4C">
        <w:t>ornithin</w:t>
      </w:r>
      <w:proofErr w:type="spellEnd"/>
      <w:r w:rsidR="00090B4C">
        <w:t xml:space="preserve"> </w:t>
      </w:r>
      <w:proofErr w:type="spellStart"/>
      <w:r w:rsidR="00090B4C">
        <w:t>oxoglutarate</w:t>
      </w:r>
      <w:proofErr w:type="spellEnd"/>
      <w:r w:rsidR="00090B4C">
        <w:t xml:space="preserve"> having a stimulatory effect on appetite but these results have not been replicated. </w:t>
      </w:r>
      <w:r w:rsidR="00C85628">
        <w:t xml:space="preserve">Medications </w:t>
      </w:r>
      <w:r w:rsidR="00090B4C">
        <w:t xml:space="preserve">were </w:t>
      </w:r>
      <w:r w:rsidR="00937141">
        <w:t xml:space="preserve">also </w:t>
      </w:r>
      <w:r w:rsidR="00090B4C">
        <w:t>included in the review</w:t>
      </w:r>
      <w:r w:rsidR="00C85628">
        <w:t>, predominantly steroids and progestogen therapy</w:t>
      </w:r>
      <w:r w:rsidR="00CC60CE">
        <w:t xml:space="preserve"> (</w:t>
      </w:r>
      <w:r w:rsidR="00C85628">
        <w:t>megestrol acetate</w:t>
      </w:r>
      <w:r w:rsidR="00A2576F">
        <w:t>) with mixed results</w:t>
      </w:r>
      <w:r w:rsidR="00D628D9">
        <w:t xml:space="preserve"> </w:t>
      </w:r>
      <w:r w:rsidR="00D628D9">
        <w:fldChar w:fldCharType="begin">
          <w:fldData xml:space="preserve">PEVuZE5vdGU+PENpdGU+PEF1dGhvcj5Db3g8L0F1dGhvcj48WWVhcj4yMDE5PC9ZZWFyPjxSZWNO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</w:fldData>
        </w:fldChar>
      </w:r>
      <w:r w:rsidR="00E040E2">
        <w:instrText xml:space="preserve"> ADDIN EN.CITE </w:instrText>
      </w:r>
      <w:r w:rsidR="00E040E2">
        <w:fldChar w:fldCharType="begin">
          <w:fldData xml:space="preserve">PEVuZE5vdGU+PENpdGU+PEF1dGhvcj5Db3g8L0F1dGhvcj48WWVhcj4yMDE5PC9ZZWFyPjxSZWNO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</w:fldData>
        </w:fldChar>
      </w:r>
      <w:r w:rsidR="00E040E2">
        <w:instrText xml:space="preserve"> ADDIN EN.CITE.DATA </w:instrText>
      </w:r>
      <w:r w:rsidR="00E040E2">
        <w:fldChar w:fldCharType="end"/>
      </w:r>
      <w:r w:rsidR="00D628D9">
        <w:fldChar w:fldCharType="separate"/>
      </w:r>
      <w:r w:rsidR="00E040E2">
        <w:rPr>
          <w:noProof/>
        </w:rPr>
        <w:t>[48]</w:t>
      </w:r>
      <w:r w:rsidR="00D628D9">
        <w:fldChar w:fldCharType="end"/>
      </w:r>
      <w:r w:rsidR="00E01283">
        <w:t xml:space="preserve">, </w:t>
      </w:r>
      <w:r w:rsidR="000B0FB4">
        <w:t>amid</w:t>
      </w:r>
      <w:r w:rsidR="00E01283">
        <w:t xml:space="preserve"> concerns about</w:t>
      </w:r>
      <w:r w:rsidR="00C85628">
        <w:t xml:space="preserve"> the significant side effect profile of these medications which includes venous thromboembolism and adrenal suppression.</w:t>
      </w:r>
      <w:r w:rsidR="00DA7B6D">
        <w:t xml:space="preserve"> </w:t>
      </w:r>
    </w:p>
    <w:p w14:paraId="4F12975A" w14:textId="02E583F8" w:rsidR="00852386" w:rsidRDefault="00EC4117" w:rsidP="000B0FB4">
      <w:r>
        <w:t>Oral nutritional supplements</w:t>
      </w:r>
      <w:r w:rsidR="00F72F74">
        <w:t xml:space="preserve"> (ONS)</w:t>
      </w:r>
      <w:r w:rsidR="00090B4C">
        <w:t>, are known to</w:t>
      </w:r>
      <w:r>
        <w:t xml:space="preserve"> increase </w:t>
      </w:r>
      <w:r w:rsidR="006F5153">
        <w:t xml:space="preserve">the </w:t>
      </w:r>
      <w:r>
        <w:t xml:space="preserve">overall </w:t>
      </w:r>
      <w:r w:rsidR="00D628D9">
        <w:t>energy</w:t>
      </w:r>
      <w:r>
        <w:t xml:space="preserve"> intake of ol</w:t>
      </w:r>
      <w:r w:rsidR="00D628D9">
        <w:t>der individuals</w:t>
      </w:r>
      <w:r w:rsidR="00F0167E">
        <w:t xml:space="preserve"> and are a current mainstay for management of malnutrition</w:t>
      </w:r>
      <w:r w:rsidR="00D628D9">
        <w:t xml:space="preserve">. </w:t>
      </w:r>
      <w:r w:rsidR="00F0167E">
        <w:t xml:space="preserve">The increases in energy </w:t>
      </w:r>
      <w:r w:rsidR="00F0167E">
        <w:lastRenderedPageBreak/>
        <w:t>intake</w:t>
      </w:r>
      <w:r w:rsidR="00090B4C">
        <w:t xml:space="preserve"> do not appear to be</w:t>
      </w:r>
      <w:r w:rsidR="00CC60CE">
        <w:t xml:space="preserve"> mediated through improved appetite but neither do they appear to have </w:t>
      </w:r>
      <w:r>
        <w:t>prolonged suppressive effe</w:t>
      </w:r>
      <w:r w:rsidR="00D628D9">
        <w:t>cts</w:t>
      </w:r>
      <w:r w:rsidR="00190F40">
        <w:t xml:space="preserve"> </w:t>
      </w:r>
      <w:r w:rsidR="00D628D9">
        <w:fldChar w:fldCharType="begin">
          <w:fldData xml:space="preserve">PEVuZE5vdGU+PENpdGU+PEF1dGhvcj5Db3g8L0F1dGhvcj48WWVhcj4yMDE5PC9ZZWFyPjxSZWNO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</w:fldData>
        </w:fldChar>
      </w:r>
      <w:r w:rsidR="00E040E2">
        <w:instrText xml:space="preserve"> ADDIN EN.CITE </w:instrText>
      </w:r>
      <w:r w:rsidR="00E040E2">
        <w:fldChar w:fldCharType="begin">
          <w:fldData xml:space="preserve">PEVuZE5vdGU+PENpdGU+PEF1dGhvcj5Db3g8L0F1dGhvcj48WWVhcj4yMDE5PC9ZZWFyPjxSZWNO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</w:fldData>
        </w:fldChar>
      </w:r>
      <w:r w:rsidR="00E040E2">
        <w:instrText xml:space="preserve"> ADDIN EN.CITE.DATA </w:instrText>
      </w:r>
      <w:r w:rsidR="00E040E2">
        <w:fldChar w:fldCharType="end"/>
      </w:r>
      <w:r w:rsidR="00D628D9">
        <w:fldChar w:fldCharType="separate"/>
      </w:r>
      <w:r w:rsidR="00E040E2">
        <w:rPr>
          <w:noProof/>
        </w:rPr>
        <w:t>[48]</w:t>
      </w:r>
      <w:r w:rsidR="00D628D9">
        <w:fldChar w:fldCharType="end"/>
      </w:r>
      <w:r>
        <w:t>.</w:t>
      </w:r>
      <w:r w:rsidR="00190F40">
        <w:t xml:space="preserve"> </w:t>
      </w:r>
      <w:r w:rsidR="00937141">
        <w:t xml:space="preserve">So although calorie </w:t>
      </w:r>
      <w:r w:rsidR="00190F40">
        <w:t>intake may</w:t>
      </w:r>
      <w:r w:rsidR="00D628D9">
        <w:t xml:space="preserve"> incre</w:t>
      </w:r>
      <w:r w:rsidR="00190F40">
        <w:t>ase</w:t>
      </w:r>
      <w:r w:rsidR="00D628D9">
        <w:t>,</w:t>
      </w:r>
      <w:r w:rsidR="00937141">
        <w:t xml:space="preserve"> an improved appetite is not </w:t>
      </w:r>
      <w:r w:rsidR="00D628D9">
        <w:t>achieved</w:t>
      </w:r>
      <w:r w:rsidR="00190F40">
        <w:t xml:space="preserve"> and ONS are often poorly tolerated in clinical practice</w:t>
      </w:r>
      <w:r w:rsidR="00937141">
        <w:t xml:space="preserve">. </w:t>
      </w:r>
      <w:r w:rsidR="00495845">
        <w:t xml:space="preserve">The use of </w:t>
      </w:r>
      <w:r w:rsidR="003A5048" w:rsidRPr="00FA1A12">
        <w:t xml:space="preserve">meal companionship </w:t>
      </w:r>
      <w:r w:rsidR="00495845">
        <w:t>and improving</w:t>
      </w:r>
      <w:r w:rsidR="003A5048" w:rsidRPr="00FA1A12">
        <w:t xml:space="preserve"> the mealtime environment</w:t>
      </w:r>
      <w:r w:rsidR="000B0FB4">
        <w:t>,</w:t>
      </w:r>
      <w:r w:rsidR="003A5048" w:rsidRPr="00FA1A12">
        <w:t xml:space="preserve"> </w:t>
      </w:r>
      <w:r w:rsidR="00495845">
        <w:t>which are</w:t>
      </w:r>
      <w:r w:rsidR="00A2576F">
        <w:t xml:space="preserve"> </w:t>
      </w:r>
      <w:r w:rsidR="00A2576F" w:rsidRPr="00FA1A12">
        <w:t>well-recognised</w:t>
      </w:r>
      <w:r w:rsidR="003A5048" w:rsidRPr="00FA1A12">
        <w:t xml:space="preserve"> </w:t>
      </w:r>
      <w:r w:rsidR="000B0FB4">
        <w:t>in</w:t>
      </w:r>
      <w:r w:rsidR="003A5048" w:rsidRPr="00FA1A12">
        <w:t xml:space="preserve"> current</w:t>
      </w:r>
      <w:r w:rsidR="006F5153">
        <w:t xml:space="preserve"> nutritional</w:t>
      </w:r>
      <w:r w:rsidR="003A5048" w:rsidRPr="00FA1A12">
        <w:t xml:space="preserve"> guidance</w:t>
      </w:r>
      <w:r w:rsidR="000B0FB4">
        <w:t>,</w:t>
      </w:r>
      <w:r w:rsidR="00D628D9">
        <w:t xml:space="preserve"> may be more effective</w:t>
      </w:r>
      <w:r w:rsidR="00EB7F69">
        <w:t xml:space="preserve"> strate</w:t>
      </w:r>
      <w:r w:rsidR="00971454">
        <w:t>gies</w:t>
      </w:r>
      <w:r w:rsidR="003A5048" w:rsidRPr="00FA1A12">
        <w:t>.</w:t>
      </w:r>
    </w:p>
    <w:p w14:paraId="1EAC590B" w14:textId="77777777" w:rsidR="00A2576F" w:rsidRPr="008C68FB" w:rsidRDefault="00A2576F" w:rsidP="00A2576F">
      <w:pPr>
        <w:pStyle w:val="Heading3"/>
      </w:pPr>
      <w:r w:rsidRPr="008C68FB">
        <w:t>Future directions</w:t>
      </w:r>
    </w:p>
    <w:p w14:paraId="1B33C4AF" w14:textId="6EA16BB5" w:rsidR="001D2BE7" w:rsidRPr="008C68FB" w:rsidRDefault="00090B4C" w:rsidP="000B0FB4">
      <w:r>
        <w:t>In the context of a limited evidence base, t</w:t>
      </w:r>
      <w:r w:rsidR="00C85628" w:rsidRPr="008C68FB">
        <w:t xml:space="preserve">he </w:t>
      </w:r>
      <w:r w:rsidR="000B0FB4">
        <w:t>mixed</w:t>
      </w:r>
      <w:r w:rsidR="00962113" w:rsidRPr="008C68FB">
        <w:t xml:space="preserve"> results</w:t>
      </w:r>
      <w:r w:rsidR="00C85628" w:rsidRPr="008C68FB">
        <w:t xml:space="preserve"> for </w:t>
      </w:r>
      <w:r w:rsidR="000B0FB4">
        <w:t xml:space="preserve">single </w:t>
      </w:r>
      <w:r w:rsidR="00C85628" w:rsidRPr="008C68FB">
        <w:t xml:space="preserve">interventions for anorexia of ageing </w:t>
      </w:r>
      <w:r w:rsidR="0068763D">
        <w:t>are</w:t>
      </w:r>
      <w:r w:rsidR="001D1AB8" w:rsidRPr="008C68FB">
        <w:t xml:space="preserve"> likely to</w:t>
      </w:r>
      <w:r w:rsidR="00C85628" w:rsidRPr="008C68FB">
        <w:t xml:space="preserve"> reflect </w:t>
      </w:r>
      <w:r w:rsidR="00DA7B6D">
        <w:t xml:space="preserve">a </w:t>
      </w:r>
      <w:r w:rsidR="00C85628" w:rsidRPr="008C68FB">
        <w:t xml:space="preserve">need for </w:t>
      </w:r>
      <w:r w:rsidR="00746C60">
        <w:t xml:space="preserve">creation and </w:t>
      </w:r>
      <w:r w:rsidR="00F050D9" w:rsidRPr="008C68FB">
        <w:t xml:space="preserve">evaluation of </w:t>
      </w:r>
      <w:r w:rsidR="00C85628" w:rsidRPr="008C68FB">
        <w:t>multi-component interventions, considering the multiple influences on appetite</w:t>
      </w:r>
      <w:r w:rsidR="00962113" w:rsidRPr="008C68FB">
        <w:t xml:space="preserve"> (Figure </w:t>
      </w:r>
      <w:r w:rsidR="00710D4E" w:rsidRPr="008C68FB">
        <w:t>2</w:t>
      </w:r>
      <w:r w:rsidR="00962113" w:rsidRPr="008C68FB">
        <w:t>)</w:t>
      </w:r>
      <w:r w:rsidR="00C85628" w:rsidRPr="008C68FB">
        <w:t xml:space="preserve">. Such interventions will need </w:t>
      </w:r>
      <w:r w:rsidR="001D1AB8" w:rsidRPr="008C68FB">
        <w:t xml:space="preserve">to be individualised through an understanding of a person’s physical </w:t>
      </w:r>
      <w:r w:rsidR="00E01283">
        <w:t xml:space="preserve">ability and clinical condition </w:t>
      </w:r>
      <w:r w:rsidR="001D1AB8" w:rsidRPr="008C68FB">
        <w:t xml:space="preserve">as well as their historical practices, social interactions and cultural perspectives. </w:t>
      </w:r>
      <w:r w:rsidR="00392AFA">
        <w:t xml:space="preserve">Approaching the </w:t>
      </w:r>
      <w:r w:rsidR="00FC1459">
        <w:t>multi</w:t>
      </w:r>
      <w:r w:rsidR="00746C60">
        <w:t>ple</w:t>
      </w:r>
      <w:r w:rsidR="001D2BE7" w:rsidRPr="008C68FB">
        <w:t xml:space="preserve"> influences on appetite</w:t>
      </w:r>
      <w:r w:rsidR="00392AFA">
        <w:t xml:space="preserve"> in a structured way</w:t>
      </w:r>
      <w:r w:rsidR="006769E6" w:rsidRPr="008C68FB">
        <w:t xml:space="preserve"> </w:t>
      </w:r>
      <w:r w:rsidR="001D2BE7" w:rsidRPr="008C68FB">
        <w:t xml:space="preserve">(Figure 2), may </w:t>
      </w:r>
      <w:r w:rsidR="00DA7B6D">
        <w:t>inform research into</w:t>
      </w:r>
      <w:r w:rsidR="006769E6" w:rsidRPr="008C68FB">
        <w:t xml:space="preserve"> multicomponent intervention</w:t>
      </w:r>
      <w:r w:rsidR="00F0167E" w:rsidRPr="008C68FB">
        <w:t>s</w:t>
      </w:r>
      <w:r w:rsidR="001D2BE7" w:rsidRPr="008C68FB">
        <w:t xml:space="preserve"> for the anorexia of ageing in future clinical trials. </w:t>
      </w:r>
      <w:r w:rsidR="00F050D9" w:rsidRPr="008C68FB">
        <w:t>E</w:t>
      </w:r>
      <w:r w:rsidR="001D2BE7" w:rsidRPr="008C68FB">
        <w:t>stablishing a standardised approach to appetite assessment</w:t>
      </w:r>
      <w:r w:rsidR="000E2BE4">
        <w:t>,</w:t>
      </w:r>
      <w:r w:rsidR="001D2BE7" w:rsidRPr="008C68FB">
        <w:t xml:space="preserve"> which is feasible in </w:t>
      </w:r>
      <w:r w:rsidR="006769E6" w:rsidRPr="008C68FB">
        <w:t xml:space="preserve">a </w:t>
      </w:r>
      <w:r w:rsidR="001D2BE7" w:rsidRPr="008C68FB">
        <w:t xml:space="preserve">clinical </w:t>
      </w:r>
      <w:r w:rsidR="006769E6" w:rsidRPr="008C68FB">
        <w:t>setting</w:t>
      </w:r>
      <w:r w:rsidR="000E2BE4">
        <w:t>,</w:t>
      </w:r>
      <w:r w:rsidR="00F050D9" w:rsidRPr="008C68FB">
        <w:t xml:space="preserve"> is central to future</w:t>
      </w:r>
      <w:r w:rsidR="00E4701A" w:rsidRPr="008C68FB">
        <w:t xml:space="preserve"> appetite research</w:t>
      </w:r>
      <w:r w:rsidR="001D2BE7" w:rsidRPr="008C68FB">
        <w:t>.</w:t>
      </w:r>
    </w:p>
    <w:p w14:paraId="16CF3066" w14:textId="35EDF7A2" w:rsidR="00A30C80" w:rsidRPr="008C68FB" w:rsidRDefault="00B65A3E" w:rsidP="00B65A3E">
      <w:r>
        <w:t>In clinical settings, a</w:t>
      </w:r>
      <w:r w:rsidR="001D2BE7" w:rsidRPr="008C68FB">
        <w:t xml:space="preserve"> </w:t>
      </w:r>
      <w:r w:rsidR="00FC1459">
        <w:t>structured multi-component</w:t>
      </w:r>
      <w:r w:rsidR="001D2BE7" w:rsidRPr="008C68FB">
        <w:t xml:space="preserve"> approach</w:t>
      </w:r>
      <w:r w:rsidR="001D1AB8" w:rsidRPr="008C68FB">
        <w:t xml:space="preserve"> may </w:t>
      </w:r>
      <w:r w:rsidR="00F0167E" w:rsidRPr="008C68FB">
        <w:t>enable clinicians to</w:t>
      </w:r>
      <w:r w:rsidR="001D1AB8" w:rsidRPr="008C68FB">
        <w:t xml:space="preserve"> determin</w:t>
      </w:r>
      <w:r w:rsidR="00F0167E" w:rsidRPr="008C68FB">
        <w:t>e</w:t>
      </w:r>
      <w:r w:rsidR="001D1AB8" w:rsidRPr="008C68FB">
        <w:t xml:space="preserve"> what aspects are impacting most on </w:t>
      </w:r>
      <w:r w:rsidR="00F0167E" w:rsidRPr="008C68FB">
        <w:t>an</w:t>
      </w:r>
      <w:r w:rsidR="001D1AB8" w:rsidRPr="008C68FB">
        <w:t xml:space="preserve"> </w:t>
      </w:r>
      <w:r w:rsidR="00F0167E" w:rsidRPr="008C68FB">
        <w:t>individual’s appetite</w:t>
      </w:r>
      <w:r w:rsidR="00746C60">
        <w:t>, if medical causes have been excluded</w:t>
      </w:r>
      <w:r w:rsidR="00A30C80" w:rsidRPr="008C68FB">
        <w:t>. For example</w:t>
      </w:r>
      <w:r w:rsidR="00F0167E" w:rsidRPr="008C68FB">
        <w:t xml:space="preserve"> a</w:t>
      </w:r>
      <w:r w:rsidR="002044B3" w:rsidRPr="008C68FB">
        <w:t xml:space="preserve"> </w:t>
      </w:r>
      <w:r w:rsidR="00F0167E" w:rsidRPr="008C68FB">
        <w:t>person</w:t>
      </w:r>
      <w:r w:rsidR="002044B3" w:rsidRPr="008C68FB">
        <w:t xml:space="preserve"> may have moved into a care </w:t>
      </w:r>
      <w:r w:rsidR="006769E6" w:rsidRPr="008C68FB">
        <w:t>setting</w:t>
      </w:r>
      <w:r w:rsidR="002044B3" w:rsidRPr="008C68FB">
        <w:t xml:space="preserve"> </w:t>
      </w:r>
      <w:r w:rsidR="00F0167E" w:rsidRPr="008C68FB">
        <w:t>where</w:t>
      </w:r>
      <w:r w:rsidR="002044B3" w:rsidRPr="008C68FB">
        <w:t xml:space="preserve"> ap</w:t>
      </w:r>
      <w:r w:rsidR="00C62602" w:rsidRPr="008C68FB">
        <w:t>petite change is noted, but their main concern is that</w:t>
      </w:r>
      <w:r w:rsidR="002044B3" w:rsidRPr="008C68FB">
        <w:t xml:space="preserve"> food t</w:t>
      </w:r>
      <w:r w:rsidR="002E7CED" w:rsidRPr="008C68FB">
        <w:t>astes</w:t>
      </w:r>
      <w:r w:rsidR="00E01283">
        <w:t xml:space="preserve"> different. </w:t>
      </w:r>
      <w:r w:rsidR="002E7CED" w:rsidRPr="008C68FB">
        <w:t xml:space="preserve">So efforts </w:t>
      </w:r>
      <w:r w:rsidR="00C62602" w:rsidRPr="008C68FB">
        <w:t>should</w:t>
      </w:r>
      <w:r w:rsidR="002044B3" w:rsidRPr="008C68FB">
        <w:t xml:space="preserve"> focus</w:t>
      </w:r>
      <w:r w:rsidR="002E7CED" w:rsidRPr="008C68FB">
        <w:t xml:space="preserve"> on</w:t>
      </w:r>
      <w:r w:rsidR="006769E6" w:rsidRPr="008C68FB">
        <w:t xml:space="preserve"> hedonism</w:t>
      </w:r>
      <w:r w:rsidR="002044B3" w:rsidRPr="008C68FB">
        <w:t xml:space="preserve"> </w:t>
      </w:r>
      <w:r w:rsidR="006769E6" w:rsidRPr="008C68FB">
        <w:t xml:space="preserve">(such as </w:t>
      </w:r>
      <w:r w:rsidR="002044B3" w:rsidRPr="008C68FB">
        <w:t>flavour enhancement</w:t>
      </w:r>
      <w:r w:rsidR="006769E6" w:rsidRPr="008C68FB">
        <w:t>)</w:t>
      </w:r>
      <w:r w:rsidR="002044B3" w:rsidRPr="008C68FB">
        <w:t xml:space="preserve"> and</w:t>
      </w:r>
      <w:r w:rsidR="006769E6" w:rsidRPr="008C68FB">
        <w:t xml:space="preserve"> external cues (such as</w:t>
      </w:r>
      <w:r w:rsidR="002044B3" w:rsidRPr="008C68FB">
        <w:t xml:space="preserve"> establishing an acceptable mealtime routine</w:t>
      </w:r>
      <w:r w:rsidR="0053543A">
        <w:t xml:space="preserve"> </w:t>
      </w:r>
      <w:r w:rsidR="00387156">
        <w:t>through</w:t>
      </w:r>
      <w:r w:rsidR="00C62602" w:rsidRPr="008C68FB">
        <w:t xml:space="preserve"> understanding historical practices</w:t>
      </w:r>
      <w:r w:rsidR="006769E6" w:rsidRPr="008C68FB">
        <w:t xml:space="preserve">) with acknowledgement </w:t>
      </w:r>
      <w:r w:rsidR="00C62602" w:rsidRPr="008C68FB">
        <w:t>of likely</w:t>
      </w:r>
      <w:r w:rsidR="00F51939" w:rsidRPr="008C68FB">
        <w:t xml:space="preserve"> alterations in</w:t>
      </w:r>
      <w:r w:rsidR="00C62602" w:rsidRPr="008C68FB">
        <w:t xml:space="preserve"> underlying</w:t>
      </w:r>
      <w:r w:rsidR="006769E6" w:rsidRPr="008C68FB">
        <w:t xml:space="preserve"> </w:t>
      </w:r>
      <w:r w:rsidR="00C62602" w:rsidRPr="008C68FB">
        <w:t>physiology</w:t>
      </w:r>
      <w:r w:rsidR="002044B3" w:rsidRPr="008C68FB">
        <w:t xml:space="preserve">. </w:t>
      </w:r>
    </w:p>
    <w:p w14:paraId="2892F140" w14:textId="3DEB7CBF" w:rsidR="005214AB" w:rsidRPr="008C68FB" w:rsidRDefault="008559D6" w:rsidP="005214AB">
      <w:pPr>
        <w:pStyle w:val="Heading2"/>
      </w:pPr>
      <w:r w:rsidRPr="008C68FB">
        <w:t>Conclusion</w:t>
      </w:r>
      <w:r w:rsidR="005214AB" w:rsidRPr="008C68FB">
        <w:t>s</w:t>
      </w:r>
    </w:p>
    <w:p w14:paraId="4A4E10CB" w14:textId="3F7B54CC" w:rsidR="00C64620" w:rsidRDefault="00495845" w:rsidP="00581352">
      <w:r w:rsidRPr="008C68FB">
        <w:t>The anorexia of ageing</w:t>
      </w:r>
      <w:r w:rsidR="002F3A5F" w:rsidRPr="008C68FB">
        <w:t xml:space="preserve"> </w:t>
      </w:r>
      <w:r w:rsidR="00F050D9" w:rsidRPr="008C68FB">
        <w:t>is common</w:t>
      </w:r>
      <w:r w:rsidR="0046631C" w:rsidRPr="008C68FB">
        <w:t xml:space="preserve"> and is likely due to a number of</w:t>
      </w:r>
      <w:r w:rsidR="00392AFA">
        <w:t xml:space="preserve"> individualised</w:t>
      </w:r>
      <w:r w:rsidR="0046631C" w:rsidRPr="008C68FB">
        <w:t xml:space="preserve"> influences</w:t>
      </w:r>
      <w:r w:rsidRPr="008C68FB">
        <w:t>. I</w:t>
      </w:r>
      <w:r w:rsidR="0046631C" w:rsidRPr="008C68FB">
        <w:t>t is associated with malnutrition, sarcopenia, frailty and mortality.</w:t>
      </w:r>
      <w:r w:rsidR="006759EC" w:rsidRPr="008C68FB">
        <w:t xml:space="preserve"> </w:t>
      </w:r>
      <w:r w:rsidR="0046631C" w:rsidRPr="008C68FB">
        <w:t xml:space="preserve">However </w:t>
      </w:r>
      <w:r w:rsidR="006759EC" w:rsidRPr="008C68FB">
        <w:t>appetite loss</w:t>
      </w:r>
      <w:r w:rsidR="0046631C" w:rsidRPr="008C68FB">
        <w:t xml:space="preserve"> is under-recognised as it is not routinely assessed, in part due to a lack of </w:t>
      </w:r>
      <w:r w:rsidR="0053543A">
        <w:t xml:space="preserve">a </w:t>
      </w:r>
      <w:r w:rsidR="0046631C" w:rsidRPr="008C68FB">
        <w:t xml:space="preserve">standardised </w:t>
      </w:r>
      <w:r w:rsidR="003010D4">
        <w:t>approach</w:t>
      </w:r>
      <w:r w:rsidR="006759EC" w:rsidRPr="008C68FB">
        <w:t xml:space="preserve">. </w:t>
      </w:r>
      <w:r w:rsidR="00827091">
        <w:t>I</w:t>
      </w:r>
      <w:r w:rsidR="006759EC" w:rsidRPr="008C68FB">
        <w:t xml:space="preserve">dentification </w:t>
      </w:r>
      <w:r w:rsidR="00581352">
        <w:t xml:space="preserve">of poor appetite </w:t>
      </w:r>
      <w:r w:rsidR="006759EC" w:rsidRPr="008C68FB">
        <w:t xml:space="preserve">could potentially prevent </w:t>
      </w:r>
      <w:r w:rsidR="00581352">
        <w:t xml:space="preserve">unintentional weight loss and </w:t>
      </w:r>
      <w:r w:rsidR="00881E0B" w:rsidRPr="008C68FB">
        <w:t xml:space="preserve">associated </w:t>
      </w:r>
      <w:r w:rsidR="006759EC" w:rsidRPr="008C68FB">
        <w:t>negative health outcomes</w:t>
      </w:r>
      <w:r w:rsidR="00581352">
        <w:t>, and tools such as the four item SNAQ could be used in routine clinical practice</w:t>
      </w:r>
      <w:r w:rsidR="006759EC" w:rsidRPr="008C68FB">
        <w:t>.</w:t>
      </w:r>
      <w:r w:rsidR="00B65A3E">
        <w:t xml:space="preserve"> </w:t>
      </w:r>
      <w:r w:rsidR="00CE7380">
        <w:t>A structured multi-</w:t>
      </w:r>
      <w:r w:rsidR="003010D4">
        <w:t xml:space="preserve">component </w:t>
      </w:r>
      <w:r w:rsidR="00CE7380">
        <w:t xml:space="preserve">approach </w:t>
      </w:r>
      <w:r w:rsidR="006759EC" w:rsidRPr="008C68FB">
        <w:t>to recognise the different influences</w:t>
      </w:r>
      <w:r w:rsidRPr="008C68FB">
        <w:t xml:space="preserve"> on appetite</w:t>
      </w:r>
      <w:r w:rsidR="006759EC" w:rsidRPr="008C68FB">
        <w:t xml:space="preserve"> might aid clinicians in managing the anorexia of ageing and researchers to develop effective interventions.</w:t>
      </w:r>
      <w:r w:rsidR="002E0B9D">
        <w:t xml:space="preserve"> </w:t>
      </w:r>
    </w:p>
    <w:p w14:paraId="7A2D9850" w14:textId="41DBB65D" w:rsidR="00C90451" w:rsidRPr="008C68FB" w:rsidRDefault="00C90451" w:rsidP="00581352"/>
    <w:p w14:paraId="6E84DBA5" w14:textId="77777777" w:rsidR="007A17F8" w:rsidRDefault="007A17F8" w:rsidP="007A17F8">
      <w:r w:rsidRPr="008C68FB">
        <w:rPr>
          <w:b/>
        </w:rPr>
        <w:t>Author Contributions:</w:t>
      </w:r>
      <w:r>
        <w:t xml:space="preserve"> Conceptualisation, N.J.C., L.M., K.I., S.M.R, and H.C.R. Original Draft Preparation, N.J.C. Review &amp; Editing, N.J.C., L.M, K.I., A.A.S., S.M.R., and H.C.R. Supervision, H.C.R.</w:t>
      </w:r>
    </w:p>
    <w:p w14:paraId="79EB3390" w14:textId="77777777" w:rsidR="007A17F8" w:rsidRDefault="007A17F8" w:rsidP="007A17F8">
      <w:r w:rsidRPr="00E804D7">
        <w:rPr>
          <w:b/>
        </w:rPr>
        <w:t>Funding:</w:t>
      </w:r>
      <w:r>
        <w:t xml:space="preserve"> The National Institute for Health Research (NIHR) funded this research. The views expressed are those of the authors and not necessarily those of the NHS, the NIHR, or the Department of Health. N.J.C was supported by the University of Southampton NIHR Academic Clinical Fellowship Scheme. N.J.C and H.C.R receive support from the NIHR Southampton Biomedical Research Centre. A.A.S and S.M.R receive support from the NIHR Newcastle Biomedical Research Centre. H.C.R and K.I. receive support from the NIHR Collaboration for Leadership in Applied Health Research and Care (CLAHRC) Wessex.</w:t>
      </w:r>
    </w:p>
    <w:p w14:paraId="35C37CBA" w14:textId="73D1B899" w:rsidR="007D08A2" w:rsidRDefault="008C68FB" w:rsidP="008C68FB">
      <w:r w:rsidRPr="00E804D7">
        <w:rPr>
          <w:b/>
        </w:rPr>
        <w:t>Conflicts of Interest:</w:t>
      </w:r>
      <w:r>
        <w:t xml:space="preserve"> The authors declare no conflict of interest. The funders had no role in the design of the</w:t>
      </w:r>
      <w:r w:rsidR="001B48DD">
        <w:t xml:space="preserve"> review, </w:t>
      </w:r>
      <w:r>
        <w:t>interpretation of data, in the writing of the manuscript, or in the decision to</w:t>
      </w:r>
      <w:r w:rsidR="00E804D7">
        <w:t xml:space="preserve"> </w:t>
      </w:r>
      <w:r w:rsidR="001B48DD">
        <w:t>publish</w:t>
      </w:r>
      <w:r>
        <w:t>.</w:t>
      </w:r>
      <w:bookmarkStart w:id="0" w:name="_GoBack"/>
      <w:bookmarkEnd w:id="0"/>
      <w:r w:rsidR="007D08A2">
        <w:br w:type="page"/>
      </w:r>
    </w:p>
    <w:p w14:paraId="5F859BB8" w14:textId="2A9BCD84" w:rsidR="00C64620" w:rsidRDefault="00C64620" w:rsidP="002F5DD2"/>
    <w:p w14:paraId="6FB90058" w14:textId="373DE75D" w:rsidR="00C147A1" w:rsidRDefault="00C147A1" w:rsidP="002F5DD2"/>
    <w:p w14:paraId="0B1C348C" w14:textId="45D29325" w:rsidR="000E132D" w:rsidRDefault="000E132D" w:rsidP="0095386F">
      <w:pPr>
        <w:rPr>
          <w:b/>
        </w:rPr>
      </w:pPr>
      <w:r>
        <w:rPr>
          <w:b/>
          <w:noProof/>
          <w:lang w:eastAsia="en-GB"/>
        </w:rPr>
        <w:drawing>
          <wp:inline distT="0" distB="0" distL="0" distR="0" wp14:anchorId="296067D6" wp14:editId="5144F06E">
            <wp:extent cx="6303645" cy="33580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26647" cy="3370289"/>
                    </a:xfrm>
                    <a:prstGeom prst="rect">
                      <a:avLst/>
                    </a:prstGeom>
                    <a:noFill/>
                  </pic:spPr>
                </pic:pic>
              </a:graphicData>
            </a:graphic>
          </wp:inline>
        </w:drawing>
      </w:r>
    </w:p>
    <w:p w14:paraId="242DC644" w14:textId="1C552FEC" w:rsidR="007357E2" w:rsidRPr="00883D42" w:rsidRDefault="00C64620" w:rsidP="0095386F">
      <w:pPr>
        <w:rPr>
          <w:sz w:val="20"/>
        </w:rPr>
      </w:pPr>
      <w:r w:rsidRPr="00354511">
        <w:rPr>
          <w:b/>
        </w:rPr>
        <w:t>Figure 1:</w:t>
      </w:r>
      <w:r>
        <w:t xml:space="preserve"> </w:t>
      </w:r>
      <w:r w:rsidRPr="00883D42">
        <w:rPr>
          <w:b/>
        </w:rPr>
        <w:t>Pathways of appetite regulation</w:t>
      </w:r>
      <w:r>
        <w:t>. Orexigenic pathways in green</w:t>
      </w:r>
      <w:r w:rsidR="00B339B5">
        <w:t xml:space="preserve"> and anorectic pathways in red.</w:t>
      </w:r>
      <w:r w:rsidR="00AA5543">
        <w:t xml:space="preserve"> (Hedonic responses </w:t>
      </w:r>
      <w:r w:rsidR="00971454">
        <w:t xml:space="preserve">are </w:t>
      </w:r>
      <w:r w:rsidR="00AA5543">
        <w:t xml:space="preserve">orexigenic in the context of palatable food). </w:t>
      </w:r>
      <w:r w:rsidRPr="00354511">
        <w:rPr>
          <w:sz w:val="20"/>
        </w:rPr>
        <w:t>BMR= basal metabolic rate</w:t>
      </w:r>
      <w:r w:rsidR="00354511" w:rsidRPr="00354511">
        <w:rPr>
          <w:sz w:val="20"/>
        </w:rPr>
        <w:t>, C</w:t>
      </w:r>
      <w:r w:rsidR="001C2967">
        <w:rPr>
          <w:sz w:val="20"/>
        </w:rPr>
        <w:t>CK= cholecystokinin</w:t>
      </w:r>
      <w:r w:rsidR="00354511" w:rsidRPr="00354511">
        <w:rPr>
          <w:sz w:val="20"/>
        </w:rPr>
        <w:t>, GLP-1= glucagon like peptide 1, PYY= peptide YY</w:t>
      </w:r>
      <w:r w:rsidR="00AA5543">
        <w:rPr>
          <w:sz w:val="20"/>
        </w:rPr>
        <w:t>, SCFAs = short chain fatty acids.</w:t>
      </w:r>
    </w:p>
    <w:p w14:paraId="4722CFA3" w14:textId="0E26F2DE" w:rsidR="007357E2" w:rsidRDefault="007357E2" w:rsidP="0095386F">
      <w:pPr>
        <w:rPr>
          <w:b/>
        </w:rPr>
      </w:pPr>
    </w:p>
    <w:p w14:paraId="54FC66D6" w14:textId="2D198B95" w:rsidR="00B27D78" w:rsidRDefault="00B27D78" w:rsidP="0095386F">
      <w:pPr>
        <w:rPr>
          <w:b/>
        </w:rPr>
      </w:pPr>
      <w:r>
        <w:rPr>
          <w:b/>
          <w:noProof/>
          <w:lang w:eastAsia="en-GB"/>
        </w:rPr>
        <w:lastRenderedPageBreak/>
        <w:drawing>
          <wp:inline distT="0" distB="0" distL="0" distR="0" wp14:anchorId="26B84B6C" wp14:editId="3A5A7235">
            <wp:extent cx="6398895" cy="4840793"/>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405645" cy="4845899"/>
                    </a:xfrm>
                    <a:prstGeom prst="rect">
                      <a:avLst/>
                    </a:prstGeom>
                    <a:noFill/>
                  </pic:spPr>
                </pic:pic>
              </a:graphicData>
            </a:graphic>
          </wp:inline>
        </w:drawing>
      </w:r>
    </w:p>
    <w:p w14:paraId="270DC725" w14:textId="7FFC9F95" w:rsidR="008B6A33" w:rsidRDefault="00354511" w:rsidP="0095386F">
      <w:r>
        <w:rPr>
          <w:b/>
        </w:rPr>
        <w:t>Figure 2</w:t>
      </w:r>
      <w:r w:rsidR="0095386F" w:rsidRPr="0095386F">
        <w:rPr>
          <w:b/>
        </w:rPr>
        <w:t>:</w:t>
      </w:r>
      <w:r w:rsidR="0095386F">
        <w:t xml:space="preserve"> </w:t>
      </w:r>
      <w:r w:rsidR="00971454" w:rsidRPr="00E91394">
        <w:rPr>
          <w:b/>
        </w:rPr>
        <w:t>Mechanisms contributing to a</w:t>
      </w:r>
      <w:r w:rsidR="007357E2" w:rsidRPr="00E91394">
        <w:rPr>
          <w:b/>
        </w:rPr>
        <w:t>ppetite</w:t>
      </w:r>
      <w:r w:rsidR="007357E2" w:rsidRPr="007A7B87">
        <w:rPr>
          <w:b/>
        </w:rPr>
        <w:t xml:space="preserve"> loss in the older adult</w:t>
      </w:r>
      <w:r w:rsidR="0038711D" w:rsidRPr="0038711D">
        <w:rPr>
          <w:b/>
        </w:rPr>
        <w:t xml:space="preserve"> and a structured approach to the anorexia of ageing.</w:t>
      </w:r>
    </w:p>
    <w:p w14:paraId="4EFE6972" w14:textId="34883C51" w:rsidR="00F421B1" w:rsidRDefault="00354511">
      <w:pPr>
        <w:rPr>
          <w:sz w:val="20"/>
        </w:rPr>
      </w:pPr>
      <w:r>
        <w:rPr>
          <w:sz w:val="20"/>
        </w:rPr>
        <w:t>PYY= peptide YY, GLP-1= g</w:t>
      </w:r>
      <w:r w:rsidR="0095386F" w:rsidRPr="00354511">
        <w:rPr>
          <w:sz w:val="20"/>
        </w:rPr>
        <w:t>lucagon like peptide -1, CCK= cholecystokinin.</w:t>
      </w:r>
      <w:r w:rsidR="0038711D">
        <w:rPr>
          <w:sz w:val="20"/>
        </w:rPr>
        <w:t xml:space="preserve"> CKD= chronic kidney disease, COPD= chronic obstructive pulmonary disease, COMT= </w:t>
      </w:r>
      <w:r w:rsidR="0038711D" w:rsidRPr="0038711D">
        <w:rPr>
          <w:sz w:val="20"/>
        </w:rPr>
        <w:t>Catechol-O-</w:t>
      </w:r>
      <w:proofErr w:type="spellStart"/>
      <w:r w:rsidR="0038711D" w:rsidRPr="0038711D">
        <w:rPr>
          <w:sz w:val="20"/>
        </w:rPr>
        <w:t>methyltransferase</w:t>
      </w:r>
      <w:proofErr w:type="spellEnd"/>
      <w:r w:rsidR="0038711D">
        <w:rPr>
          <w:sz w:val="20"/>
        </w:rPr>
        <w:t>, MOAB= Monoamine Oxidase-B.</w:t>
      </w:r>
    </w:p>
    <w:p w14:paraId="697EB7E1" w14:textId="2FD5F0A8" w:rsidR="0038711D" w:rsidRPr="007A7B87" w:rsidRDefault="0038711D" w:rsidP="0038711D">
      <w:pPr>
        <w:rPr>
          <w:sz w:val="20"/>
        </w:rPr>
      </w:pPr>
      <w:r w:rsidRPr="0038711D">
        <w:rPr>
          <w:sz w:val="20"/>
        </w:rPr>
        <w:t>*</w:t>
      </w:r>
      <w:r>
        <w:rPr>
          <w:sz w:val="20"/>
        </w:rPr>
        <w:t xml:space="preserve"> Not including acute surgical causes</w:t>
      </w:r>
    </w:p>
    <w:p w14:paraId="09AA2502" w14:textId="77777777" w:rsidR="00C767E7" w:rsidRDefault="00C767E7">
      <w:r>
        <w:rPr>
          <w:noProof/>
          <w:sz w:val="20"/>
          <w:lang w:eastAsia="en-GB"/>
        </w:rPr>
        <w:lastRenderedPageBreak/>
        <mc:AlternateContent>
          <mc:Choice Requires="wps">
            <w:drawing>
              <wp:inline distT="0" distB="0" distL="0" distR="0" wp14:anchorId="06A2FB8E" wp14:editId="35993574">
                <wp:extent cx="6217920" cy="6724650"/>
                <wp:effectExtent l="0" t="0" r="11430" b="19050"/>
                <wp:docPr id="6" name="TextBox 1"/>
                <wp:cNvGraphicFramePr/>
                <a:graphic xmlns:a="http://schemas.openxmlformats.org/drawingml/2006/main">
                  <a:graphicData uri="http://schemas.microsoft.com/office/word/2010/wordprocessingShape">
                    <wps:wsp>
                      <wps:cNvSpPr txBox="1"/>
                      <wps:spPr>
                        <a:xfrm>
                          <a:off x="0" y="0"/>
                          <a:ext cx="6217920" cy="6724650"/>
                        </a:xfrm>
                        <a:prstGeom prst="rect">
                          <a:avLst/>
                        </a:prstGeom>
                        <a:noFill/>
                        <a:ln>
                          <a:solidFill>
                            <a:schemeClr val="tx1"/>
                          </a:solidFill>
                        </a:ln>
                      </wps:spPr>
                      <wps:txbx>
                        <w:txbxContent>
                          <w:p w14:paraId="3B00EA6B" w14:textId="77777777" w:rsidR="00597AA7" w:rsidRDefault="00597AA7" w:rsidP="00C767E7">
                            <w:pPr>
                              <w:pStyle w:val="NormalWeb"/>
                              <w:spacing w:after="0"/>
                              <w:rPr>
                                <w:rFonts w:asciiTheme="minorHAnsi" w:hAnsi="Calibri" w:cstheme="minorBidi"/>
                                <w:b/>
                                <w:bCs/>
                                <w:color w:val="000000" w:themeColor="text1"/>
                                <w:kern w:val="24"/>
                                <w:sz w:val="22"/>
                                <w:szCs w:val="22"/>
                              </w:rPr>
                            </w:pPr>
                          </w:p>
                          <w:p w14:paraId="52F0F22B" w14:textId="55A03681" w:rsidR="00597AA7" w:rsidRPr="001045F3" w:rsidRDefault="00597AA7" w:rsidP="00C767E7">
                            <w:pPr>
                              <w:pStyle w:val="NormalWeb"/>
                              <w:spacing w:after="0"/>
                              <w:rPr>
                                <w:rFonts w:asciiTheme="minorHAnsi" w:hAnsi="Calibri" w:cstheme="minorBidi"/>
                                <w:b/>
                                <w:bCs/>
                                <w:color w:val="000000" w:themeColor="text1"/>
                                <w:kern w:val="24"/>
                                <w:sz w:val="22"/>
                                <w:szCs w:val="22"/>
                                <w:lang w:val="fr-FR"/>
                              </w:rPr>
                            </w:pPr>
                            <w:r w:rsidRPr="00924535">
                              <w:rPr>
                                <w:rFonts w:asciiTheme="minorHAnsi" w:hAnsi="Calibri" w:cstheme="minorBidi"/>
                                <w:b/>
                                <w:bCs/>
                                <w:color w:val="000000" w:themeColor="text1"/>
                                <w:kern w:val="24"/>
                                <w:sz w:val="22"/>
                                <w:szCs w:val="22"/>
                              </w:rPr>
                              <w:t>Simplified Nutritional Appetite</w:t>
                            </w:r>
                            <w:r w:rsidRPr="001045F3">
                              <w:rPr>
                                <w:rFonts w:asciiTheme="minorHAnsi" w:hAnsi="Calibri" w:cstheme="minorBidi"/>
                                <w:b/>
                                <w:bCs/>
                                <w:color w:val="000000" w:themeColor="text1"/>
                                <w:kern w:val="24"/>
                                <w:sz w:val="22"/>
                                <w:szCs w:val="22"/>
                                <w:lang w:val="fr-FR"/>
                              </w:rPr>
                              <w:t xml:space="preserve"> Questionnaire (SNAQ)</w:t>
                            </w:r>
                          </w:p>
                          <w:p w14:paraId="7E57CD72" w14:textId="77777777" w:rsidR="00597AA7" w:rsidRPr="001045F3" w:rsidRDefault="00597AA7" w:rsidP="00C767E7">
                            <w:pPr>
                              <w:pStyle w:val="NormalWeb"/>
                              <w:spacing w:after="0"/>
                              <w:rPr>
                                <w:lang w:val="fr-FR"/>
                              </w:rPr>
                            </w:pPr>
                          </w:p>
                          <w:p w14:paraId="00872FD8" w14:textId="322EE493" w:rsidR="00597AA7" w:rsidRDefault="00597AA7" w:rsidP="00C767E7">
                            <w:pPr>
                              <w:pStyle w:val="ListParagraph"/>
                              <w:numPr>
                                <w:ilvl w:val="0"/>
                                <w:numId w:val="5"/>
                              </w:numPr>
                              <w:spacing w:after="0" w:line="240" w:lineRule="auto"/>
                              <w:rPr>
                                <w:rFonts w:eastAsia="Times New Roman"/>
                              </w:rPr>
                            </w:pPr>
                            <w:r>
                              <w:rPr>
                                <w:rFonts w:hAnsi="Calibri"/>
                                <w:color w:val="000000" w:themeColor="text1"/>
                                <w:kern w:val="24"/>
                              </w:rPr>
                              <w:t>My appetite is</w:t>
                            </w:r>
                          </w:p>
                          <w:p w14:paraId="5D432B3D" w14:textId="77777777" w:rsidR="00597AA7" w:rsidRDefault="00597AA7" w:rsidP="00C767E7">
                            <w:pPr>
                              <w:pStyle w:val="ListParagraph"/>
                              <w:numPr>
                                <w:ilvl w:val="0"/>
                                <w:numId w:val="6"/>
                              </w:numPr>
                              <w:spacing w:after="0" w:line="240" w:lineRule="auto"/>
                              <w:rPr>
                                <w:rFonts w:eastAsia="Times New Roman"/>
                              </w:rPr>
                            </w:pPr>
                            <w:r>
                              <w:rPr>
                                <w:rFonts w:hAnsi="Calibri"/>
                                <w:color w:val="000000" w:themeColor="text1"/>
                                <w:kern w:val="24"/>
                              </w:rPr>
                              <w:t xml:space="preserve">very poor </w:t>
                            </w:r>
                          </w:p>
                          <w:p w14:paraId="74DE9EB9" w14:textId="77777777" w:rsidR="00597AA7" w:rsidRDefault="00597AA7" w:rsidP="00C767E7">
                            <w:pPr>
                              <w:pStyle w:val="ListParagraph"/>
                              <w:numPr>
                                <w:ilvl w:val="0"/>
                                <w:numId w:val="6"/>
                              </w:numPr>
                              <w:spacing w:after="0" w:line="240" w:lineRule="auto"/>
                              <w:rPr>
                                <w:rFonts w:eastAsia="Times New Roman"/>
                              </w:rPr>
                            </w:pPr>
                            <w:r>
                              <w:rPr>
                                <w:rFonts w:hAnsi="Calibri"/>
                                <w:color w:val="000000" w:themeColor="text1"/>
                                <w:kern w:val="24"/>
                              </w:rPr>
                              <w:t xml:space="preserve">poor </w:t>
                            </w:r>
                          </w:p>
                          <w:p w14:paraId="1B7C032A" w14:textId="77777777" w:rsidR="00597AA7" w:rsidRDefault="00597AA7" w:rsidP="00C767E7">
                            <w:pPr>
                              <w:pStyle w:val="ListParagraph"/>
                              <w:numPr>
                                <w:ilvl w:val="0"/>
                                <w:numId w:val="6"/>
                              </w:numPr>
                              <w:spacing w:after="0" w:line="240" w:lineRule="auto"/>
                              <w:rPr>
                                <w:rFonts w:eastAsia="Times New Roman"/>
                              </w:rPr>
                            </w:pPr>
                            <w:r>
                              <w:rPr>
                                <w:rFonts w:hAnsi="Calibri"/>
                                <w:color w:val="000000" w:themeColor="text1"/>
                                <w:kern w:val="24"/>
                              </w:rPr>
                              <w:t xml:space="preserve">average </w:t>
                            </w:r>
                          </w:p>
                          <w:p w14:paraId="7F9221B8" w14:textId="77777777" w:rsidR="00597AA7" w:rsidRDefault="00597AA7" w:rsidP="00C767E7">
                            <w:pPr>
                              <w:pStyle w:val="ListParagraph"/>
                              <w:numPr>
                                <w:ilvl w:val="0"/>
                                <w:numId w:val="6"/>
                              </w:numPr>
                              <w:spacing w:after="0" w:line="240" w:lineRule="auto"/>
                              <w:rPr>
                                <w:rFonts w:eastAsia="Times New Roman"/>
                              </w:rPr>
                            </w:pPr>
                            <w:r>
                              <w:rPr>
                                <w:rFonts w:hAnsi="Calibri"/>
                                <w:color w:val="000000" w:themeColor="text1"/>
                                <w:kern w:val="24"/>
                              </w:rPr>
                              <w:t xml:space="preserve">good </w:t>
                            </w:r>
                          </w:p>
                          <w:p w14:paraId="24248A47" w14:textId="612DB7BC" w:rsidR="00597AA7" w:rsidRPr="00C767E7" w:rsidRDefault="00597AA7" w:rsidP="00C767E7">
                            <w:pPr>
                              <w:pStyle w:val="ListParagraph"/>
                              <w:numPr>
                                <w:ilvl w:val="0"/>
                                <w:numId w:val="6"/>
                              </w:numPr>
                              <w:spacing w:after="0" w:line="240" w:lineRule="auto"/>
                              <w:rPr>
                                <w:rFonts w:eastAsia="Times New Roman"/>
                              </w:rPr>
                            </w:pPr>
                            <w:r>
                              <w:rPr>
                                <w:rFonts w:hAnsi="Calibri"/>
                                <w:color w:val="000000" w:themeColor="text1"/>
                                <w:kern w:val="24"/>
                              </w:rPr>
                              <w:t xml:space="preserve">very good </w:t>
                            </w:r>
                          </w:p>
                          <w:p w14:paraId="31EE99DD" w14:textId="77777777" w:rsidR="00597AA7" w:rsidRDefault="00597AA7" w:rsidP="00C767E7">
                            <w:pPr>
                              <w:pStyle w:val="ListParagraph"/>
                              <w:spacing w:after="0" w:line="240" w:lineRule="auto"/>
                              <w:rPr>
                                <w:rFonts w:eastAsia="Times New Roman"/>
                              </w:rPr>
                            </w:pPr>
                          </w:p>
                          <w:p w14:paraId="28D99824" w14:textId="6AB70186" w:rsidR="00597AA7" w:rsidRDefault="00597AA7" w:rsidP="00C767E7">
                            <w:pPr>
                              <w:pStyle w:val="NormalWeb"/>
                              <w:spacing w:after="0"/>
                              <w:rPr>
                                <w:rFonts w:eastAsiaTheme="minorEastAsia"/>
                              </w:rPr>
                            </w:pPr>
                            <w:r>
                              <w:rPr>
                                <w:rFonts w:asciiTheme="minorHAnsi" w:hAnsi="Calibri" w:cstheme="minorBidi"/>
                                <w:color w:val="000000" w:themeColor="text1"/>
                                <w:kern w:val="24"/>
                                <w:sz w:val="22"/>
                                <w:szCs w:val="22"/>
                              </w:rPr>
                              <w:t>2. When I eat</w:t>
                            </w:r>
                          </w:p>
                          <w:p w14:paraId="3EAE6875" w14:textId="77777777" w:rsidR="00597AA7" w:rsidRDefault="00597AA7" w:rsidP="00C767E7">
                            <w:pPr>
                              <w:pStyle w:val="ListParagraph"/>
                              <w:numPr>
                                <w:ilvl w:val="0"/>
                                <w:numId w:val="7"/>
                              </w:numPr>
                              <w:spacing w:after="0" w:line="240" w:lineRule="auto"/>
                              <w:rPr>
                                <w:rFonts w:eastAsia="Times New Roman"/>
                              </w:rPr>
                            </w:pPr>
                            <w:r>
                              <w:rPr>
                                <w:rFonts w:hAnsi="Calibri"/>
                                <w:color w:val="000000" w:themeColor="text1"/>
                                <w:kern w:val="24"/>
                              </w:rPr>
                              <w:t xml:space="preserve">I feel full after eating only a few mouthfuls </w:t>
                            </w:r>
                          </w:p>
                          <w:p w14:paraId="43EA2001" w14:textId="77777777" w:rsidR="00597AA7" w:rsidRDefault="00597AA7" w:rsidP="00C767E7">
                            <w:pPr>
                              <w:pStyle w:val="ListParagraph"/>
                              <w:numPr>
                                <w:ilvl w:val="0"/>
                                <w:numId w:val="7"/>
                              </w:numPr>
                              <w:spacing w:after="0" w:line="240" w:lineRule="auto"/>
                              <w:rPr>
                                <w:rFonts w:eastAsia="Times New Roman"/>
                              </w:rPr>
                            </w:pPr>
                            <w:r>
                              <w:rPr>
                                <w:rFonts w:hAnsi="Calibri"/>
                                <w:color w:val="000000" w:themeColor="text1"/>
                                <w:kern w:val="24"/>
                              </w:rPr>
                              <w:t xml:space="preserve">I feel full after eating about a third of a meal </w:t>
                            </w:r>
                          </w:p>
                          <w:p w14:paraId="07DA957E" w14:textId="77777777" w:rsidR="00597AA7" w:rsidRDefault="00597AA7" w:rsidP="00C767E7">
                            <w:pPr>
                              <w:pStyle w:val="ListParagraph"/>
                              <w:numPr>
                                <w:ilvl w:val="0"/>
                                <w:numId w:val="7"/>
                              </w:numPr>
                              <w:spacing w:after="0" w:line="240" w:lineRule="auto"/>
                              <w:rPr>
                                <w:rFonts w:eastAsia="Times New Roman"/>
                              </w:rPr>
                            </w:pPr>
                            <w:r>
                              <w:rPr>
                                <w:rFonts w:hAnsi="Calibri"/>
                                <w:color w:val="000000" w:themeColor="text1"/>
                                <w:kern w:val="24"/>
                              </w:rPr>
                              <w:t xml:space="preserve">I feel full after eating over half a meal </w:t>
                            </w:r>
                          </w:p>
                          <w:p w14:paraId="67A5AF0E" w14:textId="77777777" w:rsidR="00597AA7" w:rsidRDefault="00597AA7" w:rsidP="00C767E7">
                            <w:pPr>
                              <w:pStyle w:val="ListParagraph"/>
                              <w:numPr>
                                <w:ilvl w:val="0"/>
                                <w:numId w:val="7"/>
                              </w:numPr>
                              <w:spacing w:after="0" w:line="240" w:lineRule="auto"/>
                              <w:rPr>
                                <w:rFonts w:eastAsia="Times New Roman"/>
                              </w:rPr>
                            </w:pPr>
                            <w:r>
                              <w:rPr>
                                <w:rFonts w:hAnsi="Calibri"/>
                                <w:color w:val="000000" w:themeColor="text1"/>
                                <w:kern w:val="24"/>
                              </w:rPr>
                              <w:t xml:space="preserve">I feel full after eating most of the meal </w:t>
                            </w:r>
                          </w:p>
                          <w:p w14:paraId="5A399356" w14:textId="39193C0F" w:rsidR="00597AA7" w:rsidRPr="00C767E7" w:rsidRDefault="00597AA7" w:rsidP="00C767E7">
                            <w:pPr>
                              <w:pStyle w:val="ListParagraph"/>
                              <w:numPr>
                                <w:ilvl w:val="0"/>
                                <w:numId w:val="7"/>
                              </w:numPr>
                              <w:spacing w:after="0" w:line="240" w:lineRule="auto"/>
                              <w:rPr>
                                <w:rFonts w:eastAsia="Times New Roman"/>
                              </w:rPr>
                            </w:pPr>
                            <w:r>
                              <w:rPr>
                                <w:rFonts w:hAnsi="Calibri"/>
                                <w:color w:val="000000" w:themeColor="text1"/>
                                <w:kern w:val="24"/>
                              </w:rPr>
                              <w:t xml:space="preserve">I hardly ever feel full </w:t>
                            </w:r>
                          </w:p>
                          <w:p w14:paraId="1821DB7A" w14:textId="77777777" w:rsidR="00597AA7" w:rsidRDefault="00597AA7" w:rsidP="00C767E7">
                            <w:pPr>
                              <w:pStyle w:val="ListParagraph"/>
                              <w:spacing w:after="0" w:line="240" w:lineRule="auto"/>
                              <w:rPr>
                                <w:rFonts w:eastAsia="Times New Roman"/>
                              </w:rPr>
                            </w:pPr>
                          </w:p>
                          <w:p w14:paraId="6DD62F9E" w14:textId="06B4F8D4" w:rsidR="00597AA7" w:rsidRDefault="00597AA7" w:rsidP="00C767E7">
                            <w:pPr>
                              <w:pStyle w:val="NormalWeb"/>
                              <w:spacing w:after="0"/>
                              <w:rPr>
                                <w:rFonts w:eastAsiaTheme="minorEastAsia"/>
                              </w:rPr>
                            </w:pPr>
                            <w:r>
                              <w:rPr>
                                <w:rFonts w:asciiTheme="minorHAnsi" w:hAnsi="Calibri" w:cstheme="minorBidi"/>
                                <w:color w:val="000000" w:themeColor="text1"/>
                                <w:kern w:val="24"/>
                                <w:sz w:val="22"/>
                                <w:szCs w:val="22"/>
                              </w:rPr>
                              <w:t>3. Food tastes</w:t>
                            </w:r>
                          </w:p>
                          <w:p w14:paraId="4CEDB762" w14:textId="77777777" w:rsidR="00597AA7" w:rsidRDefault="00597AA7" w:rsidP="00C767E7">
                            <w:pPr>
                              <w:pStyle w:val="ListParagraph"/>
                              <w:numPr>
                                <w:ilvl w:val="0"/>
                                <w:numId w:val="8"/>
                              </w:numPr>
                              <w:spacing w:after="0" w:line="240" w:lineRule="auto"/>
                              <w:rPr>
                                <w:rFonts w:eastAsia="Times New Roman"/>
                              </w:rPr>
                            </w:pPr>
                            <w:r>
                              <w:rPr>
                                <w:rFonts w:hAnsi="Calibri"/>
                                <w:color w:val="000000" w:themeColor="text1"/>
                                <w:kern w:val="24"/>
                              </w:rPr>
                              <w:t xml:space="preserve">very bad </w:t>
                            </w:r>
                          </w:p>
                          <w:p w14:paraId="56A11586" w14:textId="77777777" w:rsidR="00597AA7" w:rsidRDefault="00597AA7" w:rsidP="00C767E7">
                            <w:pPr>
                              <w:pStyle w:val="ListParagraph"/>
                              <w:numPr>
                                <w:ilvl w:val="0"/>
                                <w:numId w:val="8"/>
                              </w:numPr>
                              <w:spacing w:after="0" w:line="240" w:lineRule="auto"/>
                              <w:rPr>
                                <w:rFonts w:eastAsia="Times New Roman"/>
                              </w:rPr>
                            </w:pPr>
                            <w:r>
                              <w:rPr>
                                <w:rFonts w:hAnsi="Calibri"/>
                                <w:color w:val="000000" w:themeColor="text1"/>
                                <w:kern w:val="24"/>
                              </w:rPr>
                              <w:t xml:space="preserve">bad </w:t>
                            </w:r>
                          </w:p>
                          <w:p w14:paraId="7CC3973C" w14:textId="77777777" w:rsidR="00597AA7" w:rsidRDefault="00597AA7" w:rsidP="00C767E7">
                            <w:pPr>
                              <w:pStyle w:val="ListParagraph"/>
                              <w:numPr>
                                <w:ilvl w:val="0"/>
                                <w:numId w:val="8"/>
                              </w:numPr>
                              <w:spacing w:after="0" w:line="240" w:lineRule="auto"/>
                              <w:rPr>
                                <w:rFonts w:eastAsia="Times New Roman"/>
                              </w:rPr>
                            </w:pPr>
                            <w:r>
                              <w:rPr>
                                <w:rFonts w:hAnsi="Calibri"/>
                                <w:color w:val="000000" w:themeColor="text1"/>
                                <w:kern w:val="24"/>
                              </w:rPr>
                              <w:t xml:space="preserve">average </w:t>
                            </w:r>
                          </w:p>
                          <w:p w14:paraId="768DC5AA" w14:textId="77777777" w:rsidR="00597AA7" w:rsidRDefault="00597AA7" w:rsidP="00C767E7">
                            <w:pPr>
                              <w:pStyle w:val="ListParagraph"/>
                              <w:numPr>
                                <w:ilvl w:val="0"/>
                                <w:numId w:val="8"/>
                              </w:numPr>
                              <w:spacing w:after="0" w:line="240" w:lineRule="auto"/>
                              <w:rPr>
                                <w:rFonts w:eastAsia="Times New Roman"/>
                              </w:rPr>
                            </w:pPr>
                            <w:r>
                              <w:rPr>
                                <w:rFonts w:hAnsi="Calibri"/>
                                <w:color w:val="000000" w:themeColor="text1"/>
                                <w:kern w:val="24"/>
                              </w:rPr>
                              <w:t xml:space="preserve">good </w:t>
                            </w:r>
                          </w:p>
                          <w:p w14:paraId="37E5081D" w14:textId="0C0782B3" w:rsidR="00597AA7" w:rsidRPr="00C767E7" w:rsidRDefault="00597AA7" w:rsidP="00C767E7">
                            <w:pPr>
                              <w:pStyle w:val="ListParagraph"/>
                              <w:numPr>
                                <w:ilvl w:val="0"/>
                                <w:numId w:val="8"/>
                              </w:numPr>
                              <w:spacing w:after="0" w:line="240" w:lineRule="auto"/>
                              <w:rPr>
                                <w:rFonts w:eastAsia="Times New Roman"/>
                              </w:rPr>
                            </w:pPr>
                            <w:r>
                              <w:rPr>
                                <w:rFonts w:hAnsi="Calibri"/>
                                <w:color w:val="000000" w:themeColor="text1"/>
                                <w:kern w:val="24"/>
                              </w:rPr>
                              <w:t xml:space="preserve">very good </w:t>
                            </w:r>
                          </w:p>
                          <w:p w14:paraId="172DC620" w14:textId="77777777" w:rsidR="00597AA7" w:rsidRDefault="00597AA7" w:rsidP="00C767E7">
                            <w:pPr>
                              <w:pStyle w:val="ListParagraph"/>
                              <w:spacing w:after="0" w:line="240" w:lineRule="auto"/>
                              <w:rPr>
                                <w:rFonts w:eastAsia="Times New Roman"/>
                              </w:rPr>
                            </w:pPr>
                          </w:p>
                          <w:p w14:paraId="68751607" w14:textId="5D75716A" w:rsidR="00597AA7" w:rsidRDefault="00597AA7" w:rsidP="00C767E7">
                            <w:pPr>
                              <w:pStyle w:val="NormalWeb"/>
                              <w:spacing w:after="0"/>
                              <w:rPr>
                                <w:rFonts w:eastAsiaTheme="minorEastAsia"/>
                              </w:rPr>
                            </w:pPr>
                            <w:r>
                              <w:rPr>
                                <w:rFonts w:asciiTheme="minorHAnsi" w:hAnsi="Calibri" w:cstheme="minorBidi"/>
                                <w:color w:val="000000" w:themeColor="text1"/>
                                <w:kern w:val="24"/>
                                <w:sz w:val="22"/>
                                <w:szCs w:val="22"/>
                              </w:rPr>
                              <w:t>4. Normally I eat</w:t>
                            </w:r>
                          </w:p>
                          <w:p w14:paraId="6EDAEE0C" w14:textId="77777777" w:rsidR="00597AA7" w:rsidRDefault="00597AA7" w:rsidP="00C767E7">
                            <w:pPr>
                              <w:pStyle w:val="ListParagraph"/>
                              <w:numPr>
                                <w:ilvl w:val="0"/>
                                <w:numId w:val="9"/>
                              </w:numPr>
                              <w:spacing w:after="0" w:line="240" w:lineRule="auto"/>
                              <w:rPr>
                                <w:rFonts w:eastAsia="Times New Roman"/>
                              </w:rPr>
                            </w:pPr>
                            <w:r>
                              <w:rPr>
                                <w:rFonts w:hAnsi="Calibri"/>
                                <w:color w:val="000000" w:themeColor="text1"/>
                                <w:kern w:val="24"/>
                              </w:rPr>
                              <w:t xml:space="preserve">less than one meal a day </w:t>
                            </w:r>
                          </w:p>
                          <w:p w14:paraId="5FEB2497" w14:textId="77777777" w:rsidR="00597AA7" w:rsidRDefault="00597AA7" w:rsidP="00C767E7">
                            <w:pPr>
                              <w:pStyle w:val="ListParagraph"/>
                              <w:numPr>
                                <w:ilvl w:val="0"/>
                                <w:numId w:val="9"/>
                              </w:numPr>
                              <w:spacing w:after="0" w:line="240" w:lineRule="auto"/>
                              <w:rPr>
                                <w:rFonts w:eastAsia="Times New Roman"/>
                              </w:rPr>
                            </w:pPr>
                            <w:r>
                              <w:rPr>
                                <w:rFonts w:hAnsi="Calibri"/>
                                <w:color w:val="000000" w:themeColor="text1"/>
                                <w:kern w:val="24"/>
                              </w:rPr>
                              <w:t xml:space="preserve">one meal a day </w:t>
                            </w:r>
                          </w:p>
                          <w:p w14:paraId="5AE793CA" w14:textId="77777777" w:rsidR="00597AA7" w:rsidRDefault="00597AA7" w:rsidP="00C767E7">
                            <w:pPr>
                              <w:pStyle w:val="ListParagraph"/>
                              <w:numPr>
                                <w:ilvl w:val="0"/>
                                <w:numId w:val="9"/>
                              </w:numPr>
                              <w:spacing w:after="0" w:line="240" w:lineRule="auto"/>
                              <w:rPr>
                                <w:rFonts w:eastAsia="Times New Roman"/>
                              </w:rPr>
                            </w:pPr>
                            <w:r>
                              <w:rPr>
                                <w:rFonts w:hAnsi="Calibri"/>
                                <w:color w:val="000000" w:themeColor="text1"/>
                                <w:kern w:val="24"/>
                              </w:rPr>
                              <w:t xml:space="preserve">two meals a day </w:t>
                            </w:r>
                          </w:p>
                          <w:p w14:paraId="011D8B8C" w14:textId="77777777" w:rsidR="00597AA7" w:rsidRDefault="00597AA7" w:rsidP="00C767E7">
                            <w:pPr>
                              <w:pStyle w:val="ListParagraph"/>
                              <w:numPr>
                                <w:ilvl w:val="0"/>
                                <w:numId w:val="9"/>
                              </w:numPr>
                              <w:spacing w:after="0" w:line="240" w:lineRule="auto"/>
                              <w:rPr>
                                <w:rFonts w:eastAsia="Times New Roman"/>
                              </w:rPr>
                            </w:pPr>
                            <w:r>
                              <w:rPr>
                                <w:rFonts w:hAnsi="Calibri"/>
                                <w:color w:val="000000" w:themeColor="text1"/>
                                <w:kern w:val="24"/>
                              </w:rPr>
                              <w:t xml:space="preserve">three meals a day </w:t>
                            </w:r>
                          </w:p>
                          <w:p w14:paraId="657F2132" w14:textId="272C4C5C" w:rsidR="00597AA7" w:rsidRPr="00C767E7" w:rsidRDefault="00597AA7" w:rsidP="00C767E7">
                            <w:pPr>
                              <w:pStyle w:val="ListParagraph"/>
                              <w:numPr>
                                <w:ilvl w:val="0"/>
                                <w:numId w:val="9"/>
                              </w:numPr>
                              <w:spacing w:after="0" w:line="240" w:lineRule="auto"/>
                              <w:rPr>
                                <w:rFonts w:eastAsia="Times New Roman"/>
                              </w:rPr>
                            </w:pPr>
                            <w:r>
                              <w:rPr>
                                <w:rFonts w:hAnsi="Calibri"/>
                                <w:color w:val="000000" w:themeColor="text1"/>
                                <w:kern w:val="24"/>
                              </w:rPr>
                              <w:t>more than three meals a day</w:t>
                            </w:r>
                          </w:p>
                          <w:p w14:paraId="697A26FB" w14:textId="04C3CF53" w:rsidR="00597AA7" w:rsidRDefault="00597AA7" w:rsidP="00C767E7">
                            <w:pPr>
                              <w:spacing w:after="0" w:line="240" w:lineRule="auto"/>
                              <w:rPr>
                                <w:rFonts w:eastAsia="Times New Roman"/>
                              </w:rPr>
                            </w:pPr>
                          </w:p>
                          <w:p w14:paraId="66F55FD8" w14:textId="77777777" w:rsidR="00597AA7" w:rsidRPr="00C767E7" w:rsidRDefault="00597AA7" w:rsidP="00C767E7">
                            <w:pPr>
                              <w:spacing w:after="0" w:line="240" w:lineRule="auto"/>
                              <w:rPr>
                                <w:rFonts w:eastAsia="Times New Roman"/>
                              </w:rPr>
                            </w:pPr>
                          </w:p>
                          <w:p w14:paraId="7E6359A4" w14:textId="432464AB" w:rsidR="00597AA7" w:rsidRDefault="00597AA7" w:rsidP="00C767E7">
                            <w:pPr>
                              <w:pStyle w:val="NormalWeb"/>
                              <w:spacing w:after="0"/>
                            </w:pPr>
                            <w:r>
                              <w:rPr>
                                <w:rFonts w:asciiTheme="minorHAnsi" w:hAnsi="Calibri" w:cstheme="minorBidi"/>
                                <w:b/>
                                <w:bCs/>
                                <w:color w:val="000000" w:themeColor="text1"/>
                                <w:kern w:val="24"/>
                                <w:sz w:val="22"/>
                                <w:szCs w:val="22"/>
                              </w:rPr>
                              <w:t xml:space="preserve">Administration Instructions: </w:t>
                            </w:r>
                            <w:r>
                              <w:rPr>
                                <w:rFonts w:asciiTheme="minorHAnsi" w:hAnsi="Calibri" w:cstheme="minorBidi"/>
                                <w:color w:val="000000" w:themeColor="text1"/>
                                <w:kern w:val="24"/>
                                <w:sz w:val="22"/>
                                <w:szCs w:val="22"/>
                              </w:rPr>
                              <w:t xml:space="preserve">Ask the subject to complete the questionnaire by circling the correct answers and then tally the results based upon the following numerical scale: a=1, b=2, c=3, d=4, e=5. </w:t>
                            </w:r>
                          </w:p>
                          <w:p w14:paraId="4472EB67" w14:textId="77777777" w:rsidR="00597AA7" w:rsidRDefault="00597AA7" w:rsidP="00C767E7">
                            <w:pPr>
                              <w:pStyle w:val="NormalWeb"/>
                              <w:spacing w:after="0"/>
                            </w:pPr>
                            <w:r>
                              <w:rPr>
                                <w:rFonts w:asciiTheme="minorHAnsi" w:hAnsi="Calibri" w:cstheme="minorBidi"/>
                                <w:color w:val="000000" w:themeColor="text1"/>
                                <w:kern w:val="24"/>
                                <w:sz w:val="22"/>
                                <w:szCs w:val="22"/>
                              </w:rPr>
                              <w:t xml:space="preserve">The sum of the scores for the individual items constitutes the SNAQ score. </w:t>
                            </w:r>
                          </w:p>
                          <w:p w14:paraId="50507629" w14:textId="77777777" w:rsidR="00597AA7" w:rsidRDefault="00597AA7" w:rsidP="00C767E7">
                            <w:pPr>
                              <w:pStyle w:val="NormalWeb"/>
                              <w:spacing w:after="0"/>
                              <w:rPr>
                                <w:rFonts w:asciiTheme="minorHAnsi" w:hAnsi="Calibri" w:cstheme="minorBidi"/>
                                <w:color w:val="000000" w:themeColor="text1"/>
                                <w:kern w:val="24"/>
                                <w:sz w:val="22"/>
                                <w:szCs w:val="22"/>
                              </w:rPr>
                            </w:pPr>
                          </w:p>
                          <w:p w14:paraId="07BDADF5" w14:textId="19E1A3B5" w:rsidR="00597AA7" w:rsidRDefault="008F40C7" w:rsidP="00C767E7">
                            <w:pPr>
                              <w:pStyle w:val="NormalWeb"/>
                              <w:spacing w:after="0"/>
                            </w:pPr>
                            <w:r>
                              <w:rPr>
                                <w:rFonts w:asciiTheme="minorHAnsi" w:hAnsi="Calibri" w:cstheme="minorBidi"/>
                                <w:color w:val="000000" w:themeColor="text1"/>
                                <w:kern w:val="24"/>
                                <w:sz w:val="22"/>
                                <w:szCs w:val="22"/>
                              </w:rPr>
                              <w:t>A SNAQ score &lt;</w:t>
                            </w:r>
                            <w:r w:rsidR="00597AA7">
                              <w:rPr>
                                <w:rFonts w:asciiTheme="minorHAnsi" w:hAnsi="Calibri" w:cstheme="minorBidi"/>
                                <w:color w:val="000000" w:themeColor="text1"/>
                                <w:kern w:val="24"/>
                                <w:sz w:val="22"/>
                                <w:szCs w:val="22"/>
                              </w:rPr>
                              <w:t>14 out of 20 indicates significant risk of at least 5% weight loss within six months.</w:t>
                            </w:r>
                          </w:p>
                        </w:txbxContent>
                      </wps:txbx>
                      <wps:bodyPr wrap="square" rtlCol="0">
                        <a:noAutofit/>
                      </wps:bodyPr>
                    </wps:wsp>
                  </a:graphicData>
                </a:graphic>
              </wp:inline>
            </w:drawing>
          </mc:Choice>
          <mc:Fallback>
            <w:pict>
              <v:shapetype w14:anchorId="06A2FB8E" id="_x0000_t202" coordsize="21600,21600" o:spt="202" path="m,l,21600r21600,l21600,xe">
                <v:stroke joinstyle="miter"/>
                <v:path gradientshapeok="t" o:connecttype="rect"/>
              </v:shapetype>
              <v:shape id="TextBox 1" o:spid="_x0000_s1026" type="#_x0000_t202" style="width:489.6pt;height:52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" filled="f" strokecolor="black [3213]">
                <v:textbox>
                  <w:txbxContent>
                    <w:p w14:paraId="3B00EA6B" w14:textId="77777777" w:rsidR="00597AA7" w:rsidRDefault="00597AA7" w:rsidP="00C767E7">
                      <w:pPr>
                        <w:pStyle w:val="NormalWeb"/>
                        <w:spacing w:after="0"/>
                        <w:rPr>
                          <w:rFonts w:asciiTheme="minorHAnsi" w:hAnsi="Calibri" w:cstheme="minorBidi"/>
                          <w:b/>
                          <w:bCs/>
                          <w:color w:val="000000" w:themeColor="text1"/>
                          <w:kern w:val="24"/>
                          <w:sz w:val="22"/>
                          <w:szCs w:val="22"/>
                        </w:rPr>
                      </w:pPr>
                    </w:p>
                    <w:p w14:paraId="52F0F22B" w14:textId="55A03681" w:rsidR="00597AA7" w:rsidRPr="001045F3" w:rsidRDefault="00597AA7" w:rsidP="00C767E7">
                      <w:pPr>
                        <w:pStyle w:val="NormalWeb"/>
                        <w:spacing w:after="0"/>
                        <w:rPr>
                          <w:rFonts w:asciiTheme="minorHAnsi" w:hAnsi="Calibri" w:cstheme="minorBidi"/>
                          <w:b/>
                          <w:bCs/>
                          <w:color w:val="000000" w:themeColor="text1"/>
                          <w:kern w:val="24"/>
                          <w:sz w:val="22"/>
                          <w:szCs w:val="22"/>
                          <w:lang w:val="fr-FR"/>
                        </w:rPr>
                      </w:pPr>
                      <w:r w:rsidRPr="00924535">
                        <w:rPr>
                          <w:rFonts w:asciiTheme="minorHAnsi" w:hAnsi="Calibri" w:cstheme="minorBidi"/>
                          <w:b/>
                          <w:bCs/>
                          <w:color w:val="000000" w:themeColor="text1"/>
                          <w:kern w:val="24"/>
                          <w:sz w:val="22"/>
                          <w:szCs w:val="22"/>
                        </w:rPr>
                        <w:t>Simplified Nutritional Appetite</w:t>
                      </w:r>
                      <w:r w:rsidRPr="001045F3">
                        <w:rPr>
                          <w:rFonts w:asciiTheme="minorHAnsi" w:hAnsi="Calibri" w:cstheme="minorBidi"/>
                          <w:b/>
                          <w:bCs/>
                          <w:color w:val="000000" w:themeColor="text1"/>
                          <w:kern w:val="24"/>
                          <w:sz w:val="22"/>
                          <w:szCs w:val="22"/>
                          <w:lang w:val="fr-FR"/>
                        </w:rPr>
                        <w:t xml:space="preserve"> Questionnaire (SNAQ)</w:t>
                      </w:r>
                    </w:p>
                    <w:p w14:paraId="7E57CD72" w14:textId="77777777" w:rsidR="00597AA7" w:rsidRPr="001045F3" w:rsidRDefault="00597AA7" w:rsidP="00C767E7">
                      <w:pPr>
                        <w:pStyle w:val="NormalWeb"/>
                        <w:spacing w:after="0"/>
                        <w:rPr>
                          <w:lang w:val="fr-FR"/>
                        </w:rPr>
                      </w:pPr>
                    </w:p>
                    <w:p w14:paraId="00872FD8" w14:textId="322EE493" w:rsidR="00597AA7" w:rsidRDefault="00597AA7" w:rsidP="00C767E7">
                      <w:pPr>
                        <w:pStyle w:val="ListParagraph"/>
                        <w:numPr>
                          <w:ilvl w:val="0"/>
                          <w:numId w:val="5"/>
                        </w:numPr>
                        <w:spacing w:after="0" w:line="240" w:lineRule="auto"/>
                        <w:rPr>
                          <w:rFonts w:eastAsia="Times New Roman"/>
                        </w:rPr>
                      </w:pPr>
                      <w:r>
                        <w:rPr>
                          <w:rFonts w:hAnsi="Calibri"/>
                          <w:color w:val="000000" w:themeColor="text1"/>
                          <w:kern w:val="24"/>
                        </w:rPr>
                        <w:t>My appetite is</w:t>
                      </w:r>
                    </w:p>
                    <w:p w14:paraId="5D432B3D" w14:textId="77777777" w:rsidR="00597AA7" w:rsidRDefault="00597AA7" w:rsidP="00C767E7">
                      <w:pPr>
                        <w:pStyle w:val="ListParagraph"/>
                        <w:numPr>
                          <w:ilvl w:val="0"/>
                          <w:numId w:val="6"/>
                        </w:numPr>
                        <w:spacing w:after="0" w:line="240" w:lineRule="auto"/>
                        <w:rPr>
                          <w:rFonts w:eastAsia="Times New Roman"/>
                        </w:rPr>
                      </w:pPr>
                      <w:r>
                        <w:rPr>
                          <w:rFonts w:hAnsi="Calibri"/>
                          <w:color w:val="000000" w:themeColor="text1"/>
                          <w:kern w:val="24"/>
                        </w:rPr>
                        <w:t xml:space="preserve">very poor </w:t>
                      </w:r>
                    </w:p>
                    <w:p w14:paraId="74DE9EB9" w14:textId="77777777" w:rsidR="00597AA7" w:rsidRDefault="00597AA7" w:rsidP="00C767E7">
                      <w:pPr>
                        <w:pStyle w:val="ListParagraph"/>
                        <w:numPr>
                          <w:ilvl w:val="0"/>
                          <w:numId w:val="6"/>
                        </w:numPr>
                        <w:spacing w:after="0" w:line="240" w:lineRule="auto"/>
                        <w:rPr>
                          <w:rFonts w:eastAsia="Times New Roman"/>
                        </w:rPr>
                      </w:pPr>
                      <w:r>
                        <w:rPr>
                          <w:rFonts w:hAnsi="Calibri"/>
                          <w:color w:val="000000" w:themeColor="text1"/>
                          <w:kern w:val="24"/>
                        </w:rPr>
                        <w:t xml:space="preserve">poor </w:t>
                      </w:r>
                    </w:p>
                    <w:p w14:paraId="1B7C032A" w14:textId="77777777" w:rsidR="00597AA7" w:rsidRDefault="00597AA7" w:rsidP="00C767E7">
                      <w:pPr>
                        <w:pStyle w:val="ListParagraph"/>
                        <w:numPr>
                          <w:ilvl w:val="0"/>
                          <w:numId w:val="6"/>
                        </w:numPr>
                        <w:spacing w:after="0" w:line="240" w:lineRule="auto"/>
                        <w:rPr>
                          <w:rFonts w:eastAsia="Times New Roman"/>
                        </w:rPr>
                      </w:pPr>
                      <w:r>
                        <w:rPr>
                          <w:rFonts w:hAnsi="Calibri"/>
                          <w:color w:val="000000" w:themeColor="text1"/>
                          <w:kern w:val="24"/>
                        </w:rPr>
                        <w:t xml:space="preserve">average </w:t>
                      </w:r>
                    </w:p>
                    <w:p w14:paraId="7F9221B8" w14:textId="77777777" w:rsidR="00597AA7" w:rsidRDefault="00597AA7" w:rsidP="00C767E7">
                      <w:pPr>
                        <w:pStyle w:val="ListParagraph"/>
                        <w:numPr>
                          <w:ilvl w:val="0"/>
                          <w:numId w:val="6"/>
                        </w:numPr>
                        <w:spacing w:after="0" w:line="240" w:lineRule="auto"/>
                        <w:rPr>
                          <w:rFonts w:eastAsia="Times New Roman"/>
                        </w:rPr>
                      </w:pPr>
                      <w:r>
                        <w:rPr>
                          <w:rFonts w:hAnsi="Calibri"/>
                          <w:color w:val="000000" w:themeColor="text1"/>
                          <w:kern w:val="24"/>
                        </w:rPr>
                        <w:t xml:space="preserve">good </w:t>
                      </w:r>
                    </w:p>
                    <w:p w14:paraId="24248A47" w14:textId="612DB7BC" w:rsidR="00597AA7" w:rsidRPr="00C767E7" w:rsidRDefault="00597AA7" w:rsidP="00C767E7">
                      <w:pPr>
                        <w:pStyle w:val="ListParagraph"/>
                        <w:numPr>
                          <w:ilvl w:val="0"/>
                          <w:numId w:val="6"/>
                        </w:numPr>
                        <w:spacing w:after="0" w:line="240" w:lineRule="auto"/>
                        <w:rPr>
                          <w:rFonts w:eastAsia="Times New Roman"/>
                        </w:rPr>
                      </w:pPr>
                      <w:r>
                        <w:rPr>
                          <w:rFonts w:hAnsi="Calibri"/>
                          <w:color w:val="000000" w:themeColor="text1"/>
                          <w:kern w:val="24"/>
                        </w:rPr>
                        <w:t xml:space="preserve">very good </w:t>
                      </w:r>
                    </w:p>
                    <w:p w14:paraId="31EE99DD" w14:textId="77777777" w:rsidR="00597AA7" w:rsidRDefault="00597AA7" w:rsidP="00C767E7">
                      <w:pPr>
                        <w:pStyle w:val="ListParagraph"/>
                        <w:spacing w:after="0" w:line="240" w:lineRule="auto"/>
                        <w:rPr>
                          <w:rFonts w:eastAsia="Times New Roman"/>
                        </w:rPr>
                      </w:pPr>
                    </w:p>
                    <w:p w14:paraId="28D99824" w14:textId="6AB70186" w:rsidR="00597AA7" w:rsidRDefault="00597AA7" w:rsidP="00C767E7">
                      <w:pPr>
                        <w:pStyle w:val="NormalWeb"/>
                        <w:spacing w:after="0"/>
                        <w:rPr>
                          <w:rFonts w:eastAsiaTheme="minorEastAsia"/>
                        </w:rPr>
                      </w:pPr>
                      <w:r>
                        <w:rPr>
                          <w:rFonts w:asciiTheme="minorHAnsi" w:hAnsi="Calibri" w:cstheme="minorBidi"/>
                          <w:color w:val="000000" w:themeColor="text1"/>
                          <w:kern w:val="24"/>
                          <w:sz w:val="22"/>
                          <w:szCs w:val="22"/>
                        </w:rPr>
                        <w:t>2. When I eat</w:t>
                      </w:r>
                    </w:p>
                    <w:p w14:paraId="3EAE6875" w14:textId="77777777" w:rsidR="00597AA7" w:rsidRDefault="00597AA7" w:rsidP="00C767E7">
                      <w:pPr>
                        <w:pStyle w:val="ListParagraph"/>
                        <w:numPr>
                          <w:ilvl w:val="0"/>
                          <w:numId w:val="7"/>
                        </w:numPr>
                        <w:spacing w:after="0" w:line="240" w:lineRule="auto"/>
                        <w:rPr>
                          <w:rFonts w:eastAsia="Times New Roman"/>
                        </w:rPr>
                      </w:pPr>
                      <w:r>
                        <w:rPr>
                          <w:rFonts w:hAnsi="Calibri"/>
                          <w:color w:val="000000" w:themeColor="text1"/>
                          <w:kern w:val="24"/>
                        </w:rPr>
                        <w:t xml:space="preserve">I feel full after eating only a few mouthfuls </w:t>
                      </w:r>
                    </w:p>
                    <w:p w14:paraId="43EA2001" w14:textId="77777777" w:rsidR="00597AA7" w:rsidRDefault="00597AA7" w:rsidP="00C767E7">
                      <w:pPr>
                        <w:pStyle w:val="ListParagraph"/>
                        <w:numPr>
                          <w:ilvl w:val="0"/>
                          <w:numId w:val="7"/>
                        </w:numPr>
                        <w:spacing w:after="0" w:line="240" w:lineRule="auto"/>
                        <w:rPr>
                          <w:rFonts w:eastAsia="Times New Roman"/>
                        </w:rPr>
                      </w:pPr>
                      <w:r>
                        <w:rPr>
                          <w:rFonts w:hAnsi="Calibri"/>
                          <w:color w:val="000000" w:themeColor="text1"/>
                          <w:kern w:val="24"/>
                        </w:rPr>
                        <w:t xml:space="preserve">I feel full after eating about a third of a meal </w:t>
                      </w:r>
                    </w:p>
                    <w:p w14:paraId="07DA957E" w14:textId="77777777" w:rsidR="00597AA7" w:rsidRDefault="00597AA7" w:rsidP="00C767E7">
                      <w:pPr>
                        <w:pStyle w:val="ListParagraph"/>
                        <w:numPr>
                          <w:ilvl w:val="0"/>
                          <w:numId w:val="7"/>
                        </w:numPr>
                        <w:spacing w:after="0" w:line="240" w:lineRule="auto"/>
                        <w:rPr>
                          <w:rFonts w:eastAsia="Times New Roman"/>
                        </w:rPr>
                      </w:pPr>
                      <w:r>
                        <w:rPr>
                          <w:rFonts w:hAnsi="Calibri"/>
                          <w:color w:val="000000" w:themeColor="text1"/>
                          <w:kern w:val="24"/>
                        </w:rPr>
                        <w:t xml:space="preserve">I feel full after eating over half a meal </w:t>
                      </w:r>
                    </w:p>
                    <w:p w14:paraId="67A5AF0E" w14:textId="77777777" w:rsidR="00597AA7" w:rsidRDefault="00597AA7" w:rsidP="00C767E7">
                      <w:pPr>
                        <w:pStyle w:val="ListParagraph"/>
                        <w:numPr>
                          <w:ilvl w:val="0"/>
                          <w:numId w:val="7"/>
                        </w:numPr>
                        <w:spacing w:after="0" w:line="240" w:lineRule="auto"/>
                        <w:rPr>
                          <w:rFonts w:eastAsia="Times New Roman"/>
                        </w:rPr>
                      </w:pPr>
                      <w:r>
                        <w:rPr>
                          <w:rFonts w:hAnsi="Calibri"/>
                          <w:color w:val="000000" w:themeColor="text1"/>
                          <w:kern w:val="24"/>
                        </w:rPr>
                        <w:t xml:space="preserve">I feel full after eating most of the meal </w:t>
                      </w:r>
                    </w:p>
                    <w:p w14:paraId="5A399356" w14:textId="39193C0F" w:rsidR="00597AA7" w:rsidRPr="00C767E7" w:rsidRDefault="00597AA7" w:rsidP="00C767E7">
                      <w:pPr>
                        <w:pStyle w:val="ListParagraph"/>
                        <w:numPr>
                          <w:ilvl w:val="0"/>
                          <w:numId w:val="7"/>
                        </w:numPr>
                        <w:spacing w:after="0" w:line="240" w:lineRule="auto"/>
                        <w:rPr>
                          <w:rFonts w:eastAsia="Times New Roman"/>
                        </w:rPr>
                      </w:pPr>
                      <w:r>
                        <w:rPr>
                          <w:rFonts w:hAnsi="Calibri"/>
                          <w:color w:val="000000" w:themeColor="text1"/>
                          <w:kern w:val="24"/>
                        </w:rPr>
                        <w:t xml:space="preserve">I hardly ever feel full </w:t>
                      </w:r>
                    </w:p>
                    <w:p w14:paraId="1821DB7A" w14:textId="77777777" w:rsidR="00597AA7" w:rsidRDefault="00597AA7" w:rsidP="00C767E7">
                      <w:pPr>
                        <w:pStyle w:val="ListParagraph"/>
                        <w:spacing w:after="0" w:line="240" w:lineRule="auto"/>
                        <w:rPr>
                          <w:rFonts w:eastAsia="Times New Roman"/>
                        </w:rPr>
                      </w:pPr>
                    </w:p>
                    <w:p w14:paraId="6DD62F9E" w14:textId="06B4F8D4" w:rsidR="00597AA7" w:rsidRDefault="00597AA7" w:rsidP="00C767E7">
                      <w:pPr>
                        <w:pStyle w:val="NormalWeb"/>
                        <w:spacing w:after="0"/>
                        <w:rPr>
                          <w:rFonts w:eastAsiaTheme="minorEastAsia"/>
                        </w:rPr>
                      </w:pPr>
                      <w:r>
                        <w:rPr>
                          <w:rFonts w:asciiTheme="minorHAnsi" w:hAnsi="Calibri" w:cstheme="minorBidi"/>
                          <w:color w:val="000000" w:themeColor="text1"/>
                          <w:kern w:val="24"/>
                          <w:sz w:val="22"/>
                          <w:szCs w:val="22"/>
                        </w:rPr>
                        <w:t>3. Food tastes</w:t>
                      </w:r>
                    </w:p>
                    <w:p w14:paraId="4CEDB762" w14:textId="77777777" w:rsidR="00597AA7" w:rsidRDefault="00597AA7" w:rsidP="00C767E7">
                      <w:pPr>
                        <w:pStyle w:val="ListParagraph"/>
                        <w:numPr>
                          <w:ilvl w:val="0"/>
                          <w:numId w:val="8"/>
                        </w:numPr>
                        <w:spacing w:after="0" w:line="240" w:lineRule="auto"/>
                        <w:rPr>
                          <w:rFonts w:eastAsia="Times New Roman"/>
                        </w:rPr>
                      </w:pPr>
                      <w:r>
                        <w:rPr>
                          <w:rFonts w:hAnsi="Calibri"/>
                          <w:color w:val="000000" w:themeColor="text1"/>
                          <w:kern w:val="24"/>
                        </w:rPr>
                        <w:t xml:space="preserve">very bad </w:t>
                      </w:r>
                    </w:p>
                    <w:p w14:paraId="56A11586" w14:textId="77777777" w:rsidR="00597AA7" w:rsidRDefault="00597AA7" w:rsidP="00C767E7">
                      <w:pPr>
                        <w:pStyle w:val="ListParagraph"/>
                        <w:numPr>
                          <w:ilvl w:val="0"/>
                          <w:numId w:val="8"/>
                        </w:numPr>
                        <w:spacing w:after="0" w:line="240" w:lineRule="auto"/>
                        <w:rPr>
                          <w:rFonts w:eastAsia="Times New Roman"/>
                        </w:rPr>
                      </w:pPr>
                      <w:r>
                        <w:rPr>
                          <w:rFonts w:hAnsi="Calibri"/>
                          <w:color w:val="000000" w:themeColor="text1"/>
                          <w:kern w:val="24"/>
                        </w:rPr>
                        <w:t xml:space="preserve">bad </w:t>
                      </w:r>
                    </w:p>
                    <w:p w14:paraId="7CC3973C" w14:textId="77777777" w:rsidR="00597AA7" w:rsidRDefault="00597AA7" w:rsidP="00C767E7">
                      <w:pPr>
                        <w:pStyle w:val="ListParagraph"/>
                        <w:numPr>
                          <w:ilvl w:val="0"/>
                          <w:numId w:val="8"/>
                        </w:numPr>
                        <w:spacing w:after="0" w:line="240" w:lineRule="auto"/>
                        <w:rPr>
                          <w:rFonts w:eastAsia="Times New Roman"/>
                        </w:rPr>
                      </w:pPr>
                      <w:r>
                        <w:rPr>
                          <w:rFonts w:hAnsi="Calibri"/>
                          <w:color w:val="000000" w:themeColor="text1"/>
                          <w:kern w:val="24"/>
                        </w:rPr>
                        <w:t xml:space="preserve">average </w:t>
                      </w:r>
                    </w:p>
                    <w:p w14:paraId="768DC5AA" w14:textId="77777777" w:rsidR="00597AA7" w:rsidRDefault="00597AA7" w:rsidP="00C767E7">
                      <w:pPr>
                        <w:pStyle w:val="ListParagraph"/>
                        <w:numPr>
                          <w:ilvl w:val="0"/>
                          <w:numId w:val="8"/>
                        </w:numPr>
                        <w:spacing w:after="0" w:line="240" w:lineRule="auto"/>
                        <w:rPr>
                          <w:rFonts w:eastAsia="Times New Roman"/>
                        </w:rPr>
                      </w:pPr>
                      <w:r>
                        <w:rPr>
                          <w:rFonts w:hAnsi="Calibri"/>
                          <w:color w:val="000000" w:themeColor="text1"/>
                          <w:kern w:val="24"/>
                        </w:rPr>
                        <w:t xml:space="preserve">good </w:t>
                      </w:r>
                    </w:p>
                    <w:p w14:paraId="37E5081D" w14:textId="0C0782B3" w:rsidR="00597AA7" w:rsidRPr="00C767E7" w:rsidRDefault="00597AA7" w:rsidP="00C767E7">
                      <w:pPr>
                        <w:pStyle w:val="ListParagraph"/>
                        <w:numPr>
                          <w:ilvl w:val="0"/>
                          <w:numId w:val="8"/>
                        </w:numPr>
                        <w:spacing w:after="0" w:line="240" w:lineRule="auto"/>
                        <w:rPr>
                          <w:rFonts w:eastAsia="Times New Roman"/>
                        </w:rPr>
                      </w:pPr>
                      <w:r>
                        <w:rPr>
                          <w:rFonts w:hAnsi="Calibri"/>
                          <w:color w:val="000000" w:themeColor="text1"/>
                          <w:kern w:val="24"/>
                        </w:rPr>
                        <w:t xml:space="preserve">very good </w:t>
                      </w:r>
                    </w:p>
                    <w:p w14:paraId="172DC620" w14:textId="77777777" w:rsidR="00597AA7" w:rsidRDefault="00597AA7" w:rsidP="00C767E7">
                      <w:pPr>
                        <w:pStyle w:val="ListParagraph"/>
                        <w:spacing w:after="0" w:line="240" w:lineRule="auto"/>
                        <w:rPr>
                          <w:rFonts w:eastAsia="Times New Roman"/>
                        </w:rPr>
                      </w:pPr>
                    </w:p>
                    <w:p w14:paraId="68751607" w14:textId="5D75716A" w:rsidR="00597AA7" w:rsidRDefault="00597AA7" w:rsidP="00C767E7">
                      <w:pPr>
                        <w:pStyle w:val="NormalWeb"/>
                        <w:spacing w:after="0"/>
                        <w:rPr>
                          <w:rFonts w:eastAsiaTheme="minorEastAsia"/>
                        </w:rPr>
                      </w:pPr>
                      <w:r>
                        <w:rPr>
                          <w:rFonts w:asciiTheme="minorHAnsi" w:hAnsi="Calibri" w:cstheme="minorBidi"/>
                          <w:color w:val="000000" w:themeColor="text1"/>
                          <w:kern w:val="24"/>
                          <w:sz w:val="22"/>
                          <w:szCs w:val="22"/>
                        </w:rPr>
                        <w:t>4. Normally I eat</w:t>
                      </w:r>
                    </w:p>
                    <w:p w14:paraId="6EDAEE0C" w14:textId="77777777" w:rsidR="00597AA7" w:rsidRDefault="00597AA7" w:rsidP="00C767E7">
                      <w:pPr>
                        <w:pStyle w:val="ListParagraph"/>
                        <w:numPr>
                          <w:ilvl w:val="0"/>
                          <w:numId w:val="9"/>
                        </w:numPr>
                        <w:spacing w:after="0" w:line="240" w:lineRule="auto"/>
                        <w:rPr>
                          <w:rFonts w:eastAsia="Times New Roman"/>
                        </w:rPr>
                      </w:pPr>
                      <w:r>
                        <w:rPr>
                          <w:rFonts w:hAnsi="Calibri"/>
                          <w:color w:val="000000" w:themeColor="text1"/>
                          <w:kern w:val="24"/>
                        </w:rPr>
                        <w:t xml:space="preserve">less than one meal a day </w:t>
                      </w:r>
                    </w:p>
                    <w:p w14:paraId="5FEB2497" w14:textId="77777777" w:rsidR="00597AA7" w:rsidRDefault="00597AA7" w:rsidP="00C767E7">
                      <w:pPr>
                        <w:pStyle w:val="ListParagraph"/>
                        <w:numPr>
                          <w:ilvl w:val="0"/>
                          <w:numId w:val="9"/>
                        </w:numPr>
                        <w:spacing w:after="0" w:line="240" w:lineRule="auto"/>
                        <w:rPr>
                          <w:rFonts w:eastAsia="Times New Roman"/>
                        </w:rPr>
                      </w:pPr>
                      <w:r>
                        <w:rPr>
                          <w:rFonts w:hAnsi="Calibri"/>
                          <w:color w:val="000000" w:themeColor="text1"/>
                          <w:kern w:val="24"/>
                        </w:rPr>
                        <w:t xml:space="preserve">one meal a day </w:t>
                      </w:r>
                    </w:p>
                    <w:p w14:paraId="5AE793CA" w14:textId="77777777" w:rsidR="00597AA7" w:rsidRDefault="00597AA7" w:rsidP="00C767E7">
                      <w:pPr>
                        <w:pStyle w:val="ListParagraph"/>
                        <w:numPr>
                          <w:ilvl w:val="0"/>
                          <w:numId w:val="9"/>
                        </w:numPr>
                        <w:spacing w:after="0" w:line="240" w:lineRule="auto"/>
                        <w:rPr>
                          <w:rFonts w:eastAsia="Times New Roman"/>
                        </w:rPr>
                      </w:pPr>
                      <w:r>
                        <w:rPr>
                          <w:rFonts w:hAnsi="Calibri"/>
                          <w:color w:val="000000" w:themeColor="text1"/>
                          <w:kern w:val="24"/>
                        </w:rPr>
                        <w:t xml:space="preserve">two meals a day </w:t>
                      </w:r>
                    </w:p>
                    <w:p w14:paraId="011D8B8C" w14:textId="77777777" w:rsidR="00597AA7" w:rsidRDefault="00597AA7" w:rsidP="00C767E7">
                      <w:pPr>
                        <w:pStyle w:val="ListParagraph"/>
                        <w:numPr>
                          <w:ilvl w:val="0"/>
                          <w:numId w:val="9"/>
                        </w:numPr>
                        <w:spacing w:after="0" w:line="240" w:lineRule="auto"/>
                        <w:rPr>
                          <w:rFonts w:eastAsia="Times New Roman"/>
                        </w:rPr>
                      </w:pPr>
                      <w:r>
                        <w:rPr>
                          <w:rFonts w:hAnsi="Calibri"/>
                          <w:color w:val="000000" w:themeColor="text1"/>
                          <w:kern w:val="24"/>
                        </w:rPr>
                        <w:t xml:space="preserve">three meals a day </w:t>
                      </w:r>
                    </w:p>
                    <w:p w14:paraId="657F2132" w14:textId="272C4C5C" w:rsidR="00597AA7" w:rsidRPr="00C767E7" w:rsidRDefault="00597AA7" w:rsidP="00C767E7">
                      <w:pPr>
                        <w:pStyle w:val="ListParagraph"/>
                        <w:numPr>
                          <w:ilvl w:val="0"/>
                          <w:numId w:val="9"/>
                        </w:numPr>
                        <w:spacing w:after="0" w:line="240" w:lineRule="auto"/>
                        <w:rPr>
                          <w:rFonts w:eastAsia="Times New Roman"/>
                        </w:rPr>
                      </w:pPr>
                      <w:r>
                        <w:rPr>
                          <w:rFonts w:hAnsi="Calibri"/>
                          <w:color w:val="000000" w:themeColor="text1"/>
                          <w:kern w:val="24"/>
                        </w:rPr>
                        <w:t>more than three meals a day</w:t>
                      </w:r>
                    </w:p>
                    <w:p w14:paraId="697A26FB" w14:textId="04C3CF53" w:rsidR="00597AA7" w:rsidRDefault="00597AA7" w:rsidP="00C767E7">
                      <w:pPr>
                        <w:spacing w:after="0" w:line="240" w:lineRule="auto"/>
                        <w:rPr>
                          <w:rFonts w:eastAsia="Times New Roman"/>
                        </w:rPr>
                      </w:pPr>
                    </w:p>
                    <w:p w14:paraId="66F55FD8" w14:textId="77777777" w:rsidR="00597AA7" w:rsidRPr="00C767E7" w:rsidRDefault="00597AA7" w:rsidP="00C767E7">
                      <w:pPr>
                        <w:spacing w:after="0" w:line="240" w:lineRule="auto"/>
                        <w:rPr>
                          <w:rFonts w:eastAsia="Times New Roman"/>
                        </w:rPr>
                      </w:pPr>
                    </w:p>
                    <w:p w14:paraId="7E6359A4" w14:textId="432464AB" w:rsidR="00597AA7" w:rsidRDefault="00597AA7" w:rsidP="00C767E7">
                      <w:pPr>
                        <w:pStyle w:val="NormalWeb"/>
                        <w:spacing w:after="0"/>
                      </w:pPr>
                      <w:r>
                        <w:rPr>
                          <w:rFonts w:asciiTheme="minorHAnsi" w:hAnsi="Calibri" w:cstheme="minorBidi"/>
                          <w:b/>
                          <w:bCs/>
                          <w:color w:val="000000" w:themeColor="text1"/>
                          <w:kern w:val="24"/>
                          <w:sz w:val="22"/>
                          <w:szCs w:val="22"/>
                        </w:rPr>
                        <w:t xml:space="preserve">Administration Instructions: </w:t>
                      </w:r>
                      <w:r>
                        <w:rPr>
                          <w:rFonts w:asciiTheme="minorHAnsi" w:hAnsi="Calibri" w:cstheme="minorBidi"/>
                          <w:color w:val="000000" w:themeColor="text1"/>
                          <w:kern w:val="24"/>
                          <w:sz w:val="22"/>
                          <w:szCs w:val="22"/>
                        </w:rPr>
                        <w:t xml:space="preserve">Ask the subject to complete the questionnaire by circling the correct answers and then tally the results based upon the following numerical scale: a=1, b=2, c=3, d=4, e=5. </w:t>
                      </w:r>
                    </w:p>
                    <w:p w14:paraId="4472EB67" w14:textId="77777777" w:rsidR="00597AA7" w:rsidRDefault="00597AA7" w:rsidP="00C767E7">
                      <w:pPr>
                        <w:pStyle w:val="NormalWeb"/>
                        <w:spacing w:after="0"/>
                      </w:pPr>
                      <w:r>
                        <w:rPr>
                          <w:rFonts w:asciiTheme="minorHAnsi" w:hAnsi="Calibri" w:cstheme="minorBidi"/>
                          <w:color w:val="000000" w:themeColor="text1"/>
                          <w:kern w:val="24"/>
                          <w:sz w:val="22"/>
                          <w:szCs w:val="22"/>
                        </w:rPr>
                        <w:t xml:space="preserve">The sum of the scores for the individual items constitutes the SNAQ score. </w:t>
                      </w:r>
                    </w:p>
                    <w:p w14:paraId="50507629" w14:textId="77777777" w:rsidR="00597AA7" w:rsidRDefault="00597AA7" w:rsidP="00C767E7">
                      <w:pPr>
                        <w:pStyle w:val="NormalWeb"/>
                        <w:spacing w:after="0"/>
                        <w:rPr>
                          <w:rFonts w:asciiTheme="minorHAnsi" w:hAnsi="Calibri" w:cstheme="minorBidi"/>
                          <w:color w:val="000000" w:themeColor="text1"/>
                          <w:kern w:val="24"/>
                          <w:sz w:val="22"/>
                          <w:szCs w:val="22"/>
                        </w:rPr>
                      </w:pPr>
                    </w:p>
                    <w:p w14:paraId="07BDADF5" w14:textId="19E1A3B5" w:rsidR="00597AA7" w:rsidRDefault="008F40C7" w:rsidP="00C767E7">
                      <w:pPr>
                        <w:pStyle w:val="NormalWeb"/>
                        <w:spacing w:after="0"/>
                      </w:pPr>
                      <w:r>
                        <w:rPr>
                          <w:rFonts w:asciiTheme="minorHAnsi" w:hAnsi="Calibri" w:cstheme="minorBidi"/>
                          <w:color w:val="000000" w:themeColor="text1"/>
                          <w:kern w:val="24"/>
                          <w:sz w:val="22"/>
                          <w:szCs w:val="22"/>
                        </w:rPr>
                        <w:t>A SNAQ score &lt;</w:t>
                      </w:r>
                      <w:r w:rsidR="00597AA7">
                        <w:rPr>
                          <w:rFonts w:asciiTheme="minorHAnsi" w:hAnsi="Calibri" w:cstheme="minorBidi"/>
                          <w:color w:val="000000" w:themeColor="text1"/>
                          <w:kern w:val="24"/>
                          <w:sz w:val="22"/>
                          <w:szCs w:val="22"/>
                        </w:rPr>
                        <w:t>14 out of 20 indicates significant risk of at least 5% weight loss within six months.</w:t>
                      </w:r>
                    </w:p>
                  </w:txbxContent>
                </v:textbox>
                <w10:anchorlock/>
              </v:shape>
            </w:pict>
          </mc:Fallback>
        </mc:AlternateContent>
      </w:r>
    </w:p>
    <w:p w14:paraId="6692742D" w14:textId="249DAA08" w:rsidR="00C767E7" w:rsidRDefault="00C767E7" w:rsidP="00C767E7">
      <w:r>
        <w:rPr>
          <w:b/>
        </w:rPr>
        <w:t>Figure 3</w:t>
      </w:r>
      <w:r w:rsidRPr="00E91394">
        <w:rPr>
          <w:b/>
        </w:rPr>
        <w:t>: The Simplified Nutritio</w:t>
      </w:r>
      <w:r w:rsidR="00E91394">
        <w:rPr>
          <w:b/>
        </w:rPr>
        <w:t>nal Appetite Questionnaire (SNAQ)</w:t>
      </w:r>
      <w:r w:rsidR="007269C6">
        <w:t>; from</w:t>
      </w:r>
      <w:r>
        <w:t xml:space="preserve"> Wilson et al </w:t>
      </w:r>
      <w:r>
        <w:fldChar w:fldCharType="begin">
          <w:fldData xml:space="preserve">PEVuZE5vdGU+PENpdGU+PEF1dGhvcj5XaWxzb248L0F1dGhvcj48WWVhcj4yMDA1PC9ZZWFyPjxS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</w:fldData>
        </w:fldChar>
      </w:r>
      <w:r w:rsidR="00331E1E">
        <w:instrText xml:space="preserve"> ADDIN EN.CITE </w:instrText>
      </w:r>
      <w:r w:rsidR="00331E1E">
        <w:fldChar w:fldCharType="begin">
          <w:fldData xml:space="preserve">PEVuZE5vdGU+PENpdGU+PEF1dGhvcj5XaWxzb248L0F1dGhvcj48WWVhcj4yMDA1PC9ZZWFyPjxS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</w:fldData>
        </w:fldChar>
      </w:r>
      <w:r w:rsidR="00331E1E">
        <w:instrText xml:space="preserve"> ADDIN EN.CITE.DATA </w:instrText>
      </w:r>
      <w:r w:rsidR="00331E1E">
        <w:fldChar w:fldCharType="end"/>
      </w:r>
      <w:r>
        <w:fldChar w:fldCharType="separate"/>
      </w:r>
      <w:r w:rsidR="005F4D16">
        <w:rPr>
          <w:noProof/>
        </w:rPr>
        <w:t>[8]</w:t>
      </w:r>
      <w:r>
        <w:fldChar w:fldCharType="end"/>
      </w:r>
      <w:r>
        <w:t>.</w:t>
      </w:r>
    </w:p>
    <w:p w14:paraId="3FA49E06" w14:textId="11619F11" w:rsidR="00640C01" w:rsidRDefault="00C767E7">
      <w:r>
        <w:rPr>
          <w:noProof/>
          <w:lang w:eastAsia="en-GB"/>
        </w:rPr>
        <mc:AlternateContent>
          <mc:Choice Requires="wps">
            <w:drawing>
              <wp:anchor distT="0" distB="0" distL="114300" distR="114300" simplePos="0" relativeHeight="251659264" behindDoc="0" locked="0" layoutInCell="1" allowOverlap="1" wp14:anchorId="1BF52667" wp14:editId="04B41B3F">
                <wp:simplePos x="0" y="0"/>
                <wp:positionH relativeFrom="column">
                  <wp:posOffset>38100</wp:posOffset>
                </wp:positionH>
                <wp:positionV relativeFrom="paragraph">
                  <wp:posOffset>5424170</wp:posOffset>
                </wp:positionV>
                <wp:extent cx="5483750" cy="0"/>
                <wp:effectExtent l="0" t="0" r="22225" b="19050"/>
                <wp:wrapNone/>
                <wp:docPr id="7" name="Straight Connector 7"/>
                <wp:cNvGraphicFramePr/>
                <a:graphic xmlns:a="http://schemas.openxmlformats.org/drawingml/2006/main">
                  <a:graphicData uri="http://schemas.microsoft.com/office/word/2010/wordprocessingShape">
                    <wps:wsp>
                      <wps:cNvCnPr/>
                      <wps:spPr>
                        <a:xfrm flipV="1">
                          <a:off x="0" y="0"/>
                          <a:ext cx="5483750" cy="0"/>
                        </a:xfrm>
                        <a:prstGeom prst="line">
                          <a:avLst/>
                        </a:prstGeom>
                        <a:noFill/>
                        <a:ln w="12700" cap="flat" cmpd="sng" algn="ctr">
                          <a:solidFill>
                            <a:sysClr val="windowText" lastClr="000000"/>
                          </a:solidFill>
                          <a:prstDash val="solid"/>
                          <a:miter lim="800000"/>
                        </a:ln>
                        <a:effectLst/>
                      </wps:spPr>
                      <wps:bodyPr/>
                    </wps:wsp>
                  </a:graphicData>
                </a:graphic>
                <wp14:sizeRelV relativeFrom="margin">
                  <wp14:pctHeight>0</wp14:pctHeight>
                </wp14:sizeRelV>
              </wp:anchor>
            </w:drawing>
          </mc:Choice>
          <mc:Fallback>
            <w:pict>
              <v:line w14:anchorId="0E76F154" id="Straight Connector 7" o:spid="_x0000_s1026" style="position:absolute;flip:y;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pt,427.1pt" to="434.8pt,42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" strokecolor="windowText" strokeweight="1pt">
                <v:stroke joinstyle="miter"/>
              </v:line>
            </w:pict>
          </mc:Fallback>
        </mc:AlternateContent>
      </w:r>
      <w:r w:rsidR="00640C01" w:rsidRPr="00FA1A12">
        <w:br w:type="page"/>
      </w:r>
    </w:p>
    <w:p w14:paraId="294F2379" w14:textId="0FD60FFD" w:rsidR="00640C01" w:rsidRPr="00FA1A12" w:rsidRDefault="00640C01" w:rsidP="00B4195E">
      <w:pPr>
        <w:pStyle w:val="Heading2"/>
      </w:pPr>
      <w:r w:rsidRPr="00FA1A12">
        <w:lastRenderedPageBreak/>
        <w:t>References</w:t>
      </w:r>
      <w:r w:rsidR="00081920">
        <w:t xml:space="preserve"> </w:t>
      </w:r>
    </w:p>
    <w:p w14:paraId="6BB06236" w14:textId="77777777" w:rsidR="00E040E2" w:rsidRPr="00E040E2" w:rsidRDefault="00640C01" w:rsidP="00E040E2">
      <w:pPr>
        <w:pStyle w:val="EndNoteBibliography"/>
        <w:spacing w:after="0"/>
        <w:ind w:left="0" w:firstLine="0"/>
      </w:pPr>
      <w:r w:rsidRPr="00FA1A12">
        <w:rPr>
          <w:noProof w:val="0"/>
          <w:lang w:val="en-GB"/>
        </w:rPr>
        <w:fldChar w:fldCharType="begin"/>
      </w:r>
      <w:r w:rsidRPr="00FA1A12">
        <w:rPr>
          <w:noProof w:val="0"/>
          <w:lang w:val="en-GB"/>
        </w:rPr>
        <w:instrText xml:space="preserve"> ADDIN EN.REFLIST </w:instrText>
      </w:r>
      <w:r w:rsidRPr="00FA1A12">
        <w:rPr>
          <w:noProof w:val="0"/>
          <w:lang w:val="en-GB"/>
        </w:rPr>
        <w:fldChar w:fldCharType="separate"/>
      </w:r>
      <w:r w:rsidR="00E040E2" w:rsidRPr="00E040E2">
        <w:t>1.</w:t>
      </w:r>
      <w:r w:rsidR="00E040E2" w:rsidRPr="00E040E2">
        <w:tab/>
        <w:t>Mattes RD, Hollis J, Hayes D, Stunkard AJ. Appetite: Measurement and Manipulation Misgivings. Journal of the Academy of Nutrition and Dietetics. 2005;105(5):87-97.</w:t>
      </w:r>
    </w:p>
    <w:p w14:paraId="529DCC87" w14:textId="77777777" w:rsidR="00E040E2" w:rsidRPr="00E040E2" w:rsidRDefault="00E040E2" w:rsidP="00E040E2">
      <w:pPr>
        <w:pStyle w:val="EndNoteBibliography"/>
        <w:spacing w:after="0"/>
        <w:ind w:left="0" w:firstLine="0"/>
      </w:pPr>
      <w:r w:rsidRPr="00E040E2">
        <w:t>2.</w:t>
      </w:r>
      <w:r w:rsidRPr="00E040E2">
        <w:tab/>
        <w:t>Giezenaar C, Chapman I, Luscombe-Marsh N, Feinle-Bisset C, Horowitz M, Soenen S. Ageing Is Associated with Decreases in Appetite and Energy Intake--A Meta-Analysis in Healthy Adults. Nutrients. 2016 Jan;8(1).</w:t>
      </w:r>
    </w:p>
    <w:p w14:paraId="6F982C30" w14:textId="77777777" w:rsidR="00E040E2" w:rsidRPr="00E040E2" w:rsidRDefault="00E040E2" w:rsidP="00E040E2">
      <w:pPr>
        <w:pStyle w:val="EndNoteBibliography"/>
        <w:spacing w:after="0"/>
        <w:ind w:left="0" w:firstLine="0"/>
      </w:pPr>
      <w:r w:rsidRPr="00E040E2">
        <w:t>3.</w:t>
      </w:r>
      <w:r w:rsidRPr="00E040E2">
        <w:tab/>
        <w:t>Morley JE, Silver AJ. Anorexia in the Elderly. Neurobiology of Aging. 1988 Jan-Feb;9(1):9-16.</w:t>
      </w:r>
    </w:p>
    <w:p w14:paraId="5C9541A7" w14:textId="77777777" w:rsidR="00E040E2" w:rsidRPr="00E040E2" w:rsidRDefault="00E040E2" w:rsidP="00E040E2">
      <w:pPr>
        <w:pStyle w:val="EndNoteBibliography"/>
        <w:spacing w:after="0"/>
        <w:ind w:left="0" w:firstLine="0"/>
      </w:pPr>
      <w:r w:rsidRPr="00E040E2">
        <w:t>4.</w:t>
      </w:r>
      <w:r w:rsidRPr="00E040E2">
        <w:tab/>
        <w:t>Pilgrim AL, Baylis D, Jameson KA, Cooper C, Sayer AA, Robinson SM, et al. Measuring Appetite with the Simplified Nutritional Appetite Questionnaire Identifies Hospitalised Older People at Risk of Worse Health Outcomes. Journal of Nutrition Health and Aging. 2016 Jan;20(1):3-7.</w:t>
      </w:r>
    </w:p>
    <w:p w14:paraId="5235ECB2" w14:textId="77777777" w:rsidR="00E040E2" w:rsidRPr="00E040E2" w:rsidRDefault="00E040E2" w:rsidP="00E040E2">
      <w:pPr>
        <w:pStyle w:val="EndNoteBibliography"/>
        <w:spacing w:after="0"/>
        <w:ind w:left="0" w:firstLine="0"/>
      </w:pPr>
      <w:r w:rsidRPr="00E040E2">
        <w:t>5.</w:t>
      </w:r>
      <w:r w:rsidRPr="00E040E2">
        <w:tab/>
        <w:t>van der Meij BS, Wijnhoven HAH, Lee JS, Houston DK, Hue T, Harris TB, et al. Poor Appetite and Dietary Intake in Community-Dwelling Older Adults. Journal of the American Geriatrics Society. 2017 Oct;65(10):2190-7.</w:t>
      </w:r>
    </w:p>
    <w:p w14:paraId="007E93C3" w14:textId="77777777" w:rsidR="00E040E2" w:rsidRPr="00E040E2" w:rsidRDefault="00E040E2" w:rsidP="00E040E2">
      <w:pPr>
        <w:pStyle w:val="EndNoteBibliography"/>
        <w:spacing w:after="0"/>
        <w:ind w:left="0" w:firstLine="0"/>
      </w:pPr>
      <w:r w:rsidRPr="00E040E2">
        <w:t>6.</w:t>
      </w:r>
      <w:r w:rsidRPr="00E040E2">
        <w:tab/>
        <w:t>Donini LM, Dominguez LJ, Barbagallo M, Savina C, Castellaneta E, Cucinotta D, et al. Senile Anorexia in Different Geriatric Settings in Italy. Journal of Nutrition, Health &amp; Aging. 2011 Nov;15(9):775-81.</w:t>
      </w:r>
    </w:p>
    <w:p w14:paraId="79C6C7E2" w14:textId="77777777" w:rsidR="00E040E2" w:rsidRPr="00E040E2" w:rsidRDefault="00E040E2" w:rsidP="00E040E2">
      <w:pPr>
        <w:pStyle w:val="EndNoteBibliography"/>
        <w:spacing w:after="0"/>
        <w:ind w:left="0" w:firstLine="0"/>
      </w:pPr>
      <w:r w:rsidRPr="00E040E2">
        <w:t>7.</w:t>
      </w:r>
      <w:r w:rsidRPr="00E040E2">
        <w:tab/>
        <w:t>Landi F, Liperoti R, Russo A, Giovannini S, Tosato M, Barillaro C, et al. Association of Anorexia with Sarcopenia in a Community-Dwelling Elderly Population: Results From the ilSIRENTE Study. European Journal of Nutrition. 2013;52(3):1261-8.</w:t>
      </w:r>
    </w:p>
    <w:p w14:paraId="732C0918" w14:textId="77777777" w:rsidR="00E040E2" w:rsidRPr="00E040E2" w:rsidRDefault="00E040E2" w:rsidP="00E040E2">
      <w:pPr>
        <w:pStyle w:val="EndNoteBibliography"/>
        <w:spacing w:after="0"/>
        <w:ind w:left="0" w:firstLine="0"/>
      </w:pPr>
      <w:r w:rsidRPr="00E040E2">
        <w:t>8.</w:t>
      </w:r>
      <w:r w:rsidRPr="00E040E2">
        <w:tab/>
        <w:t>Wilson MM, Thomas DR, Rubenstein LZ, Chibnall JT, Anderson S, Baxi A, et al. Appetite Assessment: Simple Appetite Questionnaire Predicts Weight Loss in Community-Dwelling Adults and Nursing Home Residents. American Journal of Clinical Nutrition. 2005 Nov;82(5):1074-81.</w:t>
      </w:r>
    </w:p>
    <w:p w14:paraId="18F01EFE" w14:textId="77777777" w:rsidR="00E040E2" w:rsidRPr="00E040E2" w:rsidRDefault="00E040E2" w:rsidP="00E040E2">
      <w:pPr>
        <w:pStyle w:val="EndNoteBibliography"/>
        <w:spacing w:after="0"/>
        <w:ind w:left="0" w:firstLine="0"/>
      </w:pPr>
      <w:r w:rsidRPr="00E040E2">
        <w:t>9.</w:t>
      </w:r>
      <w:r w:rsidRPr="00E040E2">
        <w:tab/>
        <w:t>Malafarina V, Uriz-Otano F, Gil-Guerrero L, Iniesta R. The Anorexia of Ageing: Physiopathology, Prevalence, Associated Comorbidity and Mortality. A Systematic Review. Maturitas. 2013 Apr;74(4):293-302.</w:t>
      </w:r>
    </w:p>
    <w:p w14:paraId="59360ECC" w14:textId="77777777" w:rsidR="00E040E2" w:rsidRPr="00E040E2" w:rsidRDefault="00E040E2" w:rsidP="00E040E2">
      <w:pPr>
        <w:pStyle w:val="EndNoteBibliography"/>
        <w:spacing w:after="0"/>
        <w:ind w:left="0" w:firstLine="0"/>
      </w:pPr>
      <w:r w:rsidRPr="00E040E2">
        <w:t>10.</w:t>
      </w:r>
      <w:r w:rsidRPr="00E040E2">
        <w:tab/>
        <w:t>Tsutsumimoto K, Doi T, Makizako H, Hotta R, Nakakubo S, Makino K, et al. The Association Between Anorexia of Aging and Physical Frailty: Results from the National Center for Geriatrics and Gerontology's Study of Geriatric Syndromes. Maturitas. 2017 Mar;97:32-7.</w:t>
      </w:r>
    </w:p>
    <w:p w14:paraId="236A417B" w14:textId="77777777" w:rsidR="00E040E2" w:rsidRPr="00E040E2" w:rsidRDefault="00E040E2" w:rsidP="00E040E2">
      <w:pPr>
        <w:pStyle w:val="EndNoteBibliography"/>
        <w:spacing w:after="0"/>
        <w:ind w:left="0" w:firstLine="0"/>
      </w:pPr>
      <w:r w:rsidRPr="00E040E2">
        <w:t>11.</w:t>
      </w:r>
      <w:r w:rsidRPr="00E040E2">
        <w:tab/>
        <w:t>Elia M. The Cost of Malnutrition in England and Potential Cost Savings from Nutritional Interventions (Full Report): A Report on the Cost of Disease-Related Malnutrition in England and a Budget Impact Analysis of Implementing the NICE guidelines/Quality Standard on Nutritional Support in Adults. BAPEN and NIHR Southampton Biomedical Research Centre: 2016.</w:t>
      </w:r>
    </w:p>
    <w:p w14:paraId="09A3F11A" w14:textId="77777777" w:rsidR="00E040E2" w:rsidRPr="00E040E2" w:rsidRDefault="00E040E2" w:rsidP="00E040E2">
      <w:pPr>
        <w:pStyle w:val="EndNoteBibliography"/>
        <w:spacing w:after="0"/>
        <w:ind w:left="0" w:firstLine="0"/>
      </w:pPr>
      <w:r w:rsidRPr="00E040E2">
        <w:t>12.</w:t>
      </w:r>
      <w:r w:rsidRPr="00E040E2">
        <w:tab/>
        <w:t>Cruz-Jentoft AJ, Bahat G, Bauer J, Boirie Y, Bruyère O, Cederholm T, et al. Sarcopenia: Revised European Consensus on Definition and Diagnosis. Age and Ageing. 2019;48(1):16-31.</w:t>
      </w:r>
    </w:p>
    <w:p w14:paraId="44E07A35" w14:textId="77777777" w:rsidR="00E040E2" w:rsidRPr="00E040E2" w:rsidRDefault="00E040E2" w:rsidP="00E040E2">
      <w:pPr>
        <w:pStyle w:val="EndNoteBibliography"/>
        <w:spacing w:after="0"/>
        <w:ind w:left="0" w:firstLine="0"/>
      </w:pPr>
      <w:r w:rsidRPr="00E040E2">
        <w:t>13.</w:t>
      </w:r>
      <w:r w:rsidRPr="00E040E2">
        <w:tab/>
        <w:t>Clegg A, Young J, Iliffe S, Rikkert MO, Rockwood K. Frailty in Elderly People. Lancet. 2013 Mar;381(9868):752-62.</w:t>
      </w:r>
    </w:p>
    <w:p w14:paraId="0302CEE5" w14:textId="77777777" w:rsidR="00E040E2" w:rsidRPr="00E040E2" w:rsidRDefault="00E040E2" w:rsidP="00E040E2">
      <w:pPr>
        <w:pStyle w:val="EndNoteBibliography"/>
        <w:spacing w:after="0"/>
        <w:ind w:left="0" w:firstLine="0"/>
      </w:pPr>
      <w:r w:rsidRPr="00E040E2">
        <w:t>14.</w:t>
      </w:r>
      <w:r w:rsidRPr="00E040E2">
        <w:tab/>
        <w:t>Hopkins M, Blundell J, Halford J, King N, Finlayson G. The Regulation of Food Intake in Humans. In: De Groot LJ, Chrousos G, Dungan K, Feingold KR, Grossman A, Hershman JM, et al., editors. Endotext. South Dartmouth (MA)2000.</w:t>
      </w:r>
    </w:p>
    <w:p w14:paraId="193BEB5B" w14:textId="77777777" w:rsidR="00E040E2" w:rsidRPr="00E040E2" w:rsidRDefault="00E040E2" w:rsidP="00E040E2">
      <w:pPr>
        <w:pStyle w:val="EndNoteBibliography"/>
        <w:spacing w:after="0"/>
        <w:ind w:left="0" w:firstLine="0"/>
      </w:pPr>
      <w:r w:rsidRPr="00E040E2">
        <w:t>15.</w:t>
      </w:r>
      <w:r w:rsidRPr="00E040E2">
        <w:tab/>
        <w:t>Bilman E, van Kleef E, van Trijp H. External Cues Challenging the Internal Appetite Control System-Overview and Practical Implications. Critical Reviews in Food Science and Nutrition. 2017 Sep;57(13):2825-34.</w:t>
      </w:r>
    </w:p>
    <w:p w14:paraId="2F889E7A" w14:textId="77777777" w:rsidR="00E040E2" w:rsidRPr="00E040E2" w:rsidRDefault="00E040E2" w:rsidP="00E040E2">
      <w:pPr>
        <w:pStyle w:val="EndNoteBibliography"/>
        <w:spacing w:after="0"/>
        <w:ind w:left="0" w:firstLine="0"/>
      </w:pPr>
      <w:r w:rsidRPr="00E040E2">
        <w:t>16.</w:t>
      </w:r>
      <w:r w:rsidRPr="00E040E2">
        <w:tab/>
        <w:t>Weltens N, Iven J, Oudenhove L, Kano M. The Gut–Brain Axis in Health Neuroscience: Implications for Functional Gastrointestinal Disorders and Appetite Regulation. Annals of the New York Academy of Sciences. 2018;1428(1):129-50.</w:t>
      </w:r>
    </w:p>
    <w:p w14:paraId="6D84C92D" w14:textId="77777777" w:rsidR="00E040E2" w:rsidRPr="00E040E2" w:rsidRDefault="00E040E2" w:rsidP="00E040E2">
      <w:pPr>
        <w:pStyle w:val="EndNoteBibliography"/>
        <w:spacing w:after="0"/>
        <w:ind w:left="0" w:firstLine="0"/>
      </w:pPr>
      <w:r w:rsidRPr="00E040E2">
        <w:t>17.</w:t>
      </w:r>
      <w:r w:rsidRPr="00E040E2">
        <w:tab/>
        <w:t>Coll AP, Farooqi IS, O'Rahilly S. The Hormonal Control of Food Intake. Cell. 2007;129(2):251-62.</w:t>
      </w:r>
    </w:p>
    <w:p w14:paraId="030775F1" w14:textId="77777777" w:rsidR="00E040E2" w:rsidRPr="00E040E2" w:rsidRDefault="00E040E2" w:rsidP="00E040E2">
      <w:pPr>
        <w:pStyle w:val="EndNoteBibliography"/>
        <w:spacing w:after="0"/>
        <w:ind w:left="0" w:firstLine="0"/>
      </w:pPr>
      <w:r w:rsidRPr="00E040E2">
        <w:lastRenderedPageBreak/>
        <w:t>18.</w:t>
      </w:r>
      <w:r w:rsidRPr="00E040E2">
        <w:tab/>
        <w:t>Hopkins M, Finlayson G, Duarte C, Whybrow S, Ritz P, Horgan GW, et al. Modelling the Associations Between Fat-free Mass, Resting Metabolic Rate and Energy Intake in the Context of Total Energy Balance. International Journal of Obesity. 2016 Feb;40(2):312-8.</w:t>
      </w:r>
    </w:p>
    <w:p w14:paraId="68EBDE21" w14:textId="77777777" w:rsidR="00E040E2" w:rsidRPr="00E040E2" w:rsidRDefault="00E040E2" w:rsidP="00E040E2">
      <w:pPr>
        <w:pStyle w:val="EndNoteBibliography"/>
        <w:spacing w:after="0"/>
        <w:ind w:left="0" w:firstLine="0"/>
      </w:pPr>
      <w:r w:rsidRPr="00E040E2">
        <w:t>19.</w:t>
      </w:r>
      <w:r w:rsidRPr="00E040E2">
        <w:tab/>
        <w:t>Di Francesco V, Pellizzari L, Corrà L, Fontana G. The Anorexia of Aging: Impact on Health and Quality of Life. Geriatric Care. 2018 Jul;4(2).</w:t>
      </w:r>
    </w:p>
    <w:p w14:paraId="54EEB2A1" w14:textId="77777777" w:rsidR="00E040E2" w:rsidRPr="00E040E2" w:rsidRDefault="00E040E2" w:rsidP="00E040E2">
      <w:pPr>
        <w:pStyle w:val="EndNoteBibliography"/>
        <w:spacing w:after="0"/>
        <w:ind w:left="0" w:firstLine="0"/>
      </w:pPr>
      <w:r w:rsidRPr="00E040E2">
        <w:t>20.</w:t>
      </w:r>
      <w:r w:rsidRPr="00E040E2">
        <w:tab/>
        <w:t>Moss C, Dhillo WS, Frost G, Hickson M. Gastrointestinal Hormones: the Regulation of Appetite and the Anorexia of Ageing. Journal of Human Nutrition and Dietetics. 2012 Feb;25(1):3-15.</w:t>
      </w:r>
    </w:p>
    <w:p w14:paraId="58C3FD42" w14:textId="77777777" w:rsidR="00E040E2" w:rsidRPr="00E040E2" w:rsidRDefault="00E040E2" w:rsidP="00E040E2">
      <w:pPr>
        <w:pStyle w:val="EndNoteBibliography"/>
        <w:spacing w:after="0"/>
        <w:ind w:left="0" w:firstLine="0"/>
      </w:pPr>
      <w:r w:rsidRPr="00E040E2">
        <w:t>21.</w:t>
      </w:r>
      <w:r w:rsidRPr="00E040E2">
        <w:tab/>
        <w:t>O’Toole PW, Jeffery IB. Microbiome–Health Interactions in Older People. Cellular and Molecular Life Sciences. 2018 Jan;75(1):119-28.</w:t>
      </w:r>
    </w:p>
    <w:p w14:paraId="7B803691" w14:textId="77777777" w:rsidR="00E040E2" w:rsidRPr="00E040E2" w:rsidRDefault="00E040E2" w:rsidP="00E040E2">
      <w:pPr>
        <w:pStyle w:val="EndNoteBibliography"/>
        <w:spacing w:after="0"/>
        <w:ind w:left="0" w:firstLine="0"/>
      </w:pPr>
      <w:r w:rsidRPr="00E040E2">
        <w:t>22.</w:t>
      </w:r>
      <w:r w:rsidRPr="00E040E2">
        <w:tab/>
        <w:t>Chambers ES, Morrison DJ, Frost G. Control of Appetite and Energy Intake by SCFA: What Are the Potential Underlying Mechanisms? Proceedings of the Nutrition Society. 2014;74(3):328-36.</w:t>
      </w:r>
    </w:p>
    <w:p w14:paraId="07BAB437" w14:textId="77777777" w:rsidR="00E040E2" w:rsidRPr="00E040E2" w:rsidRDefault="00E040E2" w:rsidP="00E040E2">
      <w:pPr>
        <w:pStyle w:val="EndNoteBibliography"/>
        <w:spacing w:after="0"/>
        <w:ind w:left="0" w:firstLine="0"/>
      </w:pPr>
      <w:r w:rsidRPr="00E040E2">
        <w:t>23.</w:t>
      </w:r>
      <w:r w:rsidRPr="00E040E2">
        <w:tab/>
        <w:t>Frost G, Sleeth ML, Sahuri-Arisoylu M, Lizarbe B, Cerdan S, Brody L, et al. The Short-Chain Fatty Acid Acetate Reduces Appetite Via a Central Homeostatic Mechanism. Nature Communications. 2014 Apr;5:3611.</w:t>
      </w:r>
    </w:p>
    <w:p w14:paraId="4DC2E85D" w14:textId="77777777" w:rsidR="00E040E2" w:rsidRPr="00E040E2" w:rsidRDefault="00E040E2" w:rsidP="00E040E2">
      <w:pPr>
        <w:pStyle w:val="EndNoteBibliography"/>
        <w:spacing w:after="0"/>
        <w:ind w:left="0" w:firstLine="0"/>
      </w:pPr>
      <w:r w:rsidRPr="00E040E2">
        <w:t>24.</w:t>
      </w:r>
      <w:r w:rsidRPr="00E040E2">
        <w:tab/>
        <w:t>Rolls ET. Reward Systems in the Brain and Nutrition. Annual review of nutrition. 2016 Jul 17;36:435-70.</w:t>
      </w:r>
    </w:p>
    <w:p w14:paraId="7995B254" w14:textId="77777777" w:rsidR="00E040E2" w:rsidRPr="00E040E2" w:rsidRDefault="00E040E2" w:rsidP="00E040E2">
      <w:pPr>
        <w:pStyle w:val="EndNoteBibliography"/>
        <w:spacing w:after="0"/>
        <w:ind w:left="0" w:firstLine="0"/>
      </w:pPr>
      <w:r w:rsidRPr="00E040E2">
        <w:t>25.</w:t>
      </w:r>
      <w:r w:rsidRPr="00E040E2">
        <w:tab/>
        <w:t>Rogers PJ, Hardman CA. Food Reward. What It Is and How to Measure it. Appetite. 2015 Jul;90:1-15.</w:t>
      </w:r>
    </w:p>
    <w:p w14:paraId="06773DF1" w14:textId="77777777" w:rsidR="00E040E2" w:rsidRPr="00E040E2" w:rsidRDefault="00E040E2" w:rsidP="00E040E2">
      <w:pPr>
        <w:pStyle w:val="EndNoteBibliography"/>
        <w:spacing w:after="0"/>
        <w:ind w:left="0" w:firstLine="0"/>
      </w:pPr>
      <w:r w:rsidRPr="00E040E2">
        <w:t>26.</w:t>
      </w:r>
      <w:r w:rsidRPr="00E040E2">
        <w:tab/>
        <w:t>Jager G, Witkamp RF. The Endocannabinoid System and Appetite: Relevance for Food Reward. Nutrition Research Reviews. 2014;27(1):172-85.</w:t>
      </w:r>
    </w:p>
    <w:p w14:paraId="579802B0" w14:textId="77777777" w:rsidR="00E040E2" w:rsidRPr="00E040E2" w:rsidRDefault="00E040E2" w:rsidP="00E040E2">
      <w:pPr>
        <w:pStyle w:val="EndNoteBibliography"/>
        <w:spacing w:after="0"/>
        <w:ind w:left="0" w:firstLine="0"/>
      </w:pPr>
      <w:r w:rsidRPr="00E040E2">
        <w:t>27.</w:t>
      </w:r>
      <w:r w:rsidRPr="00E040E2">
        <w:tab/>
        <w:t>Roberts SB, Rosenberg I. Nutrition and Aging: Changes in the Regulation of Energy Metabolism with Aging. Physiological Reviews. 2006 Apr;86(2):651-67.</w:t>
      </w:r>
    </w:p>
    <w:p w14:paraId="3F5BE2B5" w14:textId="77777777" w:rsidR="00E040E2" w:rsidRPr="00E040E2" w:rsidRDefault="00E040E2" w:rsidP="00E040E2">
      <w:pPr>
        <w:pStyle w:val="EndNoteBibliography"/>
        <w:spacing w:after="0"/>
        <w:ind w:left="0" w:firstLine="0"/>
      </w:pPr>
      <w:r w:rsidRPr="00E040E2">
        <w:t>28.</w:t>
      </w:r>
      <w:r w:rsidRPr="00E040E2">
        <w:tab/>
        <w:t>Fukunaga A, Uematsu H, Sugimoto K. Influences of Aging on Taste Perception and Oral Somatic Sensation. The journals of gerontology Series A, Biological sciences and medical sciences. 2005 Jan;60(1):109-13.</w:t>
      </w:r>
    </w:p>
    <w:p w14:paraId="1D605B94" w14:textId="77777777" w:rsidR="00E040E2" w:rsidRPr="00E040E2" w:rsidRDefault="00E040E2" w:rsidP="00E040E2">
      <w:pPr>
        <w:pStyle w:val="EndNoteBibliography"/>
        <w:spacing w:after="0"/>
        <w:ind w:left="0" w:firstLine="0"/>
      </w:pPr>
      <w:r w:rsidRPr="00E040E2">
        <w:t>29.</w:t>
      </w:r>
      <w:r w:rsidRPr="00E040E2">
        <w:tab/>
        <w:t>Jacobson A, Green E, Murphy C. Age-Related Functional Changes in Gustatory and Reward Processing Regions: An fMRI Study. NeuroImage. 2010 Nov 1;53(2):602-10.</w:t>
      </w:r>
    </w:p>
    <w:p w14:paraId="41D81454" w14:textId="77777777" w:rsidR="00E040E2" w:rsidRPr="00E040E2" w:rsidRDefault="00E040E2" w:rsidP="00E040E2">
      <w:pPr>
        <w:pStyle w:val="EndNoteBibliography"/>
        <w:spacing w:after="0"/>
        <w:ind w:left="0" w:firstLine="0"/>
      </w:pPr>
      <w:r w:rsidRPr="00E040E2">
        <w:t>30.</w:t>
      </w:r>
      <w:r w:rsidRPr="00E040E2">
        <w:tab/>
        <w:t>de Boer A, Ter Horst GJ, Lorist MM. Physiological and Psychosocial Age-Related Changes Associated with Reduced Food Intake in Older Persons. Ageing Research Reviews. 2013 Jan;12(1):316-28.</w:t>
      </w:r>
    </w:p>
    <w:p w14:paraId="65A1D2B8" w14:textId="77777777" w:rsidR="00E040E2" w:rsidRPr="00E040E2" w:rsidRDefault="00E040E2" w:rsidP="00E040E2">
      <w:pPr>
        <w:pStyle w:val="EndNoteBibliography"/>
        <w:spacing w:after="0"/>
        <w:ind w:left="0" w:firstLine="0"/>
      </w:pPr>
      <w:r w:rsidRPr="00E040E2">
        <w:t>31.</w:t>
      </w:r>
      <w:r w:rsidRPr="00E040E2">
        <w:tab/>
        <w:t>de Graaf C, van Staveren W, Burema J. Psychophysical and Psychohedonic Functions of Four Common Food Flavours in Elderly Subjects. Chemical senses. 1996 Jun;21(3):293-302.</w:t>
      </w:r>
    </w:p>
    <w:p w14:paraId="7823D345" w14:textId="77777777" w:rsidR="00E040E2" w:rsidRPr="00E040E2" w:rsidRDefault="00E040E2" w:rsidP="00E040E2">
      <w:pPr>
        <w:pStyle w:val="EndNoteBibliography"/>
        <w:spacing w:after="0"/>
        <w:ind w:left="0" w:firstLine="0"/>
      </w:pPr>
      <w:r w:rsidRPr="00E040E2">
        <w:t>32.</w:t>
      </w:r>
      <w:r w:rsidRPr="00E040E2">
        <w:tab/>
        <w:t>Leng G, Adan RAH, Belot M, Brunstrom JM, de Graaf K, Dickson SL, et al. The Determinants of Food Choice. Proceedings of the Nutrition Society. 2016;76(3):316-27.</w:t>
      </w:r>
    </w:p>
    <w:p w14:paraId="1BDC8067" w14:textId="77777777" w:rsidR="00E040E2" w:rsidRPr="00E040E2" w:rsidRDefault="00E040E2" w:rsidP="00E040E2">
      <w:pPr>
        <w:pStyle w:val="EndNoteBibliography"/>
        <w:spacing w:after="0"/>
        <w:ind w:left="0" w:firstLine="0"/>
      </w:pPr>
      <w:r w:rsidRPr="00E040E2">
        <w:t>33.</w:t>
      </w:r>
      <w:r w:rsidRPr="00E040E2">
        <w:tab/>
        <w:t>Lavretsky H, Ballmaier M, Pham D, Toga A, Kumar A. Neuroanatomical Characteristics of Geriatric Apathy and Depression: A Magnetic Resonance Imaging Study. The American Journal of Geriatric Psychiatry. 2007;15(5):386-94.</w:t>
      </w:r>
    </w:p>
    <w:p w14:paraId="508EE943" w14:textId="77777777" w:rsidR="00E040E2" w:rsidRPr="00E040E2" w:rsidRDefault="00E040E2" w:rsidP="00E040E2">
      <w:pPr>
        <w:pStyle w:val="EndNoteBibliography"/>
        <w:spacing w:after="0"/>
        <w:ind w:left="0" w:firstLine="0"/>
      </w:pPr>
      <w:r w:rsidRPr="00E040E2">
        <w:t>34.</w:t>
      </w:r>
      <w:r w:rsidRPr="00E040E2">
        <w:tab/>
        <w:t>DiPietro L, Anda RF, Williamson DF, Stunkard AJ. Depressive Symptoms and Weight Change in a National Cohort of Adults. International Journal of Obesity and Related Metabolic Disorders. 1992 Oct;16(10):745-53.</w:t>
      </w:r>
    </w:p>
    <w:p w14:paraId="578F84C6" w14:textId="77777777" w:rsidR="00E040E2" w:rsidRPr="00E040E2" w:rsidRDefault="00E040E2" w:rsidP="00E040E2">
      <w:pPr>
        <w:pStyle w:val="EndNoteBibliography"/>
        <w:spacing w:after="0"/>
        <w:ind w:left="0" w:firstLine="0"/>
      </w:pPr>
      <w:r w:rsidRPr="00E040E2">
        <w:t>35.</w:t>
      </w:r>
      <w:r w:rsidRPr="00E040E2">
        <w:tab/>
        <w:t>Brondel L, Romer M, Van Wymelbeke V, Pineau N, Jiang T, Hanus C, et al. Variety Enhances Food Intake in Humans: Role of Sensory-Specific Satiety. Physiology and Behavior. 2009 Apr;97(1):44-51.</w:t>
      </w:r>
    </w:p>
    <w:p w14:paraId="274B664F" w14:textId="77777777" w:rsidR="00E040E2" w:rsidRPr="00E040E2" w:rsidRDefault="00E040E2" w:rsidP="00E040E2">
      <w:pPr>
        <w:pStyle w:val="EndNoteBibliography"/>
        <w:spacing w:after="0"/>
        <w:ind w:left="0" w:firstLine="0"/>
      </w:pPr>
      <w:r w:rsidRPr="00E040E2">
        <w:t>36.</w:t>
      </w:r>
      <w:r w:rsidRPr="00E040E2">
        <w:tab/>
        <w:t>Rolls BJ. Do Chemosensory Changes Influence Food Intake in the Alderly? Physiology and Behavior. 1999 Apr;66(2):193-7.</w:t>
      </w:r>
    </w:p>
    <w:p w14:paraId="1FB4C5CF" w14:textId="77777777" w:rsidR="00E040E2" w:rsidRPr="00E040E2" w:rsidRDefault="00E040E2" w:rsidP="00E040E2">
      <w:pPr>
        <w:pStyle w:val="EndNoteBibliography"/>
        <w:spacing w:after="0"/>
        <w:ind w:left="0" w:firstLine="0"/>
      </w:pPr>
      <w:r w:rsidRPr="00E040E2">
        <w:t>37.</w:t>
      </w:r>
      <w:r w:rsidRPr="00E040E2">
        <w:tab/>
        <w:t>ter Borg S, Verlaan S, Hemsworth J, Mijnarends DM, Schols JMGA, Luiking YC, et al. Micronutrient Intakes and Potential Inadequacies of Community-Dwelling Older Adults: A Systematic Review. British Journal of Nutrition. 2015;113(8):1195-206.</w:t>
      </w:r>
    </w:p>
    <w:p w14:paraId="513EAF67" w14:textId="77777777" w:rsidR="00E040E2" w:rsidRPr="00E040E2" w:rsidRDefault="00E040E2" w:rsidP="00E040E2">
      <w:pPr>
        <w:pStyle w:val="EndNoteBibliography"/>
        <w:spacing w:after="0"/>
        <w:ind w:left="0" w:firstLine="0"/>
      </w:pPr>
      <w:r w:rsidRPr="00E040E2">
        <w:t>38.</w:t>
      </w:r>
      <w:r w:rsidRPr="00E040E2">
        <w:tab/>
        <w:t>Smeets PAM, Erkner A, de Graaf C. Cephalic Phase Responses and Appetite. Nutrition Reviews. 2010;68(11):643-55.</w:t>
      </w:r>
    </w:p>
    <w:p w14:paraId="47E2F590" w14:textId="77777777" w:rsidR="00E040E2" w:rsidRPr="00E040E2" w:rsidRDefault="00E040E2" w:rsidP="00E040E2">
      <w:pPr>
        <w:pStyle w:val="EndNoteBibliography"/>
        <w:spacing w:after="0"/>
        <w:ind w:left="0" w:firstLine="0"/>
      </w:pPr>
      <w:r w:rsidRPr="00E040E2">
        <w:lastRenderedPageBreak/>
        <w:t>39.</w:t>
      </w:r>
      <w:r w:rsidRPr="00E040E2">
        <w:tab/>
        <w:t>Herman CP, Polivy J. A Boundary Model for the Regulation of Eating. Psychiatric Annals. 1983;13(12):918-27.</w:t>
      </w:r>
    </w:p>
    <w:p w14:paraId="51F01FC1" w14:textId="77777777" w:rsidR="00E040E2" w:rsidRPr="00E040E2" w:rsidRDefault="00E040E2" w:rsidP="00E040E2">
      <w:pPr>
        <w:pStyle w:val="EndNoteBibliography"/>
        <w:spacing w:after="0"/>
        <w:ind w:left="0" w:firstLine="0"/>
      </w:pPr>
      <w:r w:rsidRPr="00E040E2">
        <w:t>40.</w:t>
      </w:r>
      <w:r w:rsidRPr="00E040E2">
        <w:tab/>
        <w:t>Wikby K, Fagerskiold A. The Willingness to Eat. An Investigation of Appetite Among Elderly People. Scandinavian Journal of Caring Sciences. 2004 Jun;18(2):120-7.</w:t>
      </w:r>
    </w:p>
    <w:p w14:paraId="2C8396AA" w14:textId="77777777" w:rsidR="00E040E2" w:rsidRPr="00E040E2" w:rsidRDefault="00E040E2" w:rsidP="00E040E2">
      <w:pPr>
        <w:pStyle w:val="EndNoteBibliography"/>
        <w:spacing w:after="0"/>
        <w:ind w:left="0" w:firstLine="0"/>
      </w:pPr>
      <w:r w:rsidRPr="00E040E2">
        <w:t>41.</w:t>
      </w:r>
      <w:r w:rsidRPr="00E040E2">
        <w:tab/>
        <w:t>Hope K, Ferguson M, Reidlinger DP, Agarwal E. "I Don't Eat When I'm Sick": Older People's Food and Mealtime Experiences in Hospital. Maturitas. 2017 Mar;97:6-13.</w:t>
      </w:r>
    </w:p>
    <w:p w14:paraId="2862CF6F" w14:textId="77777777" w:rsidR="00E040E2" w:rsidRPr="00E040E2" w:rsidRDefault="00E040E2" w:rsidP="00E040E2">
      <w:pPr>
        <w:pStyle w:val="EndNoteBibliography"/>
        <w:spacing w:after="0"/>
        <w:ind w:left="0" w:firstLine="0"/>
      </w:pPr>
      <w:r w:rsidRPr="00E040E2">
        <w:t>42.</w:t>
      </w:r>
      <w:r w:rsidRPr="00E040E2">
        <w:tab/>
        <w:t>Herman CP. The Social Facilitation of Eating. A Review. Appetite. 2015 Mar;86:61-73.</w:t>
      </w:r>
    </w:p>
    <w:p w14:paraId="6A09A46F" w14:textId="77777777" w:rsidR="00E040E2" w:rsidRPr="00E040E2" w:rsidRDefault="00E040E2" w:rsidP="00E040E2">
      <w:pPr>
        <w:pStyle w:val="EndNoteBibliography"/>
        <w:spacing w:after="0"/>
        <w:ind w:left="0" w:firstLine="0"/>
      </w:pPr>
      <w:r w:rsidRPr="00E040E2">
        <w:t>43.</w:t>
      </w:r>
      <w:r w:rsidRPr="00E040E2">
        <w:tab/>
        <w:t>Higgs S. Social Norms and their Influence on Eating Behaviours. Appetite. 2015 Mar;86:38-44.</w:t>
      </w:r>
    </w:p>
    <w:p w14:paraId="200ADAE0" w14:textId="77777777" w:rsidR="00E040E2" w:rsidRPr="00E040E2" w:rsidRDefault="00E040E2" w:rsidP="00E040E2">
      <w:pPr>
        <w:pStyle w:val="EndNoteBibliography"/>
        <w:spacing w:after="0"/>
        <w:ind w:left="0" w:firstLine="0"/>
      </w:pPr>
      <w:r w:rsidRPr="00E040E2">
        <w:t>44.</w:t>
      </w:r>
      <w:r w:rsidRPr="00E040E2">
        <w:tab/>
        <w:t>Giezenaar C, Trahair LG, Luscombe-Marsh ND, Hausken T, Standfield S, Jones KL, et al. Effects of Randomized Whey-Protein Loads on Energy Intake, Appetite, Gastric Emptying, and Plasma Gut-Hormone Concentrations in Older Men and Women. American Journal of Clinical Nutrition. 2017 Sep;106(3):865-77.</w:t>
      </w:r>
    </w:p>
    <w:p w14:paraId="01C5EBED" w14:textId="77777777" w:rsidR="00E040E2" w:rsidRPr="00E040E2" w:rsidRDefault="00E040E2" w:rsidP="00E040E2">
      <w:pPr>
        <w:pStyle w:val="EndNoteBibliography"/>
        <w:spacing w:after="0"/>
        <w:ind w:left="0" w:firstLine="0"/>
      </w:pPr>
      <w:r w:rsidRPr="00E040E2">
        <w:t>45.</w:t>
      </w:r>
      <w:r w:rsidRPr="00E040E2">
        <w:tab/>
        <w:t>Giezenaar C, Trahair LG, Rigda R, Hutchison AT, Feinle-Bisset C, Luscombe-Marsh ND, et al. Lesser Suppression of Energy Intake by Orally Ingested Whey Protein in Healthy Older Men Compared with Young Controls. American Journal of Physiology. 2015 Oct 15;309(8):R845-54.</w:t>
      </w:r>
    </w:p>
    <w:p w14:paraId="659D429C" w14:textId="77777777" w:rsidR="00E040E2" w:rsidRPr="00E040E2" w:rsidRDefault="00E040E2" w:rsidP="00E040E2">
      <w:pPr>
        <w:pStyle w:val="EndNoteBibliography"/>
        <w:spacing w:after="0"/>
        <w:ind w:left="0" w:firstLine="0"/>
      </w:pPr>
      <w:r w:rsidRPr="00E040E2">
        <w:t>46.</w:t>
      </w:r>
      <w:r w:rsidRPr="00E040E2">
        <w:tab/>
        <w:t>Bloom I, Lawrence W, Barker M, Baird J, Dennison E, Sayer AA, et al. What Influences Diet Quality in Older People? A Qualitative Study Among Community-Dwelling Older Adults from the Hertfordshire Cohort Study, UK. Public Health Nutrition. 2017;20(15):2685-93.</w:t>
      </w:r>
    </w:p>
    <w:p w14:paraId="40523677" w14:textId="77777777" w:rsidR="00E040E2" w:rsidRPr="00E040E2" w:rsidRDefault="00E040E2" w:rsidP="00E040E2">
      <w:pPr>
        <w:pStyle w:val="EndNoteBibliography"/>
        <w:spacing w:after="0"/>
        <w:ind w:left="0" w:firstLine="0"/>
      </w:pPr>
      <w:r w:rsidRPr="00E040E2">
        <w:t>47.</w:t>
      </w:r>
      <w:r w:rsidRPr="00E040E2">
        <w:tab/>
        <w:t>Vellas B, Guigoz Y, Garry PJ, Nourhashemi F, Bennahum D, Lauque S, et al. The Mini Nutritional Assessment (MNA) and its Use in Grading the Nutritional State of Elderly Patients. Nutrition. 1999 Feb;15(2):116-22.</w:t>
      </w:r>
    </w:p>
    <w:p w14:paraId="01B5E4E7" w14:textId="77777777" w:rsidR="00E040E2" w:rsidRPr="00E040E2" w:rsidRDefault="00E040E2" w:rsidP="00E040E2">
      <w:pPr>
        <w:pStyle w:val="EndNoteBibliography"/>
        <w:spacing w:after="0"/>
        <w:ind w:left="0" w:firstLine="0"/>
      </w:pPr>
      <w:r w:rsidRPr="00E040E2">
        <w:t>48.</w:t>
      </w:r>
      <w:r w:rsidRPr="00E040E2">
        <w:tab/>
        <w:t>Cox NJ, Ibrahim K, Sayer AA, Robinson SM, Roberts HC. Assessment and Treatment of the Anorexia of Aging: A Systematic Review. Nutrients. 2019 Jan 11;11(1).</w:t>
      </w:r>
    </w:p>
    <w:p w14:paraId="35F3B8C5" w14:textId="77777777" w:rsidR="00E040E2" w:rsidRPr="00E040E2" w:rsidRDefault="00E040E2" w:rsidP="00E040E2">
      <w:pPr>
        <w:pStyle w:val="EndNoteBibliography"/>
        <w:spacing w:after="0"/>
        <w:ind w:left="0" w:firstLine="0"/>
      </w:pPr>
      <w:r w:rsidRPr="00E040E2">
        <w:t>49.</w:t>
      </w:r>
      <w:r w:rsidRPr="00E040E2">
        <w:tab/>
        <w:t>Hjermstad MJ, Fayers PM, Haugen DF, Caraceni A, Hanks GW, Loge JH, et al. Studies Comparing Numerical Rating Scales, Verbal Rating Scales, and Visual Analogue Scales for Assessment of Pain Intensity in Adults: A Systematic Literature Review. Journal of Pain and Symptom Management. 2011 Jun;41(6):1073-93.</w:t>
      </w:r>
    </w:p>
    <w:p w14:paraId="21C639AD" w14:textId="77777777" w:rsidR="00E040E2" w:rsidRPr="00E040E2" w:rsidRDefault="00E040E2" w:rsidP="00E040E2">
      <w:pPr>
        <w:pStyle w:val="EndNoteBibliography"/>
        <w:ind w:left="0" w:firstLine="0"/>
      </w:pPr>
      <w:r w:rsidRPr="00E040E2">
        <w:t>50.</w:t>
      </w:r>
      <w:r w:rsidRPr="00E040E2">
        <w:tab/>
        <w:t>Clegg ME, Godfrey A. The Relationship Between Physical Activity, Appetite and Energy Intake in Older Adults: A Systematic Review. Appetite. 2018 Sept;128:145-51.</w:t>
      </w:r>
    </w:p>
    <w:p w14:paraId="57070BCD" w14:textId="2DE8C0C0" w:rsidR="00640C01" w:rsidRPr="00FA1A12" w:rsidRDefault="00640C01" w:rsidP="0058678C">
      <w:r w:rsidRPr="00FA1A12">
        <w:fldChar w:fldCharType="end"/>
      </w:r>
    </w:p>
    <w:sectPr w:rsidR="00640C01" w:rsidRPr="00FA1A12" w:rsidSect="00F153F3">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27A7C8" w14:textId="77777777" w:rsidR="00597AA7" w:rsidRDefault="00597AA7" w:rsidP="00EC4117">
      <w:pPr>
        <w:spacing w:after="0" w:line="240" w:lineRule="auto"/>
      </w:pPr>
      <w:r>
        <w:separator/>
      </w:r>
    </w:p>
  </w:endnote>
  <w:endnote w:type="continuationSeparator" w:id="0">
    <w:p w14:paraId="179B2197" w14:textId="77777777" w:rsidR="00597AA7" w:rsidRDefault="00597AA7" w:rsidP="00EC41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5178975"/>
      <w:docPartObj>
        <w:docPartGallery w:val="Page Numbers (Bottom of Page)"/>
        <w:docPartUnique/>
      </w:docPartObj>
    </w:sdtPr>
    <w:sdtEndPr>
      <w:rPr>
        <w:noProof/>
      </w:rPr>
    </w:sdtEndPr>
    <w:sdtContent>
      <w:p w14:paraId="2BE62916" w14:textId="0F4DD9DB" w:rsidR="00597AA7" w:rsidRDefault="00597AA7">
        <w:pPr>
          <w:pStyle w:val="Footer"/>
        </w:pPr>
        <w:r>
          <w:fldChar w:fldCharType="begin"/>
        </w:r>
        <w:r>
          <w:instrText xml:space="preserve"> PAGE   \* MERGEFORMAT </w:instrText>
        </w:r>
        <w:r>
          <w:fldChar w:fldCharType="separate"/>
        </w:r>
        <w:r w:rsidR="007A17F8">
          <w:rPr>
            <w:noProof/>
          </w:rPr>
          <w:t>8</w:t>
        </w:r>
        <w:r>
          <w:rPr>
            <w:noProof/>
          </w:rPr>
          <w:fldChar w:fldCharType="end"/>
        </w:r>
      </w:p>
    </w:sdtContent>
  </w:sdt>
  <w:p w14:paraId="7EB9B12D" w14:textId="77777777" w:rsidR="00597AA7" w:rsidRDefault="00597A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47DA1D" w14:textId="77777777" w:rsidR="00597AA7" w:rsidRDefault="00597AA7" w:rsidP="00EC4117">
      <w:pPr>
        <w:spacing w:after="0" w:line="240" w:lineRule="auto"/>
      </w:pPr>
      <w:r>
        <w:separator/>
      </w:r>
    </w:p>
  </w:footnote>
  <w:footnote w:type="continuationSeparator" w:id="0">
    <w:p w14:paraId="605EBA52" w14:textId="77777777" w:rsidR="00597AA7" w:rsidRDefault="00597AA7" w:rsidP="00EC41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642C53"/>
    <w:multiLevelType w:val="hybridMultilevel"/>
    <w:tmpl w:val="3746C5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722284"/>
    <w:multiLevelType w:val="hybridMultilevel"/>
    <w:tmpl w:val="3CF26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A5E1F99"/>
    <w:multiLevelType w:val="hybridMultilevel"/>
    <w:tmpl w:val="DB0E4B84"/>
    <w:lvl w:ilvl="0" w:tplc="5560D8E8">
      <w:start w:val="1"/>
      <w:numFmt w:val="lowerLetter"/>
      <w:lvlText w:val="%1."/>
      <w:lvlJc w:val="left"/>
      <w:pPr>
        <w:tabs>
          <w:tab w:val="num" w:pos="720"/>
        </w:tabs>
        <w:ind w:left="720" w:hanging="360"/>
      </w:pPr>
    </w:lvl>
    <w:lvl w:ilvl="1" w:tplc="F5181AE0" w:tentative="1">
      <w:start w:val="1"/>
      <w:numFmt w:val="lowerLetter"/>
      <w:lvlText w:val="%2."/>
      <w:lvlJc w:val="left"/>
      <w:pPr>
        <w:tabs>
          <w:tab w:val="num" w:pos="1440"/>
        </w:tabs>
        <w:ind w:left="1440" w:hanging="360"/>
      </w:pPr>
    </w:lvl>
    <w:lvl w:ilvl="2" w:tplc="5044C0B6" w:tentative="1">
      <w:start w:val="1"/>
      <w:numFmt w:val="lowerLetter"/>
      <w:lvlText w:val="%3."/>
      <w:lvlJc w:val="left"/>
      <w:pPr>
        <w:tabs>
          <w:tab w:val="num" w:pos="2160"/>
        </w:tabs>
        <w:ind w:left="2160" w:hanging="360"/>
      </w:pPr>
    </w:lvl>
    <w:lvl w:ilvl="3" w:tplc="99F4B8D6" w:tentative="1">
      <w:start w:val="1"/>
      <w:numFmt w:val="lowerLetter"/>
      <w:lvlText w:val="%4."/>
      <w:lvlJc w:val="left"/>
      <w:pPr>
        <w:tabs>
          <w:tab w:val="num" w:pos="2880"/>
        </w:tabs>
        <w:ind w:left="2880" w:hanging="360"/>
      </w:pPr>
    </w:lvl>
    <w:lvl w:ilvl="4" w:tplc="5B70427E" w:tentative="1">
      <w:start w:val="1"/>
      <w:numFmt w:val="lowerLetter"/>
      <w:lvlText w:val="%5."/>
      <w:lvlJc w:val="left"/>
      <w:pPr>
        <w:tabs>
          <w:tab w:val="num" w:pos="3600"/>
        </w:tabs>
        <w:ind w:left="3600" w:hanging="360"/>
      </w:pPr>
    </w:lvl>
    <w:lvl w:ilvl="5" w:tplc="61460E3E" w:tentative="1">
      <w:start w:val="1"/>
      <w:numFmt w:val="lowerLetter"/>
      <w:lvlText w:val="%6."/>
      <w:lvlJc w:val="left"/>
      <w:pPr>
        <w:tabs>
          <w:tab w:val="num" w:pos="4320"/>
        </w:tabs>
        <w:ind w:left="4320" w:hanging="360"/>
      </w:pPr>
    </w:lvl>
    <w:lvl w:ilvl="6" w:tplc="DBFA8624" w:tentative="1">
      <w:start w:val="1"/>
      <w:numFmt w:val="lowerLetter"/>
      <w:lvlText w:val="%7."/>
      <w:lvlJc w:val="left"/>
      <w:pPr>
        <w:tabs>
          <w:tab w:val="num" w:pos="5040"/>
        </w:tabs>
        <w:ind w:left="5040" w:hanging="360"/>
      </w:pPr>
    </w:lvl>
    <w:lvl w:ilvl="7" w:tplc="AB96219E" w:tentative="1">
      <w:start w:val="1"/>
      <w:numFmt w:val="lowerLetter"/>
      <w:lvlText w:val="%8."/>
      <w:lvlJc w:val="left"/>
      <w:pPr>
        <w:tabs>
          <w:tab w:val="num" w:pos="5760"/>
        </w:tabs>
        <w:ind w:left="5760" w:hanging="360"/>
      </w:pPr>
    </w:lvl>
    <w:lvl w:ilvl="8" w:tplc="10E204C8" w:tentative="1">
      <w:start w:val="1"/>
      <w:numFmt w:val="lowerLetter"/>
      <w:lvlText w:val="%9."/>
      <w:lvlJc w:val="left"/>
      <w:pPr>
        <w:tabs>
          <w:tab w:val="num" w:pos="6480"/>
        </w:tabs>
        <w:ind w:left="6480" w:hanging="360"/>
      </w:pPr>
    </w:lvl>
  </w:abstractNum>
  <w:abstractNum w:abstractNumId="3" w15:restartNumberingAfterBreak="0">
    <w:nsid w:val="2BB16B6D"/>
    <w:multiLevelType w:val="hybridMultilevel"/>
    <w:tmpl w:val="0606627E"/>
    <w:lvl w:ilvl="0" w:tplc="7C74F140">
      <w:start w:val="1"/>
      <w:numFmt w:val="bullet"/>
      <w:pStyle w:val="EndNoteBibliography"/>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BBD323F"/>
    <w:multiLevelType w:val="hybridMultilevel"/>
    <w:tmpl w:val="B3425DEA"/>
    <w:lvl w:ilvl="0" w:tplc="4F68A458">
      <w:start w:val="1"/>
      <w:numFmt w:val="lowerLetter"/>
      <w:lvlText w:val="%1."/>
      <w:lvlJc w:val="left"/>
      <w:pPr>
        <w:tabs>
          <w:tab w:val="num" w:pos="720"/>
        </w:tabs>
        <w:ind w:left="720" w:hanging="360"/>
      </w:pPr>
    </w:lvl>
    <w:lvl w:ilvl="1" w:tplc="6D9A4246" w:tentative="1">
      <w:start w:val="1"/>
      <w:numFmt w:val="lowerLetter"/>
      <w:lvlText w:val="%2."/>
      <w:lvlJc w:val="left"/>
      <w:pPr>
        <w:tabs>
          <w:tab w:val="num" w:pos="1440"/>
        </w:tabs>
        <w:ind w:left="1440" w:hanging="360"/>
      </w:pPr>
    </w:lvl>
    <w:lvl w:ilvl="2" w:tplc="F68C23AA" w:tentative="1">
      <w:start w:val="1"/>
      <w:numFmt w:val="lowerLetter"/>
      <w:lvlText w:val="%3."/>
      <w:lvlJc w:val="left"/>
      <w:pPr>
        <w:tabs>
          <w:tab w:val="num" w:pos="2160"/>
        </w:tabs>
        <w:ind w:left="2160" w:hanging="360"/>
      </w:pPr>
    </w:lvl>
    <w:lvl w:ilvl="3" w:tplc="82E4FBC4" w:tentative="1">
      <w:start w:val="1"/>
      <w:numFmt w:val="lowerLetter"/>
      <w:lvlText w:val="%4."/>
      <w:lvlJc w:val="left"/>
      <w:pPr>
        <w:tabs>
          <w:tab w:val="num" w:pos="2880"/>
        </w:tabs>
        <w:ind w:left="2880" w:hanging="360"/>
      </w:pPr>
    </w:lvl>
    <w:lvl w:ilvl="4" w:tplc="3C3AF2B2" w:tentative="1">
      <w:start w:val="1"/>
      <w:numFmt w:val="lowerLetter"/>
      <w:lvlText w:val="%5."/>
      <w:lvlJc w:val="left"/>
      <w:pPr>
        <w:tabs>
          <w:tab w:val="num" w:pos="3600"/>
        </w:tabs>
        <w:ind w:left="3600" w:hanging="360"/>
      </w:pPr>
    </w:lvl>
    <w:lvl w:ilvl="5" w:tplc="5EFC4670" w:tentative="1">
      <w:start w:val="1"/>
      <w:numFmt w:val="lowerLetter"/>
      <w:lvlText w:val="%6."/>
      <w:lvlJc w:val="left"/>
      <w:pPr>
        <w:tabs>
          <w:tab w:val="num" w:pos="4320"/>
        </w:tabs>
        <w:ind w:left="4320" w:hanging="360"/>
      </w:pPr>
    </w:lvl>
    <w:lvl w:ilvl="6" w:tplc="B0D212AA" w:tentative="1">
      <w:start w:val="1"/>
      <w:numFmt w:val="lowerLetter"/>
      <w:lvlText w:val="%7."/>
      <w:lvlJc w:val="left"/>
      <w:pPr>
        <w:tabs>
          <w:tab w:val="num" w:pos="5040"/>
        </w:tabs>
        <w:ind w:left="5040" w:hanging="360"/>
      </w:pPr>
    </w:lvl>
    <w:lvl w:ilvl="7" w:tplc="6C1AB700" w:tentative="1">
      <w:start w:val="1"/>
      <w:numFmt w:val="lowerLetter"/>
      <w:lvlText w:val="%8."/>
      <w:lvlJc w:val="left"/>
      <w:pPr>
        <w:tabs>
          <w:tab w:val="num" w:pos="5760"/>
        </w:tabs>
        <w:ind w:left="5760" w:hanging="360"/>
      </w:pPr>
    </w:lvl>
    <w:lvl w:ilvl="8" w:tplc="FB1AA978" w:tentative="1">
      <w:start w:val="1"/>
      <w:numFmt w:val="lowerLetter"/>
      <w:lvlText w:val="%9."/>
      <w:lvlJc w:val="left"/>
      <w:pPr>
        <w:tabs>
          <w:tab w:val="num" w:pos="6480"/>
        </w:tabs>
        <w:ind w:left="6480" w:hanging="360"/>
      </w:pPr>
    </w:lvl>
  </w:abstractNum>
  <w:abstractNum w:abstractNumId="5" w15:restartNumberingAfterBreak="0">
    <w:nsid w:val="323D0F1F"/>
    <w:multiLevelType w:val="hybridMultilevel"/>
    <w:tmpl w:val="64125E3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3D651C77"/>
    <w:multiLevelType w:val="hybridMultilevel"/>
    <w:tmpl w:val="9462FAEA"/>
    <w:lvl w:ilvl="0" w:tplc="85801B7E">
      <w:start w:val="1"/>
      <w:numFmt w:val="lowerLetter"/>
      <w:lvlText w:val="%1."/>
      <w:lvlJc w:val="left"/>
      <w:pPr>
        <w:tabs>
          <w:tab w:val="num" w:pos="720"/>
        </w:tabs>
        <w:ind w:left="720" w:hanging="360"/>
      </w:pPr>
    </w:lvl>
    <w:lvl w:ilvl="1" w:tplc="290276BA" w:tentative="1">
      <w:start w:val="1"/>
      <w:numFmt w:val="lowerLetter"/>
      <w:lvlText w:val="%2."/>
      <w:lvlJc w:val="left"/>
      <w:pPr>
        <w:tabs>
          <w:tab w:val="num" w:pos="1440"/>
        </w:tabs>
        <w:ind w:left="1440" w:hanging="360"/>
      </w:pPr>
    </w:lvl>
    <w:lvl w:ilvl="2" w:tplc="350ED6AE" w:tentative="1">
      <w:start w:val="1"/>
      <w:numFmt w:val="lowerLetter"/>
      <w:lvlText w:val="%3."/>
      <w:lvlJc w:val="left"/>
      <w:pPr>
        <w:tabs>
          <w:tab w:val="num" w:pos="2160"/>
        </w:tabs>
        <w:ind w:left="2160" w:hanging="360"/>
      </w:pPr>
    </w:lvl>
    <w:lvl w:ilvl="3" w:tplc="57A6099E" w:tentative="1">
      <w:start w:val="1"/>
      <w:numFmt w:val="lowerLetter"/>
      <w:lvlText w:val="%4."/>
      <w:lvlJc w:val="left"/>
      <w:pPr>
        <w:tabs>
          <w:tab w:val="num" w:pos="2880"/>
        </w:tabs>
        <w:ind w:left="2880" w:hanging="360"/>
      </w:pPr>
    </w:lvl>
    <w:lvl w:ilvl="4" w:tplc="6944ADC4" w:tentative="1">
      <w:start w:val="1"/>
      <w:numFmt w:val="lowerLetter"/>
      <w:lvlText w:val="%5."/>
      <w:lvlJc w:val="left"/>
      <w:pPr>
        <w:tabs>
          <w:tab w:val="num" w:pos="3600"/>
        </w:tabs>
        <w:ind w:left="3600" w:hanging="360"/>
      </w:pPr>
    </w:lvl>
    <w:lvl w:ilvl="5" w:tplc="DF462376" w:tentative="1">
      <w:start w:val="1"/>
      <w:numFmt w:val="lowerLetter"/>
      <w:lvlText w:val="%6."/>
      <w:lvlJc w:val="left"/>
      <w:pPr>
        <w:tabs>
          <w:tab w:val="num" w:pos="4320"/>
        </w:tabs>
        <w:ind w:left="4320" w:hanging="360"/>
      </w:pPr>
    </w:lvl>
    <w:lvl w:ilvl="6" w:tplc="A71A04B0" w:tentative="1">
      <w:start w:val="1"/>
      <w:numFmt w:val="lowerLetter"/>
      <w:lvlText w:val="%7."/>
      <w:lvlJc w:val="left"/>
      <w:pPr>
        <w:tabs>
          <w:tab w:val="num" w:pos="5040"/>
        </w:tabs>
        <w:ind w:left="5040" w:hanging="360"/>
      </w:pPr>
    </w:lvl>
    <w:lvl w:ilvl="7" w:tplc="17349F1C" w:tentative="1">
      <w:start w:val="1"/>
      <w:numFmt w:val="lowerLetter"/>
      <w:lvlText w:val="%8."/>
      <w:lvlJc w:val="left"/>
      <w:pPr>
        <w:tabs>
          <w:tab w:val="num" w:pos="5760"/>
        </w:tabs>
        <w:ind w:left="5760" w:hanging="360"/>
      </w:pPr>
    </w:lvl>
    <w:lvl w:ilvl="8" w:tplc="7BE44892" w:tentative="1">
      <w:start w:val="1"/>
      <w:numFmt w:val="lowerLetter"/>
      <w:lvlText w:val="%9."/>
      <w:lvlJc w:val="left"/>
      <w:pPr>
        <w:tabs>
          <w:tab w:val="num" w:pos="6480"/>
        </w:tabs>
        <w:ind w:left="6480" w:hanging="360"/>
      </w:pPr>
    </w:lvl>
  </w:abstractNum>
  <w:abstractNum w:abstractNumId="7" w15:restartNumberingAfterBreak="0">
    <w:nsid w:val="4B4C6502"/>
    <w:multiLevelType w:val="hybridMultilevel"/>
    <w:tmpl w:val="B82A93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DBB1763"/>
    <w:multiLevelType w:val="hybridMultilevel"/>
    <w:tmpl w:val="C20E4002"/>
    <w:lvl w:ilvl="0" w:tplc="143A776C">
      <w:start w:val="1"/>
      <w:numFmt w:val="decimal"/>
      <w:lvlText w:val="%1."/>
      <w:lvlJc w:val="left"/>
      <w:pPr>
        <w:tabs>
          <w:tab w:val="num" w:pos="360"/>
        </w:tabs>
        <w:ind w:left="360" w:hanging="360"/>
      </w:pPr>
    </w:lvl>
    <w:lvl w:ilvl="1" w:tplc="DA0C9274" w:tentative="1">
      <w:start w:val="1"/>
      <w:numFmt w:val="decimal"/>
      <w:lvlText w:val="%2."/>
      <w:lvlJc w:val="left"/>
      <w:pPr>
        <w:tabs>
          <w:tab w:val="num" w:pos="1080"/>
        </w:tabs>
        <w:ind w:left="1080" w:hanging="360"/>
      </w:pPr>
    </w:lvl>
    <w:lvl w:ilvl="2" w:tplc="07964F6A" w:tentative="1">
      <w:start w:val="1"/>
      <w:numFmt w:val="decimal"/>
      <w:lvlText w:val="%3."/>
      <w:lvlJc w:val="left"/>
      <w:pPr>
        <w:tabs>
          <w:tab w:val="num" w:pos="1800"/>
        </w:tabs>
        <w:ind w:left="1800" w:hanging="360"/>
      </w:pPr>
    </w:lvl>
    <w:lvl w:ilvl="3" w:tplc="1C987B16" w:tentative="1">
      <w:start w:val="1"/>
      <w:numFmt w:val="decimal"/>
      <w:lvlText w:val="%4."/>
      <w:lvlJc w:val="left"/>
      <w:pPr>
        <w:tabs>
          <w:tab w:val="num" w:pos="2520"/>
        </w:tabs>
        <w:ind w:left="2520" w:hanging="360"/>
      </w:pPr>
    </w:lvl>
    <w:lvl w:ilvl="4" w:tplc="991E8D90" w:tentative="1">
      <w:start w:val="1"/>
      <w:numFmt w:val="decimal"/>
      <w:lvlText w:val="%5."/>
      <w:lvlJc w:val="left"/>
      <w:pPr>
        <w:tabs>
          <w:tab w:val="num" w:pos="3240"/>
        </w:tabs>
        <w:ind w:left="3240" w:hanging="360"/>
      </w:pPr>
    </w:lvl>
    <w:lvl w:ilvl="5" w:tplc="73D2D93E" w:tentative="1">
      <w:start w:val="1"/>
      <w:numFmt w:val="decimal"/>
      <w:lvlText w:val="%6."/>
      <w:lvlJc w:val="left"/>
      <w:pPr>
        <w:tabs>
          <w:tab w:val="num" w:pos="3960"/>
        </w:tabs>
        <w:ind w:left="3960" w:hanging="360"/>
      </w:pPr>
    </w:lvl>
    <w:lvl w:ilvl="6" w:tplc="C862FDB6" w:tentative="1">
      <w:start w:val="1"/>
      <w:numFmt w:val="decimal"/>
      <w:lvlText w:val="%7."/>
      <w:lvlJc w:val="left"/>
      <w:pPr>
        <w:tabs>
          <w:tab w:val="num" w:pos="4680"/>
        </w:tabs>
        <w:ind w:left="4680" w:hanging="360"/>
      </w:pPr>
    </w:lvl>
    <w:lvl w:ilvl="7" w:tplc="D450ABAE" w:tentative="1">
      <w:start w:val="1"/>
      <w:numFmt w:val="decimal"/>
      <w:lvlText w:val="%8."/>
      <w:lvlJc w:val="left"/>
      <w:pPr>
        <w:tabs>
          <w:tab w:val="num" w:pos="5400"/>
        </w:tabs>
        <w:ind w:left="5400" w:hanging="360"/>
      </w:pPr>
    </w:lvl>
    <w:lvl w:ilvl="8" w:tplc="B2420D5C" w:tentative="1">
      <w:start w:val="1"/>
      <w:numFmt w:val="decimal"/>
      <w:lvlText w:val="%9."/>
      <w:lvlJc w:val="left"/>
      <w:pPr>
        <w:tabs>
          <w:tab w:val="num" w:pos="6120"/>
        </w:tabs>
        <w:ind w:left="6120" w:hanging="360"/>
      </w:pPr>
    </w:lvl>
  </w:abstractNum>
  <w:abstractNum w:abstractNumId="9" w15:restartNumberingAfterBreak="0">
    <w:nsid w:val="6E80667E"/>
    <w:multiLevelType w:val="hybridMultilevel"/>
    <w:tmpl w:val="9398D4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79979F7"/>
    <w:multiLevelType w:val="hybridMultilevel"/>
    <w:tmpl w:val="7D3C0B8C"/>
    <w:lvl w:ilvl="0" w:tplc="4B880DD0">
      <w:start w:val="1"/>
      <w:numFmt w:val="lowerLetter"/>
      <w:lvlText w:val="%1."/>
      <w:lvlJc w:val="left"/>
      <w:pPr>
        <w:tabs>
          <w:tab w:val="num" w:pos="720"/>
        </w:tabs>
        <w:ind w:left="720" w:hanging="360"/>
      </w:pPr>
    </w:lvl>
    <w:lvl w:ilvl="1" w:tplc="64068E54" w:tentative="1">
      <w:start w:val="1"/>
      <w:numFmt w:val="lowerLetter"/>
      <w:lvlText w:val="%2."/>
      <w:lvlJc w:val="left"/>
      <w:pPr>
        <w:tabs>
          <w:tab w:val="num" w:pos="1440"/>
        </w:tabs>
        <w:ind w:left="1440" w:hanging="360"/>
      </w:pPr>
    </w:lvl>
    <w:lvl w:ilvl="2" w:tplc="BFE4041C" w:tentative="1">
      <w:start w:val="1"/>
      <w:numFmt w:val="lowerLetter"/>
      <w:lvlText w:val="%3."/>
      <w:lvlJc w:val="left"/>
      <w:pPr>
        <w:tabs>
          <w:tab w:val="num" w:pos="2160"/>
        </w:tabs>
        <w:ind w:left="2160" w:hanging="360"/>
      </w:pPr>
    </w:lvl>
    <w:lvl w:ilvl="3" w:tplc="0D108BAA" w:tentative="1">
      <w:start w:val="1"/>
      <w:numFmt w:val="lowerLetter"/>
      <w:lvlText w:val="%4."/>
      <w:lvlJc w:val="left"/>
      <w:pPr>
        <w:tabs>
          <w:tab w:val="num" w:pos="2880"/>
        </w:tabs>
        <w:ind w:left="2880" w:hanging="360"/>
      </w:pPr>
    </w:lvl>
    <w:lvl w:ilvl="4" w:tplc="9B70BFB4" w:tentative="1">
      <w:start w:val="1"/>
      <w:numFmt w:val="lowerLetter"/>
      <w:lvlText w:val="%5."/>
      <w:lvlJc w:val="left"/>
      <w:pPr>
        <w:tabs>
          <w:tab w:val="num" w:pos="3600"/>
        </w:tabs>
        <w:ind w:left="3600" w:hanging="360"/>
      </w:pPr>
    </w:lvl>
    <w:lvl w:ilvl="5" w:tplc="E3A4ADF8" w:tentative="1">
      <w:start w:val="1"/>
      <w:numFmt w:val="lowerLetter"/>
      <w:lvlText w:val="%6."/>
      <w:lvlJc w:val="left"/>
      <w:pPr>
        <w:tabs>
          <w:tab w:val="num" w:pos="4320"/>
        </w:tabs>
        <w:ind w:left="4320" w:hanging="360"/>
      </w:pPr>
    </w:lvl>
    <w:lvl w:ilvl="6" w:tplc="720A46F4" w:tentative="1">
      <w:start w:val="1"/>
      <w:numFmt w:val="lowerLetter"/>
      <w:lvlText w:val="%7."/>
      <w:lvlJc w:val="left"/>
      <w:pPr>
        <w:tabs>
          <w:tab w:val="num" w:pos="5040"/>
        </w:tabs>
        <w:ind w:left="5040" w:hanging="360"/>
      </w:pPr>
    </w:lvl>
    <w:lvl w:ilvl="7" w:tplc="528E99D2" w:tentative="1">
      <w:start w:val="1"/>
      <w:numFmt w:val="lowerLetter"/>
      <w:lvlText w:val="%8."/>
      <w:lvlJc w:val="left"/>
      <w:pPr>
        <w:tabs>
          <w:tab w:val="num" w:pos="5760"/>
        </w:tabs>
        <w:ind w:left="5760" w:hanging="360"/>
      </w:pPr>
    </w:lvl>
    <w:lvl w:ilvl="8" w:tplc="99164A98" w:tentative="1">
      <w:start w:val="1"/>
      <w:numFmt w:val="lowerLetter"/>
      <w:lvlText w:val="%9."/>
      <w:lvlJc w:val="left"/>
      <w:pPr>
        <w:tabs>
          <w:tab w:val="num" w:pos="6480"/>
        </w:tabs>
        <w:ind w:left="6480" w:hanging="360"/>
      </w:pPr>
    </w:lvl>
  </w:abstractNum>
  <w:num w:numId="1">
    <w:abstractNumId w:val="3"/>
  </w:num>
  <w:num w:numId="2">
    <w:abstractNumId w:val="5"/>
  </w:num>
  <w:num w:numId="3">
    <w:abstractNumId w:val="1"/>
  </w:num>
  <w:num w:numId="4">
    <w:abstractNumId w:val="7"/>
  </w:num>
  <w:num w:numId="5">
    <w:abstractNumId w:val="8"/>
  </w:num>
  <w:num w:numId="6">
    <w:abstractNumId w:val="2"/>
  </w:num>
  <w:num w:numId="7">
    <w:abstractNumId w:val="4"/>
  </w:num>
  <w:num w:numId="8">
    <w:abstractNumId w:val="10"/>
  </w:num>
  <w:num w:numId="9">
    <w:abstractNumId w:val="6"/>
  </w:num>
  <w:num w:numId="10">
    <w:abstractNumId w:val="9"/>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ge and Ageing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ewa0rsb2apxtedsx6vsfd2xsawaxxzef9d&quot;&gt;NatalieCoxLib&lt;record-ids&gt;&lt;item&gt;9&lt;/item&gt;&lt;item&gt;279&lt;/item&gt;&lt;item&gt;288&lt;/item&gt;&lt;item&gt;303&lt;/item&gt;&lt;item&gt;309&lt;/item&gt;&lt;item&gt;310&lt;/item&gt;&lt;item&gt;318&lt;/item&gt;&lt;item&gt;326&lt;/item&gt;&lt;item&gt;329&lt;/item&gt;&lt;item&gt;351&lt;/item&gt;&lt;item&gt;359&lt;/item&gt;&lt;item&gt;360&lt;/item&gt;&lt;item&gt;374&lt;/item&gt;&lt;item&gt;378&lt;/item&gt;&lt;item&gt;380&lt;/item&gt;&lt;item&gt;381&lt;/item&gt;&lt;item&gt;382&lt;/item&gt;&lt;item&gt;388&lt;/item&gt;&lt;item&gt;404&lt;/item&gt;&lt;item&gt;414&lt;/item&gt;&lt;item&gt;419&lt;/item&gt;&lt;item&gt;428&lt;/item&gt;&lt;item&gt;431&lt;/item&gt;&lt;item&gt;453&lt;/item&gt;&lt;item&gt;488&lt;/item&gt;&lt;item&gt;504&lt;/item&gt;&lt;item&gt;508&lt;/item&gt;&lt;item&gt;522&lt;/item&gt;&lt;item&gt;524&lt;/item&gt;&lt;item&gt;533&lt;/item&gt;&lt;item&gt;534&lt;/item&gt;&lt;item&gt;537&lt;/item&gt;&lt;item&gt;540&lt;/item&gt;&lt;item&gt;542&lt;/item&gt;&lt;item&gt;559&lt;/item&gt;&lt;item&gt;563&lt;/item&gt;&lt;item&gt;596&lt;/item&gt;&lt;item&gt;598&lt;/item&gt;&lt;item&gt;627&lt;/item&gt;&lt;item&gt;676&lt;/item&gt;&lt;item&gt;677&lt;/item&gt;&lt;item&gt;678&lt;/item&gt;&lt;item&gt;685&lt;/item&gt;&lt;item&gt;705&lt;/item&gt;&lt;item&gt;712&lt;/item&gt;&lt;item&gt;713&lt;/item&gt;&lt;item&gt;714&lt;/item&gt;&lt;item&gt;752&lt;/item&gt;&lt;item&gt;764&lt;/item&gt;&lt;item&gt;815&lt;/item&gt;&lt;/record-ids&gt;&lt;/item&gt;&lt;/Libraries&gt;"/>
  </w:docVars>
  <w:rsids>
    <w:rsidRoot w:val="00D01BB9"/>
    <w:rsid w:val="000004EF"/>
    <w:rsid w:val="00001710"/>
    <w:rsid w:val="00006F9D"/>
    <w:rsid w:val="00013A9F"/>
    <w:rsid w:val="00015C67"/>
    <w:rsid w:val="000163E8"/>
    <w:rsid w:val="000245F2"/>
    <w:rsid w:val="00026962"/>
    <w:rsid w:val="000279D8"/>
    <w:rsid w:val="00036074"/>
    <w:rsid w:val="00042991"/>
    <w:rsid w:val="000472C5"/>
    <w:rsid w:val="0004761C"/>
    <w:rsid w:val="000507A5"/>
    <w:rsid w:val="000533B6"/>
    <w:rsid w:val="00060E96"/>
    <w:rsid w:val="00061A43"/>
    <w:rsid w:val="0007013C"/>
    <w:rsid w:val="0007232B"/>
    <w:rsid w:val="00077D29"/>
    <w:rsid w:val="00081920"/>
    <w:rsid w:val="00081C63"/>
    <w:rsid w:val="00083CED"/>
    <w:rsid w:val="00084427"/>
    <w:rsid w:val="00086E21"/>
    <w:rsid w:val="00090B4C"/>
    <w:rsid w:val="0009171C"/>
    <w:rsid w:val="0009339A"/>
    <w:rsid w:val="00093DBA"/>
    <w:rsid w:val="00095F19"/>
    <w:rsid w:val="000A167B"/>
    <w:rsid w:val="000A38A9"/>
    <w:rsid w:val="000A77EB"/>
    <w:rsid w:val="000B0222"/>
    <w:rsid w:val="000B0A01"/>
    <w:rsid w:val="000B0FB4"/>
    <w:rsid w:val="000B5B90"/>
    <w:rsid w:val="000B7515"/>
    <w:rsid w:val="000D0C0A"/>
    <w:rsid w:val="000D2D18"/>
    <w:rsid w:val="000D6640"/>
    <w:rsid w:val="000D70DE"/>
    <w:rsid w:val="000E132D"/>
    <w:rsid w:val="000E186D"/>
    <w:rsid w:val="000E2BE4"/>
    <w:rsid w:val="000E2D30"/>
    <w:rsid w:val="000E4043"/>
    <w:rsid w:val="000F1F8B"/>
    <w:rsid w:val="000F2C28"/>
    <w:rsid w:val="000F3B07"/>
    <w:rsid w:val="000F602F"/>
    <w:rsid w:val="00101046"/>
    <w:rsid w:val="001045F3"/>
    <w:rsid w:val="00126807"/>
    <w:rsid w:val="0012697F"/>
    <w:rsid w:val="00132212"/>
    <w:rsid w:val="001420FF"/>
    <w:rsid w:val="001462A4"/>
    <w:rsid w:val="0014715B"/>
    <w:rsid w:val="001472F5"/>
    <w:rsid w:val="001525BB"/>
    <w:rsid w:val="001610FE"/>
    <w:rsid w:val="00161E50"/>
    <w:rsid w:val="00162D49"/>
    <w:rsid w:val="001644B2"/>
    <w:rsid w:val="001737D9"/>
    <w:rsid w:val="001743FD"/>
    <w:rsid w:val="00181F69"/>
    <w:rsid w:val="0018380F"/>
    <w:rsid w:val="0018398C"/>
    <w:rsid w:val="00183E96"/>
    <w:rsid w:val="00184CD2"/>
    <w:rsid w:val="00190F40"/>
    <w:rsid w:val="00193A3F"/>
    <w:rsid w:val="001A4F9B"/>
    <w:rsid w:val="001A5686"/>
    <w:rsid w:val="001B0CD0"/>
    <w:rsid w:val="001B45F6"/>
    <w:rsid w:val="001B48DD"/>
    <w:rsid w:val="001B5BE2"/>
    <w:rsid w:val="001B71E1"/>
    <w:rsid w:val="001C2967"/>
    <w:rsid w:val="001C4C14"/>
    <w:rsid w:val="001D1AB8"/>
    <w:rsid w:val="001D2BE7"/>
    <w:rsid w:val="001D63C7"/>
    <w:rsid w:val="001E13DC"/>
    <w:rsid w:val="001E259E"/>
    <w:rsid w:val="001E60FB"/>
    <w:rsid w:val="001E7494"/>
    <w:rsid w:val="001F21B5"/>
    <w:rsid w:val="001F47E4"/>
    <w:rsid w:val="002036AD"/>
    <w:rsid w:val="00203DF9"/>
    <w:rsid w:val="002044B3"/>
    <w:rsid w:val="002069EC"/>
    <w:rsid w:val="00214448"/>
    <w:rsid w:val="0021629F"/>
    <w:rsid w:val="00217FF8"/>
    <w:rsid w:val="00222230"/>
    <w:rsid w:val="00230412"/>
    <w:rsid w:val="00232B45"/>
    <w:rsid w:val="00234B5A"/>
    <w:rsid w:val="00250471"/>
    <w:rsid w:val="00251D14"/>
    <w:rsid w:val="00252A71"/>
    <w:rsid w:val="00255107"/>
    <w:rsid w:val="00255292"/>
    <w:rsid w:val="002565D4"/>
    <w:rsid w:val="002576AE"/>
    <w:rsid w:val="002607A9"/>
    <w:rsid w:val="002631D7"/>
    <w:rsid w:val="002639F0"/>
    <w:rsid w:val="0026423A"/>
    <w:rsid w:val="00274EB6"/>
    <w:rsid w:val="00280481"/>
    <w:rsid w:val="002869B2"/>
    <w:rsid w:val="002944A7"/>
    <w:rsid w:val="002967EF"/>
    <w:rsid w:val="002A1790"/>
    <w:rsid w:val="002B3B24"/>
    <w:rsid w:val="002B6331"/>
    <w:rsid w:val="002C3730"/>
    <w:rsid w:val="002C4549"/>
    <w:rsid w:val="002C6ECC"/>
    <w:rsid w:val="002D3547"/>
    <w:rsid w:val="002D3AA0"/>
    <w:rsid w:val="002D4C57"/>
    <w:rsid w:val="002D6489"/>
    <w:rsid w:val="002D6F44"/>
    <w:rsid w:val="002E0169"/>
    <w:rsid w:val="002E0B9D"/>
    <w:rsid w:val="002E7CED"/>
    <w:rsid w:val="002F3A5F"/>
    <w:rsid w:val="002F5DD2"/>
    <w:rsid w:val="003010D4"/>
    <w:rsid w:val="00304C15"/>
    <w:rsid w:val="003064BF"/>
    <w:rsid w:val="00307FD8"/>
    <w:rsid w:val="00312AE3"/>
    <w:rsid w:val="003143D4"/>
    <w:rsid w:val="003179F9"/>
    <w:rsid w:val="003217D5"/>
    <w:rsid w:val="00322C97"/>
    <w:rsid w:val="0032358F"/>
    <w:rsid w:val="00325E6F"/>
    <w:rsid w:val="003272FB"/>
    <w:rsid w:val="00331E1E"/>
    <w:rsid w:val="003321E0"/>
    <w:rsid w:val="00340249"/>
    <w:rsid w:val="00342F3C"/>
    <w:rsid w:val="0034320B"/>
    <w:rsid w:val="00345796"/>
    <w:rsid w:val="0034749D"/>
    <w:rsid w:val="00354511"/>
    <w:rsid w:val="00355BE0"/>
    <w:rsid w:val="0036111D"/>
    <w:rsid w:val="00361C0D"/>
    <w:rsid w:val="00365211"/>
    <w:rsid w:val="00366FE6"/>
    <w:rsid w:val="003677A8"/>
    <w:rsid w:val="0037092C"/>
    <w:rsid w:val="00372066"/>
    <w:rsid w:val="00372E17"/>
    <w:rsid w:val="00375400"/>
    <w:rsid w:val="00375407"/>
    <w:rsid w:val="0038711D"/>
    <w:rsid w:val="00387156"/>
    <w:rsid w:val="0039171F"/>
    <w:rsid w:val="00392AFA"/>
    <w:rsid w:val="0039575A"/>
    <w:rsid w:val="00396628"/>
    <w:rsid w:val="00397305"/>
    <w:rsid w:val="003A1917"/>
    <w:rsid w:val="003A46C0"/>
    <w:rsid w:val="003A5048"/>
    <w:rsid w:val="003B2DC4"/>
    <w:rsid w:val="003B4867"/>
    <w:rsid w:val="003B4D7F"/>
    <w:rsid w:val="003C5657"/>
    <w:rsid w:val="003D4D1B"/>
    <w:rsid w:val="003D7199"/>
    <w:rsid w:val="003E14FD"/>
    <w:rsid w:val="003E166A"/>
    <w:rsid w:val="003E1E53"/>
    <w:rsid w:val="003E27D6"/>
    <w:rsid w:val="003E38C6"/>
    <w:rsid w:val="003E3E89"/>
    <w:rsid w:val="003F0FE1"/>
    <w:rsid w:val="003F58F6"/>
    <w:rsid w:val="00400DED"/>
    <w:rsid w:val="00406034"/>
    <w:rsid w:val="0040664F"/>
    <w:rsid w:val="0040675C"/>
    <w:rsid w:val="00407FDF"/>
    <w:rsid w:val="00410FE4"/>
    <w:rsid w:val="00412A06"/>
    <w:rsid w:val="0041390B"/>
    <w:rsid w:val="00413E04"/>
    <w:rsid w:val="0041462D"/>
    <w:rsid w:val="00424643"/>
    <w:rsid w:val="004319A7"/>
    <w:rsid w:val="004330FD"/>
    <w:rsid w:val="0043593E"/>
    <w:rsid w:val="004431D7"/>
    <w:rsid w:val="00447537"/>
    <w:rsid w:val="004629AA"/>
    <w:rsid w:val="0046631C"/>
    <w:rsid w:val="00467B58"/>
    <w:rsid w:val="004703CF"/>
    <w:rsid w:val="00474B15"/>
    <w:rsid w:val="0047660D"/>
    <w:rsid w:val="00476F20"/>
    <w:rsid w:val="00480D88"/>
    <w:rsid w:val="00480F43"/>
    <w:rsid w:val="00495845"/>
    <w:rsid w:val="004A1999"/>
    <w:rsid w:val="004A54F3"/>
    <w:rsid w:val="004A720C"/>
    <w:rsid w:val="004B06EF"/>
    <w:rsid w:val="004B2B4C"/>
    <w:rsid w:val="004B322C"/>
    <w:rsid w:val="004B4DD7"/>
    <w:rsid w:val="004B4EF1"/>
    <w:rsid w:val="004C2A9F"/>
    <w:rsid w:val="004C30A2"/>
    <w:rsid w:val="004C56CE"/>
    <w:rsid w:val="004C5E16"/>
    <w:rsid w:val="004D006E"/>
    <w:rsid w:val="004D29A3"/>
    <w:rsid w:val="004D63FD"/>
    <w:rsid w:val="004F1BC7"/>
    <w:rsid w:val="004F2886"/>
    <w:rsid w:val="004F4EFC"/>
    <w:rsid w:val="004F6DA5"/>
    <w:rsid w:val="004F794C"/>
    <w:rsid w:val="00500732"/>
    <w:rsid w:val="00502F49"/>
    <w:rsid w:val="00503C7D"/>
    <w:rsid w:val="00503DBC"/>
    <w:rsid w:val="005109AE"/>
    <w:rsid w:val="005151DC"/>
    <w:rsid w:val="00521317"/>
    <w:rsid w:val="005214AB"/>
    <w:rsid w:val="00522C1A"/>
    <w:rsid w:val="00525818"/>
    <w:rsid w:val="0053129B"/>
    <w:rsid w:val="005318FC"/>
    <w:rsid w:val="0053543A"/>
    <w:rsid w:val="00537717"/>
    <w:rsid w:val="005412DB"/>
    <w:rsid w:val="0054724B"/>
    <w:rsid w:val="005542CF"/>
    <w:rsid w:val="00560042"/>
    <w:rsid w:val="00560189"/>
    <w:rsid w:val="00562897"/>
    <w:rsid w:val="005703E0"/>
    <w:rsid w:val="00574573"/>
    <w:rsid w:val="00581352"/>
    <w:rsid w:val="005831C0"/>
    <w:rsid w:val="00584830"/>
    <w:rsid w:val="0058678C"/>
    <w:rsid w:val="0059116E"/>
    <w:rsid w:val="00592F53"/>
    <w:rsid w:val="00597AA7"/>
    <w:rsid w:val="005A4A97"/>
    <w:rsid w:val="005A75ED"/>
    <w:rsid w:val="005B0CD9"/>
    <w:rsid w:val="005B46C4"/>
    <w:rsid w:val="005C1891"/>
    <w:rsid w:val="005C4207"/>
    <w:rsid w:val="005E0590"/>
    <w:rsid w:val="005E1222"/>
    <w:rsid w:val="005E58E5"/>
    <w:rsid w:val="005E79C4"/>
    <w:rsid w:val="005F0C85"/>
    <w:rsid w:val="005F1CEF"/>
    <w:rsid w:val="005F2CCA"/>
    <w:rsid w:val="005F4D16"/>
    <w:rsid w:val="005F74A9"/>
    <w:rsid w:val="00603936"/>
    <w:rsid w:val="00606113"/>
    <w:rsid w:val="00610D9E"/>
    <w:rsid w:val="0061313A"/>
    <w:rsid w:val="006159AF"/>
    <w:rsid w:val="00616125"/>
    <w:rsid w:val="00616990"/>
    <w:rsid w:val="00625162"/>
    <w:rsid w:val="00626E7E"/>
    <w:rsid w:val="00637546"/>
    <w:rsid w:val="00640C01"/>
    <w:rsid w:val="00641D7B"/>
    <w:rsid w:val="006441EB"/>
    <w:rsid w:val="0064654B"/>
    <w:rsid w:val="00647CD3"/>
    <w:rsid w:val="0065169E"/>
    <w:rsid w:val="00653ACD"/>
    <w:rsid w:val="006547CA"/>
    <w:rsid w:val="00657209"/>
    <w:rsid w:val="006576A4"/>
    <w:rsid w:val="00657F18"/>
    <w:rsid w:val="0066010C"/>
    <w:rsid w:val="0066281A"/>
    <w:rsid w:val="00667000"/>
    <w:rsid w:val="006736E8"/>
    <w:rsid w:val="006759EC"/>
    <w:rsid w:val="006769E6"/>
    <w:rsid w:val="006827D9"/>
    <w:rsid w:val="006849F8"/>
    <w:rsid w:val="00686801"/>
    <w:rsid w:val="0068763D"/>
    <w:rsid w:val="00693541"/>
    <w:rsid w:val="00695CD8"/>
    <w:rsid w:val="00696361"/>
    <w:rsid w:val="006A0641"/>
    <w:rsid w:val="006A5625"/>
    <w:rsid w:val="006A5B3E"/>
    <w:rsid w:val="006A6843"/>
    <w:rsid w:val="006A7A67"/>
    <w:rsid w:val="006B0CB8"/>
    <w:rsid w:val="006B2C17"/>
    <w:rsid w:val="006C14AF"/>
    <w:rsid w:val="006C1D61"/>
    <w:rsid w:val="006C1EAA"/>
    <w:rsid w:val="006C747E"/>
    <w:rsid w:val="006D1860"/>
    <w:rsid w:val="006D4744"/>
    <w:rsid w:val="006D52D3"/>
    <w:rsid w:val="006F2069"/>
    <w:rsid w:val="006F479A"/>
    <w:rsid w:val="006F4EBB"/>
    <w:rsid w:val="006F5153"/>
    <w:rsid w:val="0070002D"/>
    <w:rsid w:val="007003CA"/>
    <w:rsid w:val="007022CA"/>
    <w:rsid w:val="00705428"/>
    <w:rsid w:val="0070755B"/>
    <w:rsid w:val="00707AE8"/>
    <w:rsid w:val="00710D4E"/>
    <w:rsid w:val="007127C7"/>
    <w:rsid w:val="00713DF1"/>
    <w:rsid w:val="007162A9"/>
    <w:rsid w:val="007179D5"/>
    <w:rsid w:val="00721150"/>
    <w:rsid w:val="0072305E"/>
    <w:rsid w:val="007239D3"/>
    <w:rsid w:val="00725A0B"/>
    <w:rsid w:val="007269C6"/>
    <w:rsid w:val="00727970"/>
    <w:rsid w:val="007357E2"/>
    <w:rsid w:val="007422AF"/>
    <w:rsid w:val="00744A26"/>
    <w:rsid w:val="00746702"/>
    <w:rsid w:val="00746C60"/>
    <w:rsid w:val="00746F3C"/>
    <w:rsid w:val="00747338"/>
    <w:rsid w:val="00752EB4"/>
    <w:rsid w:val="007614CA"/>
    <w:rsid w:val="007674F8"/>
    <w:rsid w:val="00771192"/>
    <w:rsid w:val="007732A5"/>
    <w:rsid w:val="007766FC"/>
    <w:rsid w:val="0078595E"/>
    <w:rsid w:val="00785AEB"/>
    <w:rsid w:val="007875FB"/>
    <w:rsid w:val="0079284D"/>
    <w:rsid w:val="00796E23"/>
    <w:rsid w:val="007A17F8"/>
    <w:rsid w:val="007A3488"/>
    <w:rsid w:val="007A7B87"/>
    <w:rsid w:val="007B031A"/>
    <w:rsid w:val="007B38A9"/>
    <w:rsid w:val="007B6CD2"/>
    <w:rsid w:val="007B7E68"/>
    <w:rsid w:val="007C075B"/>
    <w:rsid w:val="007C60D6"/>
    <w:rsid w:val="007D08A2"/>
    <w:rsid w:val="007D1B7A"/>
    <w:rsid w:val="007D4FD3"/>
    <w:rsid w:val="007E22BF"/>
    <w:rsid w:val="007E5B50"/>
    <w:rsid w:val="007E6102"/>
    <w:rsid w:val="007E6594"/>
    <w:rsid w:val="007F0887"/>
    <w:rsid w:val="00803551"/>
    <w:rsid w:val="0081550D"/>
    <w:rsid w:val="00825137"/>
    <w:rsid w:val="00827091"/>
    <w:rsid w:val="00830DF3"/>
    <w:rsid w:val="00832C7D"/>
    <w:rsid w:val="00842007"/>
    <w:rsid w:val="00842C97"/>
    <w:rsid w:val="00846E12"/>
    <w:rsid w:val="00847005"/>
    <w:rsid w:val="00850027"/>
    <w:rsid w:val="00852386"/>
    <w:rsid w:val="00853A8B"/>
    <w:rsid w:val="0085571B"/>
    <w:rsid w:val="008559D6"/>
    <w:rsid w:val="0085787F"/>
    <w:rsid w:val="00857B50"/>
    <w:rsid w:val="00864953"/>
    <w:rsid w:val="00871CBE"/>
    <w:rsid w:val="008759F3"/>
    <w:rsid w:val="00877A84"/>
    <w:rsid w:val="00881E0B"/>
    <w:rsid w:val="0088228B"/>
    <w:rsid w:val="00882498"/>
    <w:rsid w:val="00883AFB"/>
    <w:rsid w:val="00883D42"/>
    <w:rsid w:val="0088623A"/>
    <w:rsid w:val="0089225E"/>
    <w:rsid w:val="008A03B6"/>
    <w:rsid w:val="008A05F7"/>
    <w:rsid w:val="008A4E9A"/>
    <w:rsid w:val="008B554D"/>
    <w:rsid w:val="008B6A33"/>
    <w:rsid w:val="008C0A5B"/>
    <w:rsid w:val="008C68FB"/>
    <w:rsid w:val="008D5BE9"/>
    <w:rsid w:val="008E0A3A"/>
    <w:rsid w:val="008F2F36"/>
    <w:rsid w:val="008F35F2"/>
    <w:rsid w:val="008F40C7"/>
    <w:rsid w:val="008F4510"/>
    <w:rsid w:val="008F4C0B"/>
    <w:rsid w:val="008F4D04"/>
    <w:rsid w:val="009019D9"/>
    <w:rsid w:val="009049DE"/>
    <w:rsid w:val="00904DEA"/>
    <w:rsid w:val="00904F0D"/>
    <w:rsid w:val="00906622"/>
    <w:rsid w:val="00910B36"/>
    <w:rsid w:val="0091255B"/>
    <w:rsid w:val="00912EDE"/>
    <w:rsid w:val="00913806"/>
    <w:rsid w:val="00913B99"/>
    <w:rsid w:val="00913EE7"/>
    <w:rsid w:val="009176BE"/>
    <w:rsid w:val="00922017"/>
    <w:rsid w:val="00922C3D"/>
    <w:rsid w:val="00923EBF"/>
    <w:rsid w:val="00924535"/>
    <w:rsid w:val="0092520B"/>
    <w:rsid w:val="00927702"/>
    <w:rsid w:val="00936A54"/>
    <w:rsid w:val="00937141"/>
    <w:rsid w:val="00941866"/>
    <w:rsid w:val="009465F9"/>
    <w:rsid w:val="009468F2"/>
    <w:rsid w:val="00946B40"/>
    <w:rsid w:val="00950D91"/>
    <w:rsid w:val="00951A46"/>
    <w:rsid w:val="0095386F"/>
    <w:rsid w:val="009549F7"/>
    <w:rsid w:val="00956289"/>
    <w:rsid w:val="009567A2"/>
    <w:rsid w:val="009614F9"/>
    <w:rsid w:val="00962113"/>
    <w:rsid w:val="00962DCD"/>
    <w:rsid w:val="00962F75"/>
    <w:rsid w:val="00963B0E"/>
    <w:rsid w:val="00963C50"/>
    <w:rsid w:val="00965807"/>
    <w:rsid w:val="0096708A"/>
    <w:rsid w:val="009706C4"/>
    <w:rsid w:val="00970DC0"/>
    <w:rsid w:val="0097130B"/>
    <w:rsid w:val="00971454"/>
    <w:rsid w:val="00971A41"/>
    <w:rsid w:val="00980CEA"/>
    <w:rsid w:val="009816CD"/>
    <w:rsid w:val="00981D53"/>
    <w:rsid w:val="0099199D"/>
    <w:rsid w:val="00995E4C"/>
    <w:rsid w:val="009A59A0"/>
    <w:rsid w:val="009A5EAB"/>
    <w:rsid w:val="009B4762"/>
    <w:rsid w:val="009C38B0"/>
    <w:rsid w:val="009D04B9"/>
    <w:rsid w:val="009D465A"/>
    <w:rsid w:val="009D78A3"/>
    <w:rsid w:val="009E22D2"/>
    <w:rsid w:val="009F0502"/>
    <w:rsid w:val="009F0A9C"/>
    <w:rsid w:val="009F503C"/>
    <w:rsid w:val="009F6E85"/>
    <w:rsid w:val="00A04E1A"/>
    <w:rsid w:val="00A054E7"/>
    <w:rsid w:val="00A07845"/>
    <w:rsid w:val="00A1080D"/>
    <w:rsid w:val="00A133EE"/>
    <w:rsid w:val="00A13CC4"/>
    <w:rsid w:val="00A1418D"/>
    <w:rsid w:val="00A16797"/>
    <w:rsid w:val="00A220D2"/>
    <w:rsid w:val="00A236AF"/>
    <w:rsid w:val="00A2576F"/>
    <w:rsid w:val="00A3006B"/>
    <w:rsid w:val="00A30C80"/>
    <w:rsid w:val="00A3796A"/>
    <w:rsid w:val="00A4014F"/>
    <w:rsid w:val="00A44BE3"/>
    <w:rsid w:val="00A553F9"/>
    <w:rsid w:val="00A60E05"/>
    <w:rsid w:val="00A65806"/>
    <w:rsid w:val="00A668E3"/>
    <w:rsid w:val="00A71C5D"/>
    <w:rsid w:val="00A80208"/>
    <w:rsid w:val="00A831CC"/>
    <w:rsid w:val="00A858A4"/>
    <w:rsid w:val="00A86BF7"/>
    <w:rsid w:val="00A87557"/>
    <w:rsid w:val="00A90B75"/>
    <w:rsid w:val="00A95AB9"/>
    <w:rsid w:val="00AA1C4B"/>
    <w:rsid w:val="00AA5543"/>
    <w:rsid w:val="00AA67F2"/>
    <w:rsid w:val="00AC1153"/>
    <w:rsid w:val="00AC66EB"/>
    <w:rsid w:val="00AD4DA8"/>
    <w:rsid w:val="00AE08F8"/>
    <w:rsid w:val="00AE2480"/>
    <w:rsid w:val="00AE3028"/>
    <w:rsid w:val="00AE3BA8"/>
    <w:rsid w:val="00AE3F54"/>
    <w:rsid w:val="00AF318E"/>
    <w:rsid w:val="00AF7930"/>
    <w:rsid w:val="00B005ED"/>
    <w:rsid w:val="00B07333"/>
    <w:rsid w:val="00B15BD3"/>
    <w:rsid w:val="00B16382"/>
    <w:rsid w:val="00B25400"/>
    <w:rsid w:val="00B2782A"/>
    <w:rsid w:val="00B27D78"/>
    <w:rsid w:val="00B339B5"/>
    <w:rsid w:val="00B4195E"/>
    <w:rsid w:val="00B440BF"/>
    <w:rsid w:val="00B44296"/>
    <w:rsid w:val="00B450E0"/>
    <w:rsid w:val="00B454AB"/>
    <w:rsid w:val="00B47EC8"/>
    <w:rsid w:val="00B567B3"/>
    <w:rsid w:val="00B570A7"/>
    <w:rsid w:val="00B641FD"/>
    <w:rsid w:val="00B64BCD"/>
    <w:rsid w:val="00B65A3E"/>
    <w:rsid w:val="00B72C48"/>
    <w:rsid w:val="00B756C1"/>
    <w:rsid w:val="00B80AAC"/>
    <w:rsid w:val="00B82A22"/>
    <w:rsid w:val="00B83350"/>
    <w:rsid w:val="00B84825"/>
    <w:rsid w:val="00BA0762"/>
    <w:rsid w:val="00BA1354"/>
    <w:rsid w:val="00BA55B2"/>
    <w:rsid w:val="00BA62B0"/>
    <w:rsid w:val="00BB24F3"/>
    <w:rsid w:val="00BC1961"/>
    <w:rsid w:val="00BC1E88"/>
    <w:rsid w:val="00BC2224"/>
    <w:rsid w:val="00BC7E89"/>
    <w:rsid w:val="00BD3D32"/>
    <w:rsid w:val="00BE3C3A"/>
    <w:rsid w:val="00BE69FB"/>
    <w:rsid w:val="00C01118"/>
    <w:rsid w:val="00C03D40"/>
    <w:rsid w:val="00C06795"/>
    <w:rsid w:val="00C147A1"/>
    <w:rsid w:val="00C156D3"/>
    <w:rsid w:val="00C200A6"/>
    <w:rsid w:val="00C21899"/>
    <w:rsid w:val="00C267B7"/>
    <w:rsid w:val="00C322B6"/>
    <w:rsid w:val="00C34007"/>
    <w:rsid w:val="00C36B44"/>
    <w:rsid w:val="00C37773"/>
    <w:rsid w:val="00C379B9"/>
    <w:rsid w:val="00C408BD"/>
    <w:rsid w:val="00C41C95"/>
    <w:rsid w:val="00C44A6F"/>
    <w:rsid w:val="00C44DBE"/>
    <w:rsid w:val="00C46BDE"/>
    <w:rsid w:val="00C6117D"/>
    <w:rsid w:val="00C62602"/>
    <w:rsid w:val="00C64620"/>
    <w:rsid w:val="00C756B8"/>
    <w:rsid w:val="00C767E7"/>
    <w:rsid w:val="00C76C5D"/>
    <w:rsid w:val="00C85628"/>
    <w:rsid w:val="00C85F57"/>
    <w:rsid w:val="00C876DF"/>
    <w:rsid w:val="00C90451"/>
    <w:rsid w:val="00C9445F"/>
    <w:rsid w:val="00C96144"/>
    <w:rsid w:val="00CA1FF7"/>
    <w:rsid w:val="00CA540C"/>
    <w:rsid w:val="00CB5ED4"/>
    <w:rsid w:val="00CB666B"/>
    <w:rsid w:val="00CC0592"/>
    <w:rsid w:val="00CC167C"/>
    <w:rsid w:val="00CC463D"/>
    <w:rsid w:val="00CC60CE"/>
    <w:rsid w:val="00CD1114"/>
    <w:rsid w:val="00CE4940"/>
    <w:rsid w:val="00CE69CB"/>
    <w:rsid w:val="00CE7380"/>
    <w:rsid w:val="00CF41C9"/>
    <w:rsid w:val="00D003BF"/>
    <w:rsid w:val="00D004FE"/>
    <w:rsid w:val="00D01BB9"/>
    <w:rsid w:val="00D05533"/>
    <w:rsid w:val="00D17E22"/>
    <w:rsid w:val="00D20076"/>
    <w:rsid w:val="00D21D2C"/>
    <w:rsid w:val="00D237B4"/>
    <w:rsid w:val="00D260AA"/>
    <w:rsid w:val="00D3097A"/>
    <w:rsid w:val="00D3141F"/>
    <w:rsid w:val="00D3248A"/>
    <w:rsid w:val="00D3654D"/>
    <w:rsid w:val="00D371AF"/>
    <w:rsid w:val="00D37458"/>
    <w:rsid w:val="00D42018"/>
    <w:rsid w:val="00D4246B"/>
    <w:rsid w:val="00D42C35"/>
    <w:rsid w:val="00D4534A"/>
    <w:rsid w:val="00D45CD2"/>
    <w:rsid w:val="00D45D65"/>
    <w:rsid w:val="00D46C56"/>
    <w:rsid w:val="00D505FA"/>
    <w:rsid w:val="00D6024D"/>
    <w:rsid w:val="00D628D9"/>
    <w:rsid w:val="00D67591"/>
    <w:rsid w:val="00D702A2"/>
    <w:rsid w:val="00D72E93"/>
    <w:rsid w:val="00D77744"/>
    <w:rsid w:val="00D838F6"/>
    <w:rsid w:val="00D85A9F"/>
    <w:rsid w:val="00D87ACF"/>
    <w:rsid w:val="00D92740"/>
    <w:rsid w:val="00D955CC"/>
    <w:rsid w:val="00DA5BB4"/>
    <w:rsid w:val="00DA6DC7"/>
    <w:rsid w:val="00DA7B6D"/>
    <w:rsid w:val="00DB132B"/>
    <w:rsid w:val="00DB183D"/>
    <w:rsid w:val="00DC33C2"/>
    <w:rsid w:val="00DD1241"/>
    <w:rsid w:val="00DD24ED"/>
    <w:rsid w:val="00DD4375"/>
    <w:rsid w:val="00DD4B07"/>
    <w:rsid w:val="00DD57E4"/>
    <w:rsid w:val="00DE1ED1"/>
    <w:rsid w:val="00DE3EE6"/>
    <w:rsid w:val="00DF05F4"/>
    <w:rsid w:val="00DF7062"/>
    <w:rsid w:val="00E01283"/>
    <w:rsid w:val="00E024BE"/>
    <w:rsid w:val="00E0391A"/>
    <w:rsid w:val="00E040E2"/>
    <w:rsid w:val="00E04121"/>
    <w:rsid w:val="00E12C43"/>
    <w:rsid w:val="00E13214"/>
    <w:rsid w:val="00E13AA5"/>
    <w:rsid w:val="00E14389"/>
    <w:rsid w:val="00E15A19"/>
    <w:rsid w:val="00E178FD"/>
    <w:rsid w:val="00E21713"/>
    <w:rsid w:val="00E24D26"/>
    <w:rsid w:val="00E263D7"/>
    <w:rsid w:val="00E30E23"/>
    <w:rsid w:val="00E3386A"/>
    <w:rsid w:val="00E33A3A"/>
    <w:rsid w:val="00E35CB5"/>
    <w:rsid w:val="00E40154"/>
    <w:rsid w:val="00E44DAD"/>
    <w:rsid w:val="00E4701A"/>
    <w:rsid w:val="00E505E7"/>
    <w:rsid w:val="00E524D4"/>
    <w:rsid w:val="00E564F4"/>
    <w:rsid w:val="00E57451"/>
    <w:rsid w:val="00E6643C"/>
    <w:rsid w:val="00E70F29"/>
    <w:rsid w:val="00E7407F"/>
    <w:rsid w:val="00E76FD1"/>
    <w:rsid w:val="00E802EA"/>
    <w:rsid w:val="00E804D7"/>
    <w:rsid w:val="00E806A2"/>
    <w:rsid w:val="00E85160"/>
    <w:rsid w:val="00E85300"/>
    <w:rsid w:val="00E85E7B"/>
    <w:rsid w:val="00E901FC"/>
    <w:rsid w:val="00E91394"/>
    <w:rsid w:val="00EA3D5E"/>
    <w:rsid w:val="00EB176E"/>
    <w:rsid w:val="00EB2C7B"/>
    <w:rsid w:val="00EB53DA"/>
    <w:rsid w:val="00EB6C72"/>
    <w:rsid w:val="00EB7F69"/>
    <w:rsid w:val="00EC10EE"/>
    <w:rsid w:val="00EC143D"/>
    <w:rsid w:val="00EC2DC2"/>
    <w:rsid w:val="00EC3302"/>
    <w:rsid w:val="00EC377E"/>
    <w:rsid w:val="00EC4117"/>
    <w:rsid w:val="00EC7194"/>
    <w:rsid w:val="00ED59FB"/>
    <w:rsid w:val="00ED6135"/>
    <w:rsid w:val="00ED7EE6"/>
    <w:rsid w:val="00EE2091"/>
    <w:rsid w:val="00EE2D20"/>
    <w:rsid w:val="00EE367F"/>
    <w:rsid w:val="00EE424A"/>
    <w:rsid w:val="00EE52E0"/>
    <w:rsid w:val="00EE7041"/>
    <w:rsid w:val="00EE7E0A"/>
    <w:rsid w:val="00EE7FBD"/>
    <w:rsid w:val="00EF0386"/>
    <w:rsid w:val="00EF21B0"/>
    <w:rsid w:val="00EF465A"/>
    <w:rsid w:val="00F001BC"/>
    <w:rsid w:val="00F0167E"/>
    <w:rsid w:val="00F050D9"/>
    <w:rsid w:val="00F05966"/>
    <w:rsid w:val="00F06798"/>
    <w:rsid w:val="00F153F3"/>
    <w:rsid w:val="00F1709A"/>
    <w:rsid w:val="00F1727E"/>
    <w:rsid w:val="00F21CC1"/>
    <w:rsid w:val="00F2201A"/>
    <w:rsid w:val="00F2549B"/>
    <w:rsid w:val="00F3304A"/>
    <w:rsid w:val="00F4034B"/>
    <w:rsid w:val="00F421B1"/>
    <w:rsid w:val="00F44155"/>
    <w:rsid w:val="00F45BC9"/>
    <w:rsid w:val="00F46044"/>
    <w:rsid w:val="00F51411"/>
    <w:rsid w:val="00F51939"/>
    <w:rsid w:val="00F52116"/>
    <w:rsid w:val="00F54D79"/>
    <w:rsid w:val="00F619BD"/>
    <w:rsid w:val="00F70DC3"/>
    <w:rsid w:val="00F71837"/>
    <w:rsid w:val="00F71975"/>
    <w:rsid w:val="00F72F74"/>
    <w:rsid w:val="00F73EB5"/>
    <w:rsid w:val="00F74CE7"/>
    <w:rsid w:val="00F767A2"/>
    <w:rsid w:val="00F77CDA"/>
    <w:rsid w:val="00F80382"/>
    <w:rsid w:val="00F812C4"/>
    <w:rsid w:val="00F820EA"/>
    <w:rsid w:val="00F83FCD"/>
    <w:rsid w:val="00F85993"/>
    <w:rsid w:val="00F87E5F"/>
    <w:rsid w:val="00F93647"/>
    <w:rsid w:val="00F936D6"/>
    <w:rsid w:val="00F9466F"/>
    <w:rsid w:val="00F97723"/>
    <w:rsid w:val="00FA1A12"/>
    <w:rsid w:val="00FA338C"/>
    <w:rsid w:val="00FA586A"/>
    <w:rsid w:val="00FA7509"/>
    <w:rsid w:val="00FB3EE3"/>
    <w:rsid w:val="00FC1459"/>
    <w:rsid w:val="00FC39BF"/>
    <w:rsid w:val="00FC5CEB"/>
    <w:rsid w:val="00FC5EEA"/>
    <w:rsid w:val="00FD12E7"/>
    <w:rsid w:val="00FD17C0"/>
    <w:rsid w:val="00FD7146"/>
    <w:rsid w:val="00FE422D"/>
    <w:rsid w:val="00FE4A11"/>
    <w:rsid w:val="00FE5DE2"/>
    <w:rsid w:val="00FE6A83"/>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AF6B0D"/>
  <w15:docId w15:val="{92724B70-BFF2-47EA-B4DD-64DA21B458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767E7"/>
    <w:pPr>
      <w:keepNext/>
      <w:keepLines/>
      <w:spacing w:before="360" w:after="12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1610FE"/>
    <w:pPr>
      <w:keepNext/>
      <w:keepLines/>
      <w:spacing w:before="160" w:after="120"/>
      <w:outlineLvl w:val="1"/>
    </w:pPr>
    <w:rPr>
      <w:rFonts w:asciiTheme="majorHAnsi" w:eastAsiaTheme="majorEastAsia" w:hAnsiTheme="majorHAnsi" w:cstheme="majorBidi"/>
      <w:sz w:val="28"/>
      <w:szCs w:val="26"/>
    </w:rPr>
  </w:style>
  <w:style w:type="paragraph" w:styleId="Heading3">
    <w:name w:val="heading 3"/>
    <w:basedOn w:val="Normal"/>
    <w:next w:val="Normal"/>
    <w:link w:val="Heading3Char"/>
    <w:uiPriority w:val="9"/>
    <w:unhideWhenUsed/>
    <w:qFormat/>
    <w:rsid w:val="001610FE"/>
    <w:pPr>
      <w:keepNext/>
      <w:keepLines/>
      <w:spacing w:before="160" w:after="120"/>
      <w:outlineLvl w:val="2"/>
    </w:pPr>
    <w:rPr>
      <w:rFonts w:asciiTheme="majorHAnsi" w:eastAsiaTheme="majorEastAsia" w:hAnsiTheme="majorHAnsi"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67E7"/>
    <w:rPr>
      <w:rFonts w:asciiTheme="majorHAnsi" w:eastAsiaTheme="majorEastAsia" w:hAnsiTheme="majorHAnsi" w:cstheme="majorBidi"/>
      <w:sz w:val="32"/>
      <w:szCs w:val="32"/>
    </w:rPr>
  </w:style>
  <w:style w:type="character" w:customStyle="1" w:styleId="Heading2Char">
    <w:name w:val="Heading 2 Char"/>
    <w:basedOn w:val="DefaultParagraphFont"/>
    <w:link w:val="Heading2"/>
    <w:uiPriority w:val="9"/>
    <w:rsid w:val="001610FE"/>
    <w:rPr>
      <w:rFonts w:asciiTheme="majorHAnsi" w:eastAsiaTheme="majorEastAsia" w:hAnsiTheme="majorHAnsi" w:cstheme="majorBidi"/>
      <w:sz w:val="28"/>
      <w:szCs w:val="26"/>
    </w:rPr>
  </w:style>
  <w:style w:type="paragraph" w:styleId="ListParagraph">
    <w:name w:val="List Paragraph"/>
    <w:basedOn w:val="Normal"/>
    <w:link w:val="ListParagraphChar"/>
    <w:uiPriority w:val="34"/>
    <w:qFormat/>
    <w:rsid w:val="00640C01"/>
    <w:pPr>
      <w:ind w:left="720"/>
      <w:contextualSpacing/>
    </w:pPr>
  </w:style>
  <w:style w:type="paragraph" w:customStyle="1" w:styleId="EndNoteBibliographyTitle">
    <w:name w:val="EndNote Bibliography Title"/>
    <w:basedOn w:val="Normal"/>
    <w:link w:val="EndNoteBibliographyTitleChar"/>
    <w:rsid w:val="00640C01"/>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640C01"/>
  </w:style>
  <w:style w:type="character" w:customStyle="1" w:styleId="EndNoteBibliographyTitleChar">
    <w:name w:val="EndNote Bibliography Title Char"/>
    <w:basedOn w:val="ListParagraphChar"/>
    <w:link w:val="EndNoteBibliographyTitle"/>
    <w:rsid w:val="00640C01"/>
    <w:rPr>
      <w:rFonts w:ascii="Calibri" w:hAnsi="Calibri" w:cs="Calibri"/>
      <w:noProof/>
      <w:lang w:val="en-US"/>
    </w:rPr>
  </w:style>
  <w:style w:type="paragraph" w:customStyle="1" w:styleId="EndNoteBibliography">
    <w:name w:val="EndNote Bibliography"/>
    <w:basedOn w:val="Normal"/>
    <w:link w:val="EndNoteBibliographyChar"/>
    <w:rsid w:val="00640C01"/>
    <w:pPr>
      <w:numPr>
        <w:numId w:val="1"/>
      </w:num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640C01"/>
    <w:rPr>
      <w:rFonts w:ascii="Calibri" w:hAnsi="Calibri" w:cs="Calibri"/>
      <w:noProof/>
      <w:lang w:val="en-US"/>
    </w:rPr>
  </w:style>
  <w:style w:type="character" w:customStyle="1" w:styleId="Heading3Char">
    <w:name w:val="Heading 3 Char"/>
    <w:basedOn w:val="DefaultParagraphFont"/>
    <w:link w:val="Heading3"/>
    <w:uiPriority w:val="9"/>
    <w:rsid w:val="001610FE"/>
    <w:rPr>
      <w:rFonts w:asciiTheme="majorHAnsi" w:eastAsiaTheme="majorEastAsia" w:hAnsiTheme="majorHAnsi" w:cstheme="majorBidi"/>
      <w:b/>
      <w:sz w:val="24"/>
      <w:szCs w:val="24"/>
    </w:rPr>
  </w:style>
  <w:style w:type="paragraph" w:styleId="Header">
    <w:name w:val="header"/>
    <w:basedOn w:val="Normal"/>
    <w:link w:val="HeaderChar"/>
    <w:uiPriority w:val="99"/>
    <w:unhideWhenUsed/>
    <w:rsid w:val="00EC41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4117"/>
  </w:style>
  <w:style w:type="paragraph" w:styleId="Footer">
    <w:name w:val="footer"/>
    <w:basedOn w:val="Normal"/>
    <w:link w:val="FooterChar"/>
    <w:uiPriority w:val="99"/>
    <w:unhideWhenUsed/>
    <w:rsid w:val="00EC41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4117"/>
  </w:style>
  <w:style w:type="character" w:styleId="CommentReference">
    <w:name w:val="annotation reference"/>
    <w:basedOn w:val="DefaultParagraphFont"/>
    <w:uiPriority w:val="99"/>
    <w:semiHidden/>
    <w:unhideWhenUsed/>
    <w:rsid w:val="00B005ED"/>
    <w:rPr>
      <w:sz w:val="16"/>
      <w:szCs w:val="16"/>
    </w:rPr>
  </w:style>
  <w:style w:type="paragraph" w:styleId="CommentText">
    <w:name w:val="annotation text"/>
    <w:basedOn w:val="Normal"/>
    <w:link w:val="CommentTextChar"/>
    <w:uiPriority w:val="99"/>
    <w:semiHidden/>
    <w:unhideWhenUsed/>
    <w:rsid w:val="00B005ED"/>
    <w:pPr>
      <w:spacing w:line="240" w:lineRule="auto"/>
    </w:pPr>
    <w:rPr>
      <w:sz w:val="20"/>
      <w:szCs w:val="20"/>
    </w:rPr>
  </w:style>
  <w:style w:type="character" w:customStyle="1" w:styleId="CommentTextChar">
    <w:name w:val="Comment Text Char"/>
    <w:basedOn w:val="DefaultParagraphFont"/>
    <w:link w:val="CommentText"/>
    <w:uiPriority w:val="99"/>
    <w:semiHidden/>
    <w:rsid w:val="00B005ED"/>
    <w:rPr>
      <w:sz w:val="20"/>
      <w:szCs w:val="20"/>
    </w:rPr>
  </w:style>
  <w:style w:type="paragraph" w:styleId="CommentSubject">
    <w:name w:val="annotation subject"/>
    <w:basedOn w:val="CommentText"/>
    <w:next w:val="CommentText"/>
    <w:link w:val="CommentSubjectChar"/>
    <w:uiPriority w:val="99"/>
    <w:semiHidden/>
    <w:unhideWhenUsed/>
    <w:rsid w:val="00B005ED"/>
    <w:rPr>
      <w:b/>
      <w:bCs/>
    </w:rPr>
  </w:style>
  <w:style w:type="character" w:customStyle="1" w:styleId="CommentSubjectChar">
    <w:name w:val="Comment Subject Char"/>
    <w:basedOn w:val="CommentTextChar"/>
    <w:link w:val="CommentSubject"/>
    <w:uiPriority w:val="99"/>
    <w:semiHidden/>
    <w:rsid w:val="00B005ED"/>
    <w:rPr>
      <w:b/>
      <w:bCs/>
      <w:sz w:val="20"/>
      <w:szCs w:val="20"/>
    </w:rPr>
  </w:style>
  <w:style w:type="paragraph" w:styleId="BalloonText">
    <w:name w:val="Balloon Text"/>
    <w:basedOn w:val="Normal"/>
    <w:link w:val="BalloonTextChar"/>
    <w:uiPriority w:val="99"/>
    <w:semiHidden/>
    <w:unhideWhenUsed/>
    <w:rsid w:val="00B005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05ED"/>
    <w:rPr>
      <w:rFonts w:ascii="Segoe UI" w:hAnsi="Segoe UI" w:cs="Segoe UI"/>
      <w:sz w:val="18"/>
      <w:szCs w:val="18"/>
    </w:rPr>
  </w:style>
  <w:style w:type="paragraph" w:styleId="Revision">
    <w:name w:val="Revision"/>
    <w:hidden/>
    <w:uiPriority w:val="99"/>
    <w:semiHidden/>
    <w:rsid w:val="00C34007"/>
    <w:pPr>
      <w:spacing w:after="0" w:line="240" w:lineRule="auto"/>
    </w:pPr>
  </w:style>
  <w:style w:type="character" w:styleId="Hyperlink">
    <w:name w:val="Hyperlink"/>
    <w:basedOn w:val="DefaultParagraphFont"/>
    <w:uiPriority w:val="99"/>
    <w:unhideWhenUsed/>
    <w:rsid w:val="00081920"/>
    <w:rPr>
      <w:color w:val="0563C1" w:themeColor="hyperlink"/>
      <w:u w:val="single"/>
    </w:rPr>
  </w:style>
  <w:style w:type="character" w:styleId="FollowedHyperlink">
    <w:name w:val="FollowedHyperlink"/>
    <w:basedOn w:val="DefaultParagraphFont"/>
    <w:uiPriority w:val="99"/>
    <w:semiHidden/>
    <w:unhideWhenUsed/>
    <w:rsid w:val="004D006E"/>
    <w:rPr>
      <w:color w:val="954F72" w:themeColor="followedHyperlink"/>
      <w:u w:val="single"/>
    </w:rPr>
  </w:style>
  <w:style w:type="paragraph" w:styleId="NormalWeb">
    <w:name w:val="Normal (Web)"/>
    <w:basedOn w:val="Normal"/>
    <w:uiPriority w:val="99"/>
    <w:semiHidden/>
    <w:unhideWhenUsed/>
    <w:rsid w:val="00C767E7"/>
    <w:rPr>
      <w:rFonts w:ascii="Times New Roman" w:hAnsi="Times New Roman" w:cs="Times New Roman"/>
      <w:sz w:val="24"/>
      <w:szCs w:val="24"/>
    </w:rPr>
  </w:style>
  <w:style w:type="paragraph" w:customStyle="1" w:styleId="MDPI62Acknowledgments">
    <w:name w:val="MDPI_6.2_Acknowledgments"/>
    <w:qFormat/>
    <w:rsid w:val="00C9445F"/>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character" w:styleId="LineNumber">
    <w:name w:val="line number"/>
    <w:basedOn w:val="DefaultParagraphFont"/>
    <w:uiPriority w:val="99"/>
    <w:semiHidden/>
    <w:unhideWhenUsed/>
    <w:rsid w:val="003E27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33234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cox@soton.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961CFA-DD4F-41A5-B09D-90776FF54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3</Pages>
  <Words>13859</Words>
  <Characters>78998</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92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x N.</dc:creator>
  <cp:lastModifiedBy>Cox N.</cp:lastModifiedBy>
  <cp:revision>4</cp:revision>
  <cp:lastPrinted>2019-09-03T09:06:00Z</cp:lastPrinted>
  <dcterms:created xsi:type="dcterms:W3CDTF">2019-12-18T13:41:00Z</dcterms:created>
  <dcterms:modified xsi:type="dcterms:W3CDTF">2019-12-18T13:43:00Z</dcterms:modified>
</cp:coreProperties>
</file>